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CE5D14">
      <w:pPr>
        <w:ind w:left="708" w:hanging="708"/>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bookmarkStart w:id="0" w:name="_GoBack"/>
      <w:bookmarkEnd w:id="0"/>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61D6D832" w14:textId="77777777" w:rsidR="0067662D" w:rsidRPr="0039721A" w:rsidRDefault="0067662D" w:rsidP="0067662D">
      <w:pPr>
        <w:spacing w:line="240" w:lineRule="auto"/>
        <w:jc w:val="right"/>
        <w:rPr>
          <w:rFonts w:ascii="Arial" w:hAnsi="Arial" w:cs="Arial"/>
        </w:rPr>
      </w:pPr>
      <w:r>
        <w:rPr>
          <w:rFonts w:ascii="Arial" w:hAnsi="Arial" w:cs="Arial"/>
        </w:rPr>
        <w:t>Dissertação</w:t>
      </w:r>
      <w:r w:rsidRPr="0039721A">
        <w:rPr>
          <w:rFonts w:ascii="Arial" w:hAnsi="Arial" w:cs="Arial"/>
        </w:rPr>
        <w:t xml:space="preserve"> efetuad</w:t>
      </w:r>
      <w:r>
        <w:rPr>
          <w:rFonts w:ascii="Arial" w:hAnsi="Arial" w:cs="Arial"/>
        </w:rPr>
        <w:t>a</w:t>
      </w:r>
      <w:r w:rsidRPr="0039721A">
        <w:rPr>
          <w:rFonts w:ascii="Arial" w:hAnsi="Arial" w:cs="Arial"/>
        </w:rPr>
        <w:t xml:space="preserve"> sob a orientação d</w:t>
      </w:r>
      <w:r>
        <w:rPr>
          <w:rFonts w:ascii="Arial" w:hAnsi="Arial" w:cs="Arial"/>
        </w:rPr>
        <w:t>e</w:t>
      </w:r>
    </w:p>
    <w:p w14:paraId="0A30D660"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 xml:space="preserve">Professor </w:t>
      </w:r>
      <w:r w:rsidRPr="00313696">
        <w:rPr>
          <w:rFonts w:ascii="Arial" w:hAnsi="Arial" w:cs="Arial"/>
          <w:color w:val="6D6E71"/>
        </w:rPr>
        <w:t>Doutor</w:t>
      </w:r>
      <w:r>
        <w:rPr>
          <w:rFonts w:ascii="Arial" w:hAnsi="Arial" w:cs="Arial"/>
          <w:color w:val="6D6E71"/>
        </w:rPr>
        <w:t xml:space="preserve"> Pedro Miguel Moreira</w:t>
      </w:r>
    </w:p>
    <w:p w14:paraId="0E9CDD0C"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Mestre 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255B78F5" w:rsidR="002626CB" w:rsidRPr="00343455" w:rsidRDefault="00DE744F"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Maio</w:t>
      </w:r>
      <w:r w:rsidR="00F26B2A" w:rsidRPr="00F26B2A">
        <w:rPr>
          <w:rFonts w:ascii="Arial" w:hAnsi="Arial" w:cs="Arial"/>
        </w:rPr>
        <w:t xml:space="preserve"> de 201</w:t>
      </w:r>
      <w:r>
        <w:rPr>
          <w:rFonts w:ascii="Arial" w:hAnsi="Arial" w:cs="Arial"/>
        </w:rPr>
        <w:t>8</w:t>
      </w:r>
    </w:p>
    <w:p w14:paraId="58917037" w14:textId="77777777" w:rsidR="0093761B" w:rsidRDefault="0093761B">
      <w:pPr>
        <w:rPr>
          <w:rFonts w:ascii="Arial" w:hAnsi="Arial" w:cs="Arial"/>
          <w:color w:val="6D6E71"/>
          <w:sz w:val="30"/>
          <w:szCs w:val="30"/>
        </w:rPr>
      </w:pPr>
      <w:r>
        <w:rPr>
          <w:rFonts w:ascii="Arial" w:hAnsi="Arial" w:cs="Arial"/>
          <w:color w:val="6D6E71"/>
          <w:sz w:val="30"/>
          <w:szCs w:val="30"/>
        </w:rPr>
        <w:lastRenderedPageBreak/>
        <w:br w:type="page"/>
      </w:r>
    </w:p>
    <w:p w14:paraId="0905A128" w14:textId="26C46CDF"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68997C72" w14:textId="77777777" w:rsidR="000034AF" w:rsidRPr="0050469D" w:rsidRDefault="000034AF" w:rsidP="000034AF">
      <w:r w:rsidRPr="0050469D">
        <w:t xml:space="preserve">As Tecnologias de Informação e Comunicação são, nos dias que correm, uma área com uma presença e importância cada vez maior nos vários setores da indústria. Com </w:t>
      </w:r>
      <w:r>
        <w:t>a permanente demanda das</w:t>
      </w:r>
      <w:r w:rsidRPr="0050469D">
        <w:t xml:space="preserve"> indústrias </w:t>
      </w:r>
      <w:r>
        <w:t xml:space="preserve">na </w:t>
      </w:r>
      <w:r w:rsidRPr="0050469D">
        <w:t>otimiza</w:t>
      </w:r>
      <w:r>
        <w:t>ção de</w:t>
      </w:r>
      <w:r w:rsidRPr="0050469D">
        <w:t xml:space="preserve"> recursos, </w:t>
      </w:r>
      <w:r>
        <w:t>diminuição de</w:t>
      </w:r>
      <w:r w:rsidRPr="0050469D">
        <w:t xml:space="preserve"> custos e </w:t>
      </w:r>
      <w:r>
        <w:t>aumento de</w:t>
      </w:r>
      <w:r w:rsidRPr="0050469D">
        <w:t xml:space="preserve"> produtividade, a convergência com produtos de TIC tem sido cada vez mais natural. </w:t>
      </w:r>
    </w:p>
    <w:p w14:paraId="0B452F7B" w14:textId="1B1667B7" w:rsidR="000034AF" w:rsidRPr="0050469D" w:rsidRDefault="000034AF" w:rsidP="000034AF">
      <w:r>
        <w:t>Devido à natureza particular do processo de Fabrico Aditivo,</w:t>
      </w:r>
      <w:r w:rsidRPr="006421F0">
        <w:t xml:space="preserve"> </w:t>
      </w:r>
      <w:r w:rsidRPr="0050469D">
        <w:t>também conhecido como impressão a três dimensões e cuja finalidade é produzir um objeto sólido em três dimensões proveniente de uma representação digital</w:t>
      </w:r>
      <w:r>
        <w:t xml:space="preserve">, foi identificada, neste processo industrial, a necessidade de melhorar a interface com o operador. Neste sentido, este trabalho </w:t>
      </w:r>
      <w:r w:rsidRPr="0050469D">
        <w:t xml:space="preserve">visa desenvolver uma </w:t>
      </w:r>
      <w:r w:rsidRPr="00C72688">
        <w:rPr>
          <w:i/>
        </w:rPr>
        <w:t>Human-Machine Interface</w:t>
      </w:r>
      <w:r w:rsidRPr="0050469D">
        <w:t xml:space="preserve"> especificamente adaptada para um equi</w:t>
      </w:r>
      <w:r>
        <w:t>pamento de Fabrico Aditivo</w:t>
      </w:r>
      <w:r w:rsidRPr="0050469D">
        <w:t>.</w:t>
      </w:r>
    </w:p>
    <w:p w14:paraId="5D3897EA" w14:textId="0B794727" w:rsidR="001D2545" w:rsidRDefault="001D2545" w:rsidP="001D2545">
      <w:r>
        <w:t>Apresenta-se uma investigação alargada sobre trabalhos relacionados. Com base nestes e num conjunto de objetivos foi proposta e testada uma solução através do desenvolvimento de um protótipo, que permitiu validar a proposta de arquitetura sob o ponto de vista tecnológico.</w:t>
      </w:r>
    </w:p>
    <w:p w14:paraId="3D9898AA" w14:textId="77777777" w:rsidR="001D2545" w:rsidRDefault="001D2545" w:rsidP="001D2545">
      <w:r>
        <w:t xml:space="preserve">No seguimento deste protótipo apresenta-se um levantamento de requisitos mais específicos, realizado em conjunto com um grupo de utilizadores. Deste conjunto de requisitos resultou uma maquete funcional. É apresentado o processo de validação e avaliação de usabilidade que originaram resultados satisfatórios. </w:t>
      </w:r>
    </w:p>
    <w:p w14:paraId="3E6A2632" w14:textId="381EDCF5" w:rsidR="004868E2" w:rsidRDefault="001D2545" w:rsidP="00284498">
      <w:r>
        <w:t xml:space="preserve">Numa fase seguinte foi desenvolvida a HMI e testada num equipamento real de Fabrico Aditivo, onde foi possível realizar a impressão de uma peça e explorar todas as capacidades e mais-valias que a camada de </w:t>
      </w:r>
      <w:r w:rsidRPr="00284498">
        <w:rPr>
          <w:i/>
        </w:rPr>
        <w:t>software</w:t>
      </w:r>
      <w:r>
        <w:t xml:space="preserve"> desenvolvida acrescentou à solução de automação dentro do respetivo contexto. A solução apresentada é ambiciosa e inovadora, não tendo sido encontrada nenhuma outra que simultaneamente explorasse as potencialidades das tecnologias </w:t>
      </w:r>
      <w:r w:rsidRPr="00284498">
        <w:rPr>
          <w:i/>
        </w:rPr>
        <w:t>web</w:t>
      </w:r>
      <w:r>
        <w:t xml:space="preserve"> e fosse também customizada ao processo de Fabrico Aditivo.  Como tal a arquitetura e o processo descrito poderão ser adotadas como orientadoras para trabalhos futuros.</w:t>
      </w:r>
    </w:p>
    <w:p w14:paraId="0905A12F" w14:textId="77777777" w:rsidR="002626CB" w:rsidRPr="007C0053" w:rsidRDefault="002626CB" w:rsidP="002626CB">
      <w:pPr>
        <w:rPr>
          <w:rFonts w:ascii="Arial" w:hAnsi="Arial" w:cs="Arial"/>
          <w:sz w:val="20"/>
        </w:rPr>
      </w:pPr>
    </w:p>
    <w:p w14:paraId="0905A130" w14:textId="0A832BDD" w:rsidR="002626CB" w:rsidRPr="0047209D" w:rsidRDefault="00ED578C" w:rsidP="002626CB">
      <w:pPr>
        <w:rPr>
          <w:lang w:val="en-US"/>
        </w:rPr>
      </w:pPr>
      <w:r>
        <w:rPr>
          <w:lang w:val="en-US"/>
        </w:rPr>
        <w:t>Maio</w:t>
      </w:r>
      <w:r w:rsidR="002626CB" w:rsidRPr="0047209D">
        <w:rPr>
          <w:lang w:val="en-US"/>
        </w:rPr>
        <w:t xml:space="preserve"> de 201</w:t>
      </w:r>
      <w:r w:rsidR="0066289A">
        <w:rPr>
          <w:lang w:val="en-US"/>
        </w:rPr>
        <w:t>8</w:t>
      </w:r>
    </w:p>
    <w:p w14:paraId="0905A133" w14:textId="387AED6D"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B0C030B" w:rsidR="003A6DF6"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58A5C294" w:rsidR="003A6DF6" w:rsidRDefault="00BF2412" w:rsidP="00F05FA3">
      <w:pPr>
        <w:rPr>
          <w:lang w:val="en-US"/>
        </w:rPr>
      </w:pPr>
      <w:r>
        <w:rPr>
          <w:lang w:val="en-US"/>
        </w:rPr>
        <w:t>Due to the specific nature of Additive Manufacturing process,</w:t>
      </w:r>
      <w:r w:rsidRPr="00BF2412">
        <w:rPr>
          <w:lang w:val="en-US"/>
        </w:rPr>
        <w:t xml:space="preserve"> </w:t>
      </w:r>
      <w:r w:rsidR="00692B6A">
        <w:rPr>
          <w:lang w:val="en-US"/>
        </w:rPr>
        <w:t xml:space="preserve">also known as 3d printing and which </w:t>
      </w:r>
      <w:r>
        <w:rPr>
          <w:lang w:val="en-US"/>
        </w:rPr>
        <w:t xml:space="preserve">purpose is </w:t>
      </w:r>
      <w:r w:rsidRPr="00652F6E">
        <w:rPr>
          <w:lang w:val="en-US"/>
        </w:rPr>
        <w:t>to create solid objects in three dimensions starting from a digital representation</w:t>
      </w:r>
      <w:r w:rsidR="00BB643A">
        <w:rPr>
          <w:lang w:val="en-US"/>
        </w:rPr>
        <w:t xml:space="preserve">, </w:t>
      </w:r>
      <w:r w:rsidR="00D04181">
        <w:rPr>
          <w:lang w:val="en-US"/>
        </w:rPr>
        <w:t>i</w:t>
      </w:r>
      <w:r w:rsidR="006D6A38">
        <w:rPr>
          <w:lang w:val="en-US"/>
        </w:rPr>
        <w:t>t was identified in this industrial process the need to improve the interface with the operator. Therefore, t</w:t>
      </w:r>
      <w:r w:rsidR="003A6DF6" w:rsidRPr="00652F6E">
        <w:rPr>
          <w:lang w:val="en-US"/>
        </w:rPr>
        <w:t xml:space="preserve">his project aims to develop a Human-Machine Interface specifically adapted to an Addictive Manufacturing equipment. </w:t>
      </w:r>
    </w:p>
    <w:p w14:paraId="2610D84C" w14:textId="4687AA2B" w:rsidR="006D6A38" w:rsidRDefault="00EB5A1D" w:rsidP="00F05FA3">
      <w:pPr>
        <w:rPr>
          <w:lang w:val="en-US"/>
        </w:rPr>
      </w:pPr>
      <w:r>
        <w:rPr>
          <w:lang w:val="en-US"/>
        </w:rPr>
        <w:t>An extended</w:t>
      </w:r>
      <w:r w:rsidRPr="00EB5A1D">
        <w:rPr>
          <w:lang w:val="en-US"/>
        </w:rPr>
        <w:t xml:space="preserve"> investigation of related work is presented.</w:t>
      </w:r>
      <w:r>
        <w:rPr>
          <w:lang w:val="en-US"/>
        </w:rPr>
        <w:t xml:space="preserve"> Based on these and a set of goals, </w:t>
      </w:r>
      <w:r w:rsidRPr="00EB5A1D">
        <w:rPr>
          <w:lang w:val="en-US"/>
        </w:rPr>
        <w:t>a solution was proposed and tested through the development of a prototype</w:t>
      </w:r>
      <w:r>
        <w:rPr>
          <w:lang w:val="en-US"/>
        </w:rPr>
        <w:t xml:space="preserve"> </w:t>
      </w:r>
      <w:r w:rsidR="009F4252">
        <w:rPr>
          <w:lang w:val="en-US"/>
        </w:rPr>
        <w:t>that</w:t>
      </w:r>
      <w:r w:rsidRPr="00EB5A1D">
        <w:rPr>
          <w:lang w:val="en-US"/>
        </w:rPr>
        <w:t xml:space="preserve"> allowed the validation of the architecture </w:t>
      </w:r>
      <w:r w:rsidR="00D66E42">
        <w:rPr>
          <w:lang w:val="en-US"/>
        </w:rPr>
        <w:t>proposal</w:t>
      </w:r>
      <w:r w:rsidRPr="00EB5A1D">
        <w:rPr>
          <w:lang w:val="en-US"/>
        </w:rPr>
        <w:t xml:space="preserve"> from the technological point of view</w:t>
      </w:r>
      <w:r>
        <w:rPr>
          <w:lang w:val="en-US"/>
        </w:rPr>
        <w:t>.</w:t>
      </w:r>
    </w:p>
    <w:p w14:paraId="077FFB1E" w14:textId="59AEDE2F" w:rsidR="006D6A38" w:rsidRDefault="00D66E42" w:rsidP="00F05FA3">
      <w:pPr>
        <w:rPr>
          <w:lang w:val="en-US"/>
        </w:rPr>
      </w:pPr>
      <w:r>
        <w:rPr>
          <w:lang w:val="en-US"/>
        </w:rPr>
        <w:t xml:space="preserve">In the follow up, the analysis of requirements is presented, which was </w:t>
      </w:r>
      <w:r w:rsidR="00D04181">
        <w:rPr>
          <w:lang w:val="en-US"/>
        </w:rPr>
        <w:t>done with the participation of a group of users. This set of requirements resulted in a functional mockup. The validation and</w:t>
      </w:r>
      <w:r w:rsidR="009F4252">
        <w:rPr>
          <w:lang w:val="en-US"/>
        </w:rPr>
        <w:t xml:space="preserve"> usability evaluation process </w:t>
      </w:r>
      <w:r w:rsidR="00D04181">
        <w:rPr>
          <w:lang w:val="en-US"/>
        </w:rPr>
        <w:t xml:space="preserve">is presented and </w:t>
      </w:r>
      <w:r w:rsidR="009F4252">
        <w:rPr>
          <w:lang w:val="en-US"/>
        </w:rPr>
        <w:t>originated</w:t>
      </w:r>
      <w:r w:rsidR="00D04181">
        <w:rPr>
          <w:lang w:val="en-US"/>
        </w:rPr>
        <w:t xml:space="preserve"> satisfactory results.</w:t>
      </w:r>
    </w:p>
    <w:p w14:paraId="0FF05B0E" w14:textId="45727E8E" w:rsidR="0007185A" w:rsidRPr="00652F6E" w:rsidRDefault="0007185A" w:rsidP="00F05FA3">
      <w:pPr>
        <w:rPr>
          <w:lang w:val="en-US"/>
        </w:rPr>
      </w:pPr>
      <w:r>
        <w:rPr>
          <w:lang w:val="en-US"/>
        </w:rPr>
        <w:t xml:space="preserve">In the next step the HMI was developed and tested in a real Additive Manufacturing equipment, where it was possible to print a 3d object and to explore all capabilities that the developed </w:t>
      </w:r>
      <w:r w:rsidRPr="00284498">
        <w:rPr>
          <w:i/>
          <w:lang w:val="en-US"/>
        </w:rPr>
        <w:t>software</w:t>
      </w:r>
      <w:r>
        <w:rPr>
          <w:lang w:val="en-US"/>
        </w:rPr>
        <w:t xml:space="preserve"> layer added to the automation solution within its context. The presented solution is ambitious and innovative</w:t>
      </w:r>
      <w:r w:rsidR="003304CA">
        <w:rPr>
          <w:lang w:val="en-US"/>
        </w:rPr>
        <w:t>, not having been found another that would simultaneously explore the web technologies potential being also customized for the Additive Manufacturing process. As such the described architecture and process may be adopted</w:t>
      </w:r>
      <w:r w:rsidR="0098378A">
        <w:rPr>
          <w:lang w:val="en-US"/>
        </w:rPr>
        <w:t xml:space="preserve"> as guides for future work.</w:t>
      </w:r>
    </w:p>
    <w:p w14:paraId="0905A141" w14:textId="77777777" w:rsidR="002626CB" w:rsidRPr="003A6DF6" w:rsidRDefault="002626CB" w:rsidP="002626CB">
      <w:pPr>
        <w:rPr>
          <w:lang w:val="en-US"/>
        </w:rPr>
      </w:pPr>
    </w:p>
    <w:p w14:paraId="0905A142" w14:textId="60F3A057" w:rsidR="0093761B" w:rsidRPr="00E5238F" w:rsidRDefault="00ED578C" w:rsidP="002626CB">
      <w:r w:rsidRPr="00E5238F">
        <w:t>May</w:t>
      </w:r>
      <w:r w:rsidR="002626CB" w:rsidRPr="00E5238F">
        <w:t xml:space="preserve"> 201</w:t>
      </w:r>
      <w:r w:rsidR="00305438" w:rsidRPr="00E5238F">
        <w:t>8</w:t>
      </w:r>
    </w:p>
    <w:p w14:paraId="7D5B19EB" w14:textId="77777777" w:rsidR="0093761B" w:rsidRPr="00E5238F" w:rsidRDefault="0093761B">
      <w:r w:rsidRPr="00E5238F">
        <w:br w:type="page"/>
      </w:r>
    </w:p>
    <w:p w14:paraId="4668F7A0" w14:textId="63F87607" w:rsidR="0093761B" w:rsidRPr="00284498" w:rsidRDefault="0093761B" w:rsidP="0093761B">
      <w:pPr>
        <w:rPr>
          <w:rFonts w:ascii="Arial" w:hAnsi="Arial" w:cs="Arial"/>
          <w:color w:val="6D6E71"/>
          <w:sz w:val="30"/>
          <w:szCs w:val="30"/>
        </w:rPr>
      </w:pPr>
      <w:r w:rsidRPr="00284498">
        <w:rPr>
          <w:rFonts w:ascii="Arial" w:hAnsi="Arial" w:cs="Arial"/>
          <w:color w:val="6D6E71"/>
          <w:sz w:val="30"/>
          <w:szCs w:val="30"/>
        </w:rPr>
        <w:lastRenderedPageBreak/>
        <w:t>AGRADECIMENTOS</w:t>
      </w:r>
    </w:p>
    <w:p w14:paraId="43F0A19F" w14:textId="77777777" w:rsidR="0093761B" w:rsidRPr="00284498" w:rsidRDefault="0093761B" w:rsidP="0093761B"/>
    <w:p w14:paraId="01752B34" w14:textId="65BF93DD" w:rsidR="00284498" w:rsidRDefault="0093761B" w:rsidP="0093761B">
      <w:r w:rsidRPr="00284498">
        <w:t>Gostaria de agradecer</w:t>
      </w:r>
    </w:p>
    <w:p w14:paraId="01986A4B" w14:textId="77777777" w:rsidR="00284498" w:rsidRDefault="00284498">
      <w:r>
        <w:br w:type="page"/>
      </w:r>
    </w:p>
    <w:p w14:paraId="292E0697" w14:textId="77777777" w:rsidR="0093761B" w:rsidRPr="00284498" w:rsidRDefault="0093761B" w:rsidP="0093761B"/>
    <w:p w14:paraId="7D66846F" w14:textId="77777777" w:rsidR="00576A4F" w:rsidRPr="00284498" w:rsidRDefault="00576A4F" w:rsidP="002626CB"/>
    <w:p w14:paraId="0905A143" w14:textId="77777777" w:rsidR="002626CB" w:rsidRPr="00284498" w:rsidRDefault="002626CB" w:rsidP="00AA60D4"/>
    <w:p w14:paraId="0905A144" w14:textId="77777777" w:rsidR="004A6464" w:rsidRPr="00284498" w:rsidRDefault="004A6464">
      <w:pPr>
        <w:pStyle w:val="Cabealhodondice"/>
        <w:rPr>
          <w:smallCaps w:val="0"/>
          <w:spacing w:val="0"/>
          <w:sz w:val="24"/>
          <w:szCs w:val="24"/>
          <w:lang w:bidi="ar-SA"/>
        </w:rPr>
        <w:sectPr w:rsidR="004A6464" w:rsidRPr="00284498" w:rsidSect="004A6464">
          <w:type w:val="oddPage"/>
          <w:pgSz w:w="11906" w:h="16838" w:code="9"/>
          <w:pgMar w:top="1440" w:right="1440" w:bottom="1440" w:left="1800" w:header="708" w:footer="708" w:gutter="0"/>
          <w:pgNumType w:fmt="lowerRoman"/>
          <w:cols w:space="708"/>
          <w:docGrid w:linePitch="360"/>
        </w:sect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65D1D4FA" w:rsidR="003B1627" w:rsidRPr="00284498" w:rsidRDefault="0093761B">
          <w:pPr>
            <w:pStyle w:val="Cabealhodondice"/>
          </w:pPr>
          <w:r w:rsidRPr="00284498">
            <w:t>ÍNDICE</w:t>
          </w:r>
        </w:p>
        <w:p w14:paraId="384B348E" w14:textId="14761607" w:rsidR="00E5238F"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13115313" w:history="1">
            <w:r w:rsidR="00E5238F" w:rsidRPr="00772FC6">
              <w:rPr>
                <w:rStyle w:val="Hiperligao"/>
                <w:noProof/>
              </w:rPr>
              <w:t>1. Introdução</w:t>
            </w:r>
            <w:r w:rsidR="00E5238F">
              <w:rPr>
                <w:noProof/>
                <w:webHidden/>
              </w:rPr>
              <w:tab/>
            </w:r>
            <w:r w:rsidR="00E5238F">
              <w:rPr>
                <w:noProof/>
                <w:webHidden/>
              </w:rPr>
              <w:fldChar w:fldCharType="begin"/>
            </w:r>
            <w:r w:rsidR="00E5238F">
              <w:rPr>
                <w:noProof/>
                <w:webHidden/>
              </w:rPr>
              <w:instrText xml:space="preserve"> PAGEREF _Toc513115313 \h </w:instrText>
            </w:r>
            <w:r w:rsidR="00E5238F">
              <w:rPr>
                <w:noProof/>
                <w:webHidden/>
              </w:rPr>
            </w:r>
            <w:r w:rsidR="00E5238F">
              <w:rPr>
                <w:noProof/>
                <w:webHidden/>
              </w:rPr>
              <w:fldChar w:fldCharType="separate"/>
            </w:r>
            <w:r w:rsidR="00E5238F">
              <w:rPr>
                <w:noProof/>
                <w:webHidden/>
              </w:rPr>
              <w:t>1</w:t>
            </w:r>
            <w:r w:rsidR="00E5238F">
              <w:rPr>
                <w:noProof/>
                <w:webHidden/>
              </w:rPr>
              <w:fldChar w:fldCharType="end"/>
            </w:r>
          </w:hyperlink>
        </w:p>
        <w:p w14:paraId="382C1037" w14:textId="50ED916E" w:rsidR="00E5238F" w:rsidRDefault="00E5238F">
          <w:pPr>
            <w:pStyle w:val="ndice2"/>
            <w:rPr>
              <w:rFonts w:eastAsiaTheme="minorEastAsia" w:cstheme="minorBidi"/>
              <w:noProof/>
              <w:sz w:val="22"/>
              <w:szCs w:val="22"/>
              <w:lang w:eastAsia="pt-PT"/>
            </w:rPr>
          </w:pPr>
          <w:hyperlink w:anchor="_Toc513115314" w:history="1">
            <w:r w:rsidRPr="00772FC6">
              <w:rPr>
                <w:rStyle w:val="Hiperligao"/>
                <w:noProof/>
              </w:rPr>
              <w:t>1.1 Contexto e Motivação</w:t>
            </w:r>
            <w:r>
              <w:rPr>
                <w:noProof/>
                <w:webHidden/>
              </w:rPr>
              <w:tab/>
            </w:r>
            <w:r>
              <w:rPr>
                <w:noProof/>
                <w:webHidden/>
              </w:rPr>
              <w:fldChar w:fldCharType="begin"/>
            </w:r>
            <w:r>
              <w:rPr>
                <w:noProof/>
                <w:webHidden/>
              </w:rPr>
              <w:instrText xml:space="preserve"> PAGEREF _Toc513115314 \h </w:instrText>
            </w:r>
            <w:r>
              <w:rPr>
                <w:noProof/>
                <w:webHidden/>
              </w:rPr>
            </w:r>
            <w:r>
              <w:rPr>
                <w:noProof/>
                <w:webHidden/>
              </w:rPr>
              <w:fldChar w:fldCharType="separate"/>
            </w:r>
            <w:r>
              <w:rPr>
                <w:noProof/>
                <w:webHidden/>
              </w:rPr>
              <w:t>1</w:t>
            </w:r>
            <w:r>
              <w:rPr>
                <w:noProof/>
                <w:webHidden/>
              </w:rPr>
              <w:fldChar w:fldCharType="end"/>
            </w:r>
          </w:hyperlink>
        </w:p>
        <w:p w14:paraId="0D76E5A6" w14:textId="1E92178C" w:rsidR="00E5238F" w:rsidRDefault="00E5238F">
          <w:pPr>
            <w:pStyle w:val="ndice2"/>
            <w:rPr>
              <w:rFonts w:eastAsiaTheme="minorEastAsia" w:cstheme="minorBidi"/>
              <w:noProof/>
              <w:sz w:val="22"/>
              <w:szCs w:val="22"/>
              <w:lang w:eastAsia="pt-PT"/>
            </w:rPr>
          </w:pPr>
          <w:hyperlink w:anchor="_Toc513115315" w:history="1">
            <w:r w:rsidRPr="00772FC6">
              <w:rPr>
                <w:rStyle w:val="Hiperligao"/>
                <w:noProof/>
              </w:rPr>
              <w:t>1.2 Problema</w:t>
            </w:r>
            <w:r>
              <w:rPr>
                <w:noProof/>
                <w:webHidden/>
              </w:rPr>
              <w:tab/>
            </w:r>
            <w:r>
              <w:rPr>
                <w:noProof/>
                <w:webHidden/>
              </w:rPr>
              <w:fldChar w:fldCharType="begin"/>
            </w:r>
            <w:r>
              <w:rPr>
                <w:noProof/>
                <w:webHidden/>
              </w:rPr>
              <w:instrText xml:space="preserve"> PAGEREF _Toc513115315 \h </w:instrText>
            </w:r>
            <w:r>
              <w:rPr>
                <w:noProof/>
                <w:webHidden/>
              </w:rPr>
            </w:r>
            <w:r>
              <w:rPr>
                <w:noProof/>
                <w:webHidden/>
              </w:rPr>
              <w:fldChar w:fldCharType="separate"/>
            </w:r>
            <w:r>
              <w:rPr>
                <w:noProof/>
                <w:webHidden/>
              </w:rPr>
              <w:t>3</w:t>
            </w:r>
            <w:r>
              <w:rPr>
                <w:noProof/>
                <w:webHidden/>
              </w:rPr>
              <w:fldChar w:fldCharType="end"/>
            </w:r>
          </w:hyperlink>
        </w:p>
        <w:p w14:paraId="2554D8B7" w14:textId="4BE6C196" w:rsidR="00E5238F" w:rsidRDefault="00E5238F">
          <w:pPr>
            <w:pStyle w:val="ndice2"/>
            <w:rPr>
              <w:rFonts w:eastAsiaTheme="minorEastAsia" w:cstheme="minorBidi"/>
              <w:noProof/>
              <w:sz w:val="22"/>
              <w:szCs w:val="22"/>
              <w:lang w:eastAsia="pt-PT"/>
            </w:rPr>
          </w:pPr>
          <w:hyperlink w:anchor="_Toc513115316" w:history="1">
            <w:r w:rsidRPr="00772FC6">
              <w:rPr>
                <w:rStyle w:val="Hiperligao"/>
                <w:noProof/>
              </w:rPr>
              <w:t>1.3 Objetivos</w:t>
            </w:r>
            <w:r>
              <w:rPr>
                <w:noProof/>
                <w:webHidden/>
              </w:rPr>
              <w:tab/>
            </w:r>
            <w:r>
              <w:rPr>
                <w:noProof/>
                <w:webHidden/>
              </w:rPr>
              <w:fldChar w:fldCharType="begin"/>
            </w:r>
            <w:r>
              <w:rPr>
                <w:noProof/>
                <w:webHidden/>
              </w:rPr>
              <w:instrText xml:space="preserve"> PAGEREF _Toc513115316 \h </w:instrText>
            </w:r>
            <w:r>
              <w:rPr>
                <w:noProof/>
                <w:webHidden/>
              </w:rPr>
            </w:r>
            <w:r>
              <w:rPr>
                <w:noProof/>
                <w:webHidden/>
              </w:rPr>
              <w:fldChar w:fldCharType="separate"/>
            </w:r>
            <w:r>
              <w:rPr>
                <w:noProof/>
                <w:webHidden/>
              </w:rPr>
              <w:t>4</w:t>
            </w:r>
            <w:r>
              <w:rPr>
                <w:noProof/>
                <w:webHidden/>
              </w:rPr>
              <w:fldChar w:fldCharType="end"/>
            </w:r>
          </w:hyperlink>
        </w:p>
        <w:p w14:paraId="430A9BED" w14:textId="6C9E1181" w:rsidR="00E5238F" w:rsidRDefault="00E5238F">
          <w:pPr>
            <w:pStyle w:val="ndice2"/>
            <w:rPr>
              <w:rFonts w:eastAsiaTheme="minorEastAsia" w:cstheme="minorBidi"/>
              <w:noProof/>
              <w:sz w:val="22"/>
              <w:szCs w:val="22"/>
              <w:lang w:eastAsia="pt-PT"/>
            </w:rPr>
          </w:pPr>
          <w:hyperlink w:anchor="_Toc513115317" w:history="1">
            <w:r w:rsidRPr="00772FC6">
              <w:rPr>
                <w:rStyle w:val="Hiperligao"/>
                <w:noProof/>
              </w:rPr>
              <w:t>1.4 Estrutura do Documento</w:t>
            </w:r>
            <w:r>
              <w:rPr>
                <w:noProof/>
                <w:webHidden/>
              </w:rPr>
              <w:tab/>
            </w:r>
            <w:r>
              <w:rPr>
                <w:noProof/>
                <w:webHidden/>
              </w:rPr>
              <w:fldChar w:fldCharType="begin"/>
            </w:r>
            <w:r>
              <w:rPr>
                <w:noProof/>
                <w:webHidden/>
              </w:rPr>
              <w:instrText xml:space="preserve"> PAGEREF _Toc513115317 \h </w:instrText>
            </w:r>
            <w:r>
              <w:rPr>
                <w:noProof/>
                <w:webHidden/>
              </w:rPr>
            </w:r>
            <w:r>
              <w:rPr>
                <w:noProof/>
                <w:webHidden/>
              </w:rPr>
              <w:fldChar w:fldCharType="separate"/>
            </w:r>
            <w:r>
              <w:rPr>
                <w:noProof/>
                <w:webHidden/>
              </w:rPr>
              <w:t>5</w:t>
            </w:r>
            <w:r>
              <w:rPr>
                <w:noProof/>
                <w:webHidden/>
              </w:rPr>
              <w:fldChar w:fldCharType="end"/>
            </w:r>
          </w:hyperlink>
        </w:p>
        <w:p w14:paraId="090CBCD3" w14:textId="2F96B372" w:rsidR="00E5238F" w:rsidRDefault="00E5238F">
          <w:pPr>
            <w:pStyle w:val="ndice1"/>
            <w:rPr>
              <w:rFonts w:eastAsiaTheme="minorEastAsia" w:cstheme="minorBidi"/>
              <w:noProof/>
              <w:sz w:val="22"/>
              <w:szCs w:val="22"/>
              <w:lang w:eastAsia="pt-PT"/>
            </w:rPr>
          </w:pPr>
          <w:hyperlink w:anchor="_Toc513115318" w:history="1">
            <w:r w:rsidRPr="00772FC6">
              <w:rPr>
                <w:rStyle w:val="Hiperligao"/>
                <w:noProof/>
              </w:rPr>
              <w:t>2. Estado da Arte</w:t>
            </w:r>
            <w:r>
              <w:rPr>
                <w:noProof/>
                <w:webHidden/>
              </w:rPr>
              <w:tab/>
            </w:r>
            <w:r>
              <w:rPr>
                <w:noProof/>
                <w:webHidden/>
              </w:rPr>
              <w:fldChar w:fldCharType="begin"/>
            </w:r>
            <w:r>
              <w:rPr>
                <w:noProof/>
                <w:webHidden/>
              </w:rPr>
              <w:instrText xml:space="preserve"> PAGEREF _Toc513115318 \h </w:instrText>
            </w:r>
            <w:r>
              <w:rPr>
                <w:noProof/>
                <w:webHidden/>
              </w:rPr>
            </w:r>
            <w:r>
              <w:rPr>
                <w:noProof/>
                <w:webHidden/>
              </w:rPr>
              <w:fldChar w:fldCharType="separate"/>
            </w:r>
            <w:r>
              <w:rPr>
                <w:noProof/>
                <w:webHidden/>
              </w:rPr>
              <w:t>6</w:t>
            </w:r>
            <w:r>
              <w:rPr>
                <w:noProof/>
                <w:webHidden/>
              </w:rPr>
              <w:fldChar w:fldCharType="end"/>
            </w:r>
          </w:hyperlink>
        </w:p>
        <w:p w14:paraId="48B4A971" w14:textId="3F9905A3" w:rsidR="00E5238F" w:rsidRDefault="00E5238F">
          <w:pPr>
            <w:pStyle w:val="ndice2"/>
            <w:rPr>
              <w:rFonts w:eastAsiaTheme="minorEastAsia" w:cstheme="minorBidi"/>
              <w:noProof/>
              <w:sz w:val="22"/>
              <w:szCs w:val="22"/>
              <w:lang w:eastAsia="pt-PT"/>
            </w:rPr>
          </w:pPr>
          <w:hyperlink w:anchor="_Toc513115319" w:history="1">
            <w:r w:rsidRPr="00772FC6">
              <w:rPr>
                <w:rStyle w:val="Hiperligao"/>
                <w:noProof/>
              </w:rPr>
              <w:t>2.1 Introdução</w:t>
            </w:r>
            <w:r>
              <w:rPr>
                <w:noProof/>
                <w:webHidden/>
              </w:rPr>
              <w:tab/>
            </w:r>
            <w:r>
              <w:rPr>
                <w:noProof/>
                <w:webHidden/>
              </w:rPr>
              <w:fldChar w:fldCharType="begin"/>
            </w:r>
            <w:r>
              <w:rPr>
                <w:noProof/>
                <w:webHidden/>
              </w:rPr>
              <w:instrText xml:space="preserve"> PAGEREF _Toc513115319 \h </w:instrText>
            </w:r>
            <w:r>
              <w:rPr>
                <w:noProof/>
                <w:webHidden/>
              </w:rPr>
            </w:r>
            <w:r>
              <w:rPr>
                <w:noProof/>
                <w:webHidden/>
              </w:rPr>
              <w:fldChar w:fldCharType="separate"/>
            </w:r>
            <w:r>
              <w:rPr>
                <w:noProof/>
                <w:webHidden/>
              </w:rPr>
              <w:t>6</w:t>
            </w:r>
            <w:r>
              <w:rPr>
                <w:noProof/>
                <w:webHidden/>
              </w:rPr>
              <w:fldChar w:fldCharType="end"/>
            </w:r>
          </w:hyperlink>
        </w:p>
        <w:p w14:paraId="55D53622" w14:textId="76735FF9" w:rsidR="00E5238F" w:rsidRDefault="00E5238F">
          <w:pPr>
            <w:pStyle w:val="ndice2"/>
            <w:rPr>
              <w:rFonts w:eastAsiaTheme="minorEastAsia" w:cstheme="minorBidi"/>
              <w:noProof/>
              <w:sz w:val="22"/>
              <w:szCs w:val="22"/>
              <w:lang w:eastAsia="pt-PT"/>
            </w:rPr>
          </w:pPr>
          <w:hyperlink w:anchor="_Toc513115320" w:history="1">
            <w:r w:rsidRPr="00772FC6">
              <w:rPr>
                <w:rStyle w:val="Hiperligao"/>
                <w:noProof/>
              </w:rPr>
              <w:t>2.2 Automação</w:t>
            </w:r>
            <w:r>
              <w:rPr>
                <w:noProof/>
                <w:webHidden/>
              </w:rPr>
              <w:tab/>
            </w:r>
            <w:r>
              <w:rPr>
                <w:noProof/>
                <w:webHidden/>
              </w:rPr>
              <w:fldChar w:fldCharType="begin"/>
            </w:r>
            <w:r>
              <w:rPr>
                <w:noProof/>
                <w:webHidden/>
              </w:rPr>
              <w:instrText xml:space="preserve"> PAGEREF _Toc513115320 \h </w:instrText>
            </w:r>
            <w:r>
              <w:rPr>
                <w:noProof/>
                <w:webHidden/>
              </w:rPr>
            </w:r>
            <w:r>
              <w:rPr>
                <w:noProof/>
                <w:webHidden/>
              </w:rPr>
              <w:fldChar w:fldCharType="separate"/>
            </w:r>
            <w:r>
              <w:rPr>
                <w:noProof/>
                <w:webHidden/>
              </w:rPr>
              <w:t>6</w:t>
            </w:r>
            <w:r>
              <w:rPr>
                <w:noProof/>
                <w:webHidden/>
              </w:rPr>
              <w:fldChar w:fldCharType="end"/>
            </w:r>
          </w:hyperlink>
        </w:p>
        <w:p w14:paraId="6F8A8746" w14:textId="3314709B" w:rsidR="00E5238F" w:rsidRDefault="00E5238F">
          <w:pPr>
            <w:pStyle w:val="ndice3"/>
            <w:rPr>
              <w:rFonts w:eastAsiaTheme="minorEastAsia" w:cstheme="minorBidi"/>
              <w:noProof/>
              <w:sz w:val="22"/>
              <w:szCs w:val="22"/>
              <w:lang w:eastAsia="pt-PT"/>
            </w:rPr>
          </w:pPr>
          <w:hyperlink w:anchor="_Toc513115321" w:history="1">
            <w:r w:rsidRPr="00772FC6">
              <w:rPr>
                <w:rStyle w:val="Hiperligao"/>
                <w:noProof/>
              </w:rPr>
              <w:t>2.2.1 História</w:t>
            </w:r>
            <w:r>
              <w:rPr>
                <w:noProof/>
                <w:webHidden/>
              </w:rPr>
              <w:tab/>
            </w:r>
            <w:r>
              <w:rPr>
                <w:noProof/>
                <w:webHidden/>
              </w:rPr>
              <w:fldChar w:fldCharType="begin"/>
            </w:r>
            <w:r>
              <w:rPr>
                <w:noProof/>
                <w:webHidden/>
              </w:rPr>
              <w:instrText xml:space="preserve"> PAGEREF _Toc513115321 \h </w:instrText>
            </w:r>
            <w:r>
              <w:rPr>
                <w:noProof/>
                <w:webHidden/>
              </w:rPr>
            </w:r>
            <w:r>
              <w:rPr>
                <w:noProof/>
                <w:webHidden/>
              </w:rPr>
              <w:fldChar w:fldCharType="separate"/>
            </w:r>
            <w:r>
              <w:rPr>
                <w:noProof/>
                <w:webHidden/>
              </w:rPr>
              <w:t>7</w:t>
            </w:r>
            <w:r>
              <w:rPr>
                <w:noProof/>
                <w:webHidden/>
              </w:rPr>
              <w:fldChar w:fldCharType="end"/>
            </w:r>
          </w:hyperlink>
        </w:p>
        <w:p w14:paraId="307468DD" w14:textId="421A5BCC" w:rsidR="00E5238F" w:rsidRDefault="00E5238F">
          <w:pPr>
            <w:pStyle w:val="ndice3"/>
            <w:rPr>
              <w:rFonts w:eastAsiaTheme="minorEastAsia" w:cstheme="minorBidi"/>
              <w:noProof/>
              <w:sz w:val="22"/>
              <w:szCs w:val="22"/>
              <w:lang w:eastAsia="pt-PT"/>
            </w:rPr>
          </w:pPr>
          <w:hyperlink w:anchor="_Toc513115322" w:history="1">
            <w:r w:rsidRPr="00772FC6">
              <w:rPr>
                <w:rStyle w:val="Hiperligao"/>
                <w:noProof/>
              </w:rPr>
              <w:t>2.2.2 Objetivos</w:t>
            </w:r>
            <w:r>
              <w:rPr>
                <w:noProof/>
                <w:webHidden/>
              </w:rPr>
              <w:tab/>
            </w:r>
            <w:r>
              <w:rPr>
                <w:noProof/>
                <w:webHidden/>
              </w:rPr>
              <w:fldChar w:fldCharType="begin"/>
            </w:r>
            <w:r>
              <w:rPr>
                <w:noProof/>
                <w:webHidden/>
              </w:rPr>
              <w:instrText xml:space="preserve"> PAGEREF _Toc513115322 \h </w:instrText>
            </w:r>
            <w:r>
              <w:rPr>
                <w:noProof/>
                <w:webHidden/>
              </w:rPr>
            </w:r>
            <w:r>
              <w:rPr>
                <w:noProof/>
                <w:webHidden/>
              </w:rPr>
              <w:fldChar w:fldCharType="separate"/>
            </w:r>
            <w:r>
              <w:rPr>
                <w:noProof/>
                <w:webHidden/>
              </w:rPr>
              <w:t>8</w:t>
            </w:r>
            <w:r>
              <w:rPr>
                <w:noProof/>
                <w:webHidden/>
              </w:rPr>
              <w:fldChar w:fldCharType="end"/>
            </w:r>
          </w:hyperlink>
        </w:p>
        <w:p w14:paraId="7CE7B76E" w14:textId="27C40D66" w:rsidR="00E5238F" w:rsidRDefault="00E5238F">
          <w:pPr>
            <w:pStyle w:val="ndice3"/>
            <w:rPr>
              <w:rFonts w:eastAsiaTheme="minorEastAsia" w:cstheme="minorBidi"/>
              <w:noProof/>
              <w:sz w:val="22"/>
              <w:szCs w:val="22"/>
              <w:lang w:eastAsia="pt-PT"/>
            </w:rPr>
          </w:pPr>
          <w:hyperlink w:anchor="_Toc513115323" w:history="1">
            <w:r w:rsidRPr="00772FC6">
              <w:rPr>
                <w:rStyle w:val="Hiperligao"/>
                <w:noProof/>
              </w:rPr>
              <w:t>2.2.3 Componentes</w:t>
            </w:r>
            <w:r>
              <w:rPr>
                <w:noProof/>
                <w:webHidden/>
              </w:rPr>
              <w:tab/>
            </w:r>
            <w:r>
              <w:rPr>
                <w:noProof/>
                <w:webHidden/>
              </w:rPr>
              <w:fldChar w:fldCharType="begin"/>
            </w:r>
            <w:r>
              <w:rPr>
                <w:noProof/>
                <w:webHidden/>
              </w:rPr>
              <w:instrText xml:space="preserve"> PAGEREF _Toc513115323 \h </w:instrText>
            </w:r>
            <w:r>
              <w:rPr>
                <w:noProof/>
                <w:webHidden/>
              </w:rPr>
            </w:r>
            <w:r>
              <w:rPr>
                <w:noProof/>
                <w:webHidden/>
              </w:rPr>
              <w:fldChar w:fldCharType="separate"/>
            </w:r>
            <w:r>
              <w:rPr>
                <w:noProof/>
                <w:webHidden/>
              </w:rPr>
              <w:t>9</w:t>
            </w:r>
            <w:r>
              <w:rPr>
                <w:noProof/>
                <w:webHidden/>
              </w:rPr>
              <w:fldChar w:fldCharType="end"/>
            </w:r>
          </w:hyperlink>
        </w:p>
        <w:p w14:paraId="6074EC4C" w14:textId="4949E27A" w:rsidR="00E5238F" w:rsidRDefault="00E5238F">
          <w:pPr>
            <w:pStyle w:val="ndice3"/>
            <w:rPr>
              <w:rFonts w:eastAsiaTheme="minorEastAsia" w:cstheme="minorBidi"/>
              <w:noProof/>
              <w:sz w:val="22"/>
              <w:szCs w:val="22"/>
              <w:lang w:eastAsia="pt-PT"/>
            </w:rPr>
          </w:pPr>
          <w:hyperlink w:anchor="_Toc513115324" w:history="1">
            <w:r w:rsidRPr="00772FC6">
              <w:rPr>
                <w:rStyle w:val="Hiperligao"/>
                <w:noProof/>
              </w:rPr>
              <w:t xml:space="preserve">2.2.4 </w:t>
            </w:r>
            <w:r w:rsidRPr="00E5238F">
              <w:rPr>
                <w:rStyle w:val="Hiperligao"/>
                <w:i/>
                <w:noProof/>
              </w:rPr>
              <w:t>Software</w:t>
            </w:r>
            <w:r w:rsidRPr="00772FC6">
              <w:rPr>
                <w:rStyle w:val="Hiperligao"/>
                <w:noProof/>
              </w:rPr>
              <w:t xml:space="preserve"> para Automação</w:t>
            </w:r>
            <w:r>
              <w:rPr>
                <w:noProof/>
                <w:webHidden/>
              </w:rPr>
              <w:tab/>
            </w:r>
            <w:r>
              <w:rPr>
                <w:noProof/>
                <w:webHidden/>
              </w:rPr>
              <w:fldChar w:fldCharType="begin"/>
            </w:r>
            <w:r>
              <w:rPr>
                <w:noProof/>
                <w:webHidden/>
              </w:rPr>
              <w:instrText xml:space="preserve"> PAGEREF _Toc513115324 \h </w:instrText>
            </w:r>
            <w:r>
              <w:rPr>
                <w:noProof/>
                <w:webHidden/>
              </w:rPr>
            </w:r>
            <w:r>
              <w:rPr>
                <w:noProof/>
                <w:webHidden/>
              </w:rPr>
              <w:fldChar w:fldCharType="separate"/>
            </w:r>
            <w:r>
              <w:rPr>
                <w:noProof/>
                <w:webHidden/>
              </w:rPr>
              <w:t>11</w:t>
            </w:r>
            <w:r>
              <w:rPr>
                <w:noProof/>
                <w:webHidden/>
              </w:rPr>
              <w:fldChar w:fldCharType="end"/>
            </w:r>
          </w:hyperlink>
        </w:p>
        <w:p w14:paraId="009A0AD6" w14:textId="1DA7CA46" w:rsidR="00E5238F" w:rsidRDefault="00E5238F">
          <w:pPr>
            <w:pStyle w:val="ndice2"/>
            <w:rPr>
              <w:rFonts w:eastAsiaTheme="minorEastAsia" w:cstheme="minorBidi"/>
              <w:noProof/>
              <w:sz w:val="22"/>
              <w:szCs w:val="22"/>
              <w:lang w:eastAsia="pt-PT"/>
            </w:rPr>
          </w:pPr>
          <w:hyperlink w:anchor="_Toc513115325" w:history="1">
            <w:r w:rsidRPr="00772FC6">
              <w:rPr>
                <w:rStyle w:val="Hiperligao"/>
                <w:noProof/>
              </w:rPr>
              <w:t>2.3 Indústria 4.0</w:t>
            </w:r>
            <w:r>
              <w:rPr>
                <w:noProof/>
                <w:webHidden/>
              </w:rPr>
              <w:tab/>
            </w:r>
            <w:r>
              <w:rPr>
                <w:noProof/>
                <w:webHidden/>
              </w:rPr>
              <w:fldChar w:fldCharType="begin"/>
            </w:r>
            <w:r>
              <w:rPr>
                <w:noProof/>
                <w:webHidden/>
              </w:rPr>
              <w:instrText xml:space="preserve"> PAGEREF _Toc513115325 \h </w:instrText>
            </w:r>
            <w:r>
              <w:rPr>
                <w:noProof/>
                <w:webHidden/>
              </w:rPr>
            </w:r>
            <w:r>
              <w:rPr>
                <w:noProof/>
                <w:webHidden/>
              </w:rPr>
              <w:fldChar w:fldCharType="separate"/>
            </w:r>
            <w:r>
              <w:rPr>
                <w:noProof/>
                <w:webHidden/>
              </w:rPr>
              <w:t>15</w:t>
            </w:r>
            <w:r>
              <w:rPr>
                <w:noProof/>
                <w:webHidden/>
              </w:rPr>
              <w:fldChar w:fldCharType="end"/>
            </w:r>
          </w:hyperlink>
        </w:p>
        <w:p w14:paraId="309E6472" w14:textId="7F152D27" w:rsidR="00E5238F" w:rsidRDefault="00E5238F">
          <w:pPr>
            <w:pStyle w:val="ndice2"/>
            <w:rPr>
              <w:rFonts w:eastAsiaTheme="minorEastAsia" w:cstheme="minorBidi"/>
              <w:noProof/>
              <w:sz w:val="22"/>
              <w:szCs w:val="22"/>
              <w:lang w:eastAsia="pt-PT"/>
            </w:rPr>
          </w:pPr>
          <w:hyperlink w:anchor="_Toc513115326" w:history="1">
            <w:r w:rsidRPr="00772FC6">
              <w:rPr>
                <w:rStyle w:val="Hiperligao"/>
                <w:noProof/>
              </w:rPr>
              <w:t>2.4 Tecnologias de Suporte</w:t>
            </w:r>
            <w:r>
              <w:rPr>
                <w:noProof/>
                <w:webHidden/>
              </w:rPr>
              <w:tab/>
            </w:r>
            <w:r>
              <w:rPr>
                <w:noProof/>
                <w:webHidden/>
              </w:rPr>
              <w:fldChar w:fldCharType="begin"/>
            </w:r>
            <w:r>
              <w:rPr>
                <w:noProof/>
                <w:webHidden/>
              </w:rPr>
              <w:instrText xml:space="preserve"> PAGEREF _Toc513115326 \h </w:instrText>
            </w:r>
            <w:r>
              <w:rPr>
                <w:noProof/>
                <w:webHidden/>
              </w:rPr>
            </w:r>
            <w:r>
              <w:rPr>
                <w:noProof/>
                <w:webHidden/>
              </w:rPr>
              <w:fldChar w:fldCharType="separate"/>
            </w:r>
            <w:r>
              <w:rPr>
                <w:noProof/>
                <w:webHidden/>
              </w:rPr>
              <w:t>16</w:t>
            </w:r>
            <w:r>
              <w:rPr>
                <w:noProof/>
                <w:webHidden/>
              </w:rPr>
              <w:fldChar w:fldCharType="end"/>
            </w:r>
          </w:hyperlink>
        </w:p>
        <w:p w14:paraId="478045CD" w14:textId="0B8236FD" w:rsidR="00E5238F" w:rsidRDefault="00E5238F">
          <w:pPr>
            <w:pStyle w:val="ndice3"/>
            <w:rPr>
              <w:rFonts w:eastAsiaTheme="minorEastAsia" w:cstheme="minorBidi"/>
              <w:noProof/>
              <w:sz w:val="22"/>
              <w:szCs w:val="22"/>
              <w:lang w:eastAsia="pt-PT"/>
            </w:rPr>
          </w:pPr>
          <w:hyperlink w:anchor="_Toc513115327" w:history="1">
            <w:r w:rsidRPr="00772FC6">
              <w:rPr>
                <w:rStyle w:val="Hiperligao"/>
                <w:noProof/>
              </w:rPr>
              <w:t>2.4.1 Redes e Internet</w:t>
            </w:r>
            <w:r>
              <w:rPr>
                <w:noProof/>
                <w:webHidden/>
              </w:rPr>
              <w:tab/>
            </w:r>
            <w:r>
              <w:rPr>
                <w:noProof/>
                <w:webHidden/>
              </w:rPr>
              <w:fldChar w:fldCharType="begin"/>
            </w:r>
            <w:r>
              <w:rPr>
                <w:noProof/>
                <w:webHidden/>
              </w:rPr>
              <w:instrText xml:space="preserve"> PAGEREF _Toc513115327 \h </w:instrText>
            </w:r>
            <w:r>
              <w:rPr>
                <w:noProof/>
                <w:webHidden/>
              </w:rPr>
            </w:r>
            <w:r>
              <w:rPr>
                <w:noProof/>
                <w:webHidden/>
              </w:rPr>
              <w:fldChar w:fldCharType="separate"/>
            </w:r>
            <w:r>
              <w:rPr>
                <w:noProof/>
                <w:webHidden/>
              </w:rPr>
              <w:t>17</w:t>
            </w:r>
            <w:r>
              <w:rPr>
                <w:noProof/>
                <w:webHidden/>
              </w:rPr>
              <w:fldChar w:fldCharType="end"/>
            </w:r>
          </w:hyperlink>
        </w:p>
        <w:p w14:paraId="1F02AD64" w14:textId="2436F08A" w:rsidR="00E5238F" w:rsidRDefault="00E5238F">
          <w:pPr>
            <w:pStyle w:val="ndice3"/>
            <w:rPr>
              <w:rFonts w:eastAsiaTheme="minorEastAsia" w:cstheme="minorBidi"/>
              <w:noProof/>
              <w:sz w:val="22"/>
              <w:szCs w:val="22"/>
              <w:lang w:eastAsia="pt-PT"/>
            </w:rPr>
          </w:pPr>
          <w:hyperlink w:anchor="_Toc513115328" w:history="1">
            <w:r w:rsidRPr="00772FC6">
              <w:rPr>
                <w:rStyle w:val="Hiperligao"/>
                <w:noProof/>
              </w:rPr>
              <w:t xml:space="preserve">2.4.2 Tecnologias </w:t>
            </w:r>
            <w:r w:rsidRPr="00E5238F">
              <w:rPr>
                <w:rStyle w:val="Hiperligao"/>
                <w:i/>
                <w:noProof/>
              </w:rPr>
              <w:t>Web</w:t>
            </w:r>
            <w:r>
              <w:rPr>
                <w:noProof/>
                <w:webHidden/>
              </w:rPr>
              <w:tab/>
            </w:r>
            <w:r>
              <w:rPr>
                <w:noProof/>
                <w:webHidden/>
              </w:rPr>
              <w:fldChar w:fldCharType="begin"/>
            </w:r>
            <w:r>
              <w:rPr>
                <w:noProof/>
                <w:webHidden/>
              </w:rPr>
              <w:instrText xml:space="preserve"> PAGEREF _Toc513115328 \h </w:instrText>
            </w:r>
            <w:r>
              <w:rPr>
                <w:noProof/>
                <w:webHidden/>
              </w:rPr>
            </w:r>
            <w:r>
              <w:rPr>
                <w:noProof/>
                <w:webHidden/>
              </w:rPr>
              <w:fldChar w:fldCharType="separate"/>
            </w:r>
            <w:r>
              <w:rPr>
                <w:noProof/>
                <w:webHidden/>
              </w:rPr>
              <w:t>19</w:t>
            </w:r>
            <w:r>
              <w:rPr>
                <w:noProof/>
                <w:webHidden/>
              </w:rPr>
              <w:fldChar w:fldCharType="end"/>
            </w:r>
          </w:hyperlink>
        </w:p>
        <w:p w14:paraId="44C2A44D" w14:textId="2FE8BFCD" w:rsidR="00E5238F" w:rsidRDefault="00E5238F">
          <w:pPr>
            <w:pStyle w:val="ndice3"/>
            <w:rPr>
              <w:rFonts w:eastAsiaTheme="minorEastAsia" w:cstheme="minorBidi"/>
              <w:noProof/>
              <w:sz w:val="22"/>
              <w:szCs w:val="22"/>
              <w:lang w:eastAsia="pt-PT"/>
            </w:rPr>
          </w:pPr>
          <w:hyperlink w:anchor="_Toc513115329" w:history="1">
            <w:r w:rsidRPr="00772FC6">
              <w:rPr>
                <w:rStyle w:val="Hiperligao"/>
                <w:noProof/>
              </w:rPr>
              <w:t xml:space="preserve">2.4.3 </w:t>
            </w:r>
            <w:r w:rsidRPr="00E5238F">
              <w:rPr>
                <w:rStyle w:val="Hiperligao"/>
                <w:i/>
                <w:noProof/>
              </w:rPr>
              <w:t>Cloud Computing</w:t>
            </w:r>
            <w:r>
              <w:rPr>
                <w:noProof/>
                <w:webHidden/>
              </w:rPr>
              <w:tab/>
            </w:r>
            <w:r>
              <w:rPr>
                <w:noProof/>
                <w:webHidden/>
              </w:rPr>
              <w:fldChar w:fldCharType="begin"/>
            </w:r>
            <w:r>
              <w:rPr>
                <w:noProof/>
                <w:webHidden/>
              </w:rPr>
              <w:instrText xml:space="preserve"> PAGEREF _Toc513115329 \h </w:instrText>
            </w:r>
            <w:r>
              <w:rPr>
                <w:noProof/>
                <w:webHidden/>
              </w:rPr>
            </w:r>
            <w:r>
              <w:rPr>
                <w:noProof/>
                <w:webHidden/>
              </w:rPr>
              <w:fldChar w:fldCharType="separate"/>
            </w:r>
            <w:r>
              <w:rPr>
                <w:noProof/>
                <w:webHidden/>
              </w:rPr>
              <w:t>23</w:t>
            </w:r>
            <w:r>
              <w:rPr>
                <w:noProof/>
                <w:webHidden/>
              </w:rPr>
              <w:fldChar w:fldCharType="end"/>
            </w:r>
          </w:hyperlink>
        </w:p>
        <w:p w14:paraId="7A26090B" w14:textId="6DBDE7EC" w:rsidR="00E5238F" w:rsidRDefault="00E5238F">
          <w:pPr>
            <w:pStyle w:val="ndice3"/>
            <w:rPr>
              <w:rFonts w:eastAsiaTheme="minorEastAsia" w:cstheme="minorBidi"/>
              <w:noProof/>
              <w:sz w:val="22"/>
              <w:szCs w:val="22"/>
              <w:lang w:eastAsia="pt-PT"/>
            </w:rPr>
          </w:pPr>
          <w:hyperlink w:anchor="_Toc513115330" w:history="1">
            <w:r w:rsidRPr="00772FC6">
              <w:rPr>
                <w:rStyle w:val="Hiperligao"/>
                <w:noProof/>
              </w:rPr>
              <w:t xml:space="preserve">2.4.4 </w:t>
            </w:r>
            <w:r w:rsidRPr="00E5238F">
              <w:rPr>
                <w:rStyle w:val="Hiperligao"/>
                <w:i/>
                <w:noProof/>
              </w:rPr>
              <w:t>Human-Machine Interfaces</w:t>
            </w:r>
            <w:r>
              <w:rPr>
                <w:noProof/>
                <w:webHidden/>
              </w:rPr>
              <w:tab/>
            </w:r>
            <w:r>
              <w:rPr>
                <w:noProof/>
                <w:webHidden/>
              </w:rPr>
              <w:fldChar w:fldCharType="begin"/>
            </w:r>
            <w:r>
              <w:rPr>
                <w:noProof/>
                <w:webHidden/>
              </w:rPr>
              <w:instrText xml:space="preserve"> PAGEREF _Toc513115330 \h </w:instrText>
            </w:r>
            <w:r>
              <w:rPr>
                <w:noProof/>
                <w:webHidden/>
              </w:rPr>
            </w:r>
            <w:r>
              <w:rPr>
                <w:noProof/>
                <w:webHidden/>
              </w:rPr>
              <w:fldChar w:fldCharType="separate"/>
            </w:r>
            <w:r>
              <w:rPr>
                <w:noProof/>
                <w:webHidden/>
              </w:rPr>
              <w:t>26</w:t>
            </w:r>
            <w:r>
              <w:rPr>
                <w:noProof/>
                <w:webHidden/>
              </w:rPr>
              <w:fldChar w:fldCharType="end"/>
            </w:r>
          </w:hyperlink>
        </w:p>
        <w:p w14:paraId="2035DA7E" w14:textId="65950FD7" w:rsidR="00E5238F" w:rsidRDefault="00E5238F">
          <w:pPr>
            <w:pStyle w:val="ndice3"/>
            <w:rPr>
              <w:rFonts w:eastAsiaTheme="minorEastAsia" w:cstheme="minorBidi"/>
              <w:noProof/>
              <w:sz w:val="22"/>
              <w:szCs w:val="22"/>
              <w:lang w:eastAsia="pt-PT"/>
            </w:rPr>
          </w:pPr>
          <w:hyperlink w:anchor="_Toc513115331" w:history="1">
            <w:r w:rsidRPr="00772FC6">
              <w:rPr>
                <w:rStyle w:val="Hiperligao"/>
                <w:noProof/>
              </w:rPr>
              <w:t>2.4.5 Realidade Aumentada</w:t>
            </w:r>
            <w:r>
              <w:rPr>
                <w:noProof/>
                <w:webHidden/>
              </w:rPr>
              <w:tab/>
            </w:r>
            <w:r>
              <w:rPr>
                <w:noProof/>
                <w:webHidden/>
              </w:rPr>
              <w:fldChar w:fldCharType="begin"/>
            </w:r>
            <w:r>
              <w:rPr>
                <w:noProof/>
                <w:webHidden/>
              </w:rPr>
              <w:instrText xml:space="preserve"> PAGEREF _Toc513115331 \h </w:instrText>
            </w:r>
            <w:r>
              <w:rPr>
                <w:noProof/>
                <w:webHidden/>
              </w:rPr>
            </w:r>
            <w:r>
              <w:rPr>
                <w:noProof/>
                <w:webHidden/>
              </w:rPr>
              <w:fldChar w:fldCharType="separate"/>
            </w:r>
            <w:r>
              <w:rPr>
                <w:noProof/>
                <w:webHidden/>
              </w:rPr>
              <w:t>28</w:t>
            </w:r>
            <w:r>
              <w:rPr>
                <w:noProof/>
                <w:webHidden/>
              </w:rPr>
              <w:fldChar w:fldCharType="end"/>
            </w:r>
          </w:hyperlink>
        </w:p>
        <w:p w14:paraId="4D0BD20A" w14:textId="5B393FBA" w:rsidR="00E5238F" w:rsidRDefault="00E5238F">
          <w:pPr>
            <w:pStyle w:val="ndice3"/>
            <w:rPr>
              <w:rFonts w:eastAsiaTheme="minorEastAsia" w:cstheme="minorBidi"/>
              <w:noProof/>
              <w:sz w:val="22"/>
              <w:szCs w:val="22"/>
              <w:lang w:eastAsia="pt-PT"/>
            </w:rPr>
          </w:pPr>
          <w:hyperlink w:anchor="_Toc513115332" w:history="1">
            <w:r w:rsidRPr="00772FC6">
              <w:rPr>
                <w:rStyle w:val="Hiperligao"/>
                <w:noProof/>
              </w:rPr>
              <w:t>2.4.6 Sistemas Scada</w:t>
            </w:r>
            <w:r>
              <w:rPr>
                <w:noProof/>
                <w:webHidden/>
              </w:rPr>
              <w:tab/>
            </w:r>
            <w:r>
              <w:rPr>
                <w:noProof/>
                <w:webHidden/>
              </w:rPr>
              <w:fldChar w:fldCharType="begin"/>
            </w:r>
            <w:r>
              <w:rPr>
                <w:noProof/>
                <w:webHidden/>
              </w:rPr>
              <w:instrText xml:space="preserve"> PAGEREF _Toc513115332 \h </w:instrText>
            </w:r>
            <w:r>
              <w:rPr>
                <w:noProof/>
                <w:webHidden/>
              </w:rPr>
            </w:r>
            <w:r>
              <w:rPr>
                <w:noProof/>
                <w:webHidden/>
              </w:rPr>
              <w:fldChar w:fldCharType="separate"/>
            </w:r>
            <w:r>
              <w:rPr>
                <w:noProof/>
                <w:webHidden/>
              </w:rPr>
              <w:t>29</w:t>
            </w:r>
            <w:r>
              <w:rPr>
                <w:noProof/>
                <w:webHidden/>
              </w:rPr>
              <w:fldChar w:fldCharType="end"/>
            </w:r>
          </w:hyperlink>
        </w:p>
        <w:p w14:paraId="5985A14C" w14:textId="01F9807C" w:rsidR="00E5238F" w:rsidRDefault="00E5238F">
          <w:pPr>
            <w:pStyle w:val="ndice2"/>
            <w:rPr>
              <w:rFonts w:eastAsiaTheme="minorEastAsia" w:cstheme="minorBidi"/>
              <w:noProof/>
              <w:sz w:val="22"/>
              <w:szCs w:val="22"/>
              <w:lang w:eastAsia="pt-PT"/>
            </w:rPr>
          </w:pPr>
          <w:hyperlink w:anchor="_Toc513115333" w:history="1">
            <w:r w:rsidRPr="00772FC6">
              <w:rPr>
                <w:rStyle w:val="Hiperligao"/>
                <w:noProof/>
              </w:rPr>
              <w:t>2.5 Fabrico Aditivo</w:t>
            </w:r>
            <w:r>
              <w:rPr>
                <w:noProof/>
                <w:webHidden/>
              </w:rPr>
              <w:tab/>
            </w:r>
            <w:r>
              <w:rPr>
                <w:noProof/>
                <w:webHidden/>
              </w:rPr>
              <w:fldChar w:fldCharType="begin"/>
            </w:r>
            <w:r>
              <w:rPr>
                <w:noProof/>
                <w:webHidden/>
              </w:rPr>
              <w:instrText xml:space="preserve"> PAGEREF _Toc513115333 \h </w:instrText>
            </w:r>
            <w:r>
              <w:rPr>
                <w:noProof/>
                <w:webHidden/>
              </w:rPr>
            </w:r>
            <w:r>
              <w:rPr>
                <w:noProof/>
                <w:webHidden/>
              </w:rPr>
              <w:fldChar w:fldCharType="separate"/>
            </w:r>
            <w:r>
              <w:rPr>
                <w:noProof/>
                <w:webHidden/>
              </w:rPr>
              <w:t>32</w:t>
            </w:r>
            <w:r>
              <w:rPr>
                <w:noProof/>
                <w:webHidden/>
              </w:rPr>
              <w:fldChar w:fldCharType="end"/>
            </w:r>
          </w:hyperlink>
        </w:p>
        <w:p w14:paraId="7689CE60" w14:textId="05C6805A" w:rsidR="00E5238F" w:rsidRDefault="00E5238F">
          <w:pPr>
            <w:pStyle w:val="ndice2"/>
            <w:rPr>
              <w:rFonts w:eastAsiaTheme="minorEastAsia" w:cstheme="minorBidi"/>
              <w:noProof/>
              <w:sz w:val="22"/>
              <w:szCs w:val="22"/>
              <w:lang w:eastAsia="pt-PT"/>
            </w:rPr>
          </w:pPr>
          <w:hyperlink w:anchor="_Toc513115334" w:history="1">
            <w:r w:rsidRPr="00772FC6">
              <w:rPr>
                <w:rStyle w:val="Hiperligao"/>
                <w:noProof/>
              </w:rPr>
              <w:t>2.6 Trabalho Relacionado</w:t>
            </w:r>
            <w:r>
              <w:rPr>
                <w:noProof/>
                <w:webHidden/>
              </w:rPr>
              <w:tab/>
            </w:r>
            <w:r>
              <w:rPr>
                <w:noProof/>
                <w:webHidden/>
              </w:rPr>
              <w:fldChar w:fldCharType="begin"/>
            </w:r>
            <w:r>
              <w:rPr>
                <w:noProof/>
                <w:webHidden/>
              </w:rPr>
              <w:instrText xml:space="preserve"> PAGEREF _Toc513115334 \h </w:instrText>
            </w:r>
            <w:r>
              <w:rPr>
                <w:noProof/>
                <w:webHidden/>
              </w:rPr>
            </w:r>
            <w:r>
              <w:rPr>
                <w:noProof/>
                <w:webHidden/>
              </w:rPr>
              <w:fldChar w:fldCharType="separate"/>
            </w:r>
            <w:r>
              <w:rPr>
                <w:noProof/>
                <w:webHidden/>
              </w:rPr>
              <w:t>35</w:t>
            </w:r>
            <w:r>
              <w:rPr>
                <w:noProof/>
                <w:webHidden/>
              </w:rPr>
              <w:fldChar w:fldCharType="end"/>
            </w:r>
          </w:hyperlink>
        </w:p>
        <w:p w14:paraId="1FBF3D0D" w14:textId="72938CD7" w:rsidR="00E5238F" w:rsidRDefault="00E5238F">
          <w:pPr>
            <w:pStyle w:val="ndice3"/>
            <w:rPr>
              <w:rFonts w:eastAsiaTheme="minorEastAsia" w:cstheme="minorBidi"/>
              <w:noProof/>
              <w:sz w:val="22"/>
              <w:szCs w:val="22"/>
              <w:lang w:eastAsia="pt-PT"/>
            </w:rPr>
          </w:pPr>
          <w:hyperlink w:anchor="_Toc513115335" w:history="1">
            <w:r w:rsidRPr="00772FC6">
              <w:rPr>
                <w:rStyle w:val="Hiperligao"/>
                <w:noProof/>
              </w:rPr>
              <w:t>2.6.1 Controlo e Automação na Indústria</w:t>
            </w:r>
            <w:r>
              <w:rPr>
                <w:noProof/>
                <w:webHidden/>
              </w:rPr>
              <w:tab/>
            </w:r>
            <w:r>
              <w:rPr>
                <w:noProof/>
                <w:webHidden/>
              </w:rPr>
              <w:fldChar w:fldCharType="begin"/>
            </w:r>
            <w:r>
              <w:rPr>
                <w:noProof/>
                <w:webHidden/>
              </w:rPr>
              <w:instrText xml:space="preserve"> PAGEREF _Toc513115335 \h </w:instrText>
            </w:r>
            <w:r>
              <w:rPr>
                <w:noProof/>
                <w:webHidden/>
              </w:rPr>
            </w:r>
            <w:r>
              <w:rPr>
                <w:noProof/>
                <w:webHidden/>
              </w:rPr>
              <w:fldChar w:fldCharType="separate"/>
            </w:r>
            <w:r>
              <w:rPr>
                <w:noProof/>
                <w:webHidden/>
              </w:rPr>
              <w:t>35</w:t>
            </w:r>
            <w:r>
              <w:rPr>
                <w:noProof/>
                <w:webHidden/>
              </w:rPr>
              <w:fldChar w:fldCharType="end"/>
            </w:r>
          </w:hyperlink>
        </w:p>
        <w:p w14:paraId="0695DF16" w14:textId="0E391526" w:rsidR="00E5238F" w:rsidRDefault="00E5238F">
          <w:pPr>
            <w:pStyle w:val="ndice3"/>
            <w:rPr>
              <w:rFonts w:eastAsiaTheme="minorEastAsia" w:cstheme="minorBidi"/>
              <w:noProof/>
              <w:sz w:val="22"/>
              <w:szCs w:val="22"/>
              <w:lang w:eastAsia="pt-PT"/>
            </w:rPr>
          </w:pPr>
          <w:hyperlink w:anchor="_Toc513115336" w:history="1">
            <w:r w:rsidRPr="00772FC6">
              <w:rPr>
                <w:rStyle w:val="Hiperligao"/>
                <w:noProof/>
              </w:rPr>
              <w:t xml:space="preserve">2.6.2 Sistemas </w:t>
            </w:r>
            <w:r w:rsidRPr="00E5238F">
              <w:rPr>
                <w:rStyle w:val="Hiperligao"/>
                <w:i/>
                <w:noProof/>
              </w:rPr>
              <w:t>Web-Based</w:t>
            </w:r>
            <w:r w:rsidRPr="00772FC6">
              <w:rPr>
                <w:rStyle w:val="Hiperligao"/>
                <w:noProof/>
              </w:rPr>
              <w:t xml:space="preserve"> para Controlo e Automação</w:t>
            </w:r>
            <w:r>
              <w:rPr>
                <w:noProof/>
                <w:webHidden/>
              </w:rPr>
              <w:tab/>
            </w:r>
            <w:r>
              <w:rPr>
                <w:noProof/>
                <w:webHidden/>
              </w:rPr>
              <w:fldChar w:fldCharType="begin"/>
            </w:r>
            <w:r>
              <w:rPr>
                <w:noProof/>
                <w:webHidden/>
              </w:rPr>
              <w:instrText xml:space="preserve"> PAGEREF _Toc513115336 \h </w:instrText>
            </w:r>
            <w:r>
              <w:rPr>
                <w:noProof/>
                <w:webHidden/>
              </w:rPr>
            </w:r>
            <w:r>
              <w:rPr>
                <w:noProof/>
                <w:webHidden/>
              </w:rPr>
              <w:fldChar w:fldCharType="separate"/>
            </w:r>
            <w:r>
              <w:rPr>
                <w:noProof/>
                <w:webHidden/>
              </w:rPr>
              <w:t>38</w:t>
            </w:r>
            <w:r>
              <w:rPr>
                <w:noProof/>
                <w:webHidden/>
              </w:rPr>
              <w:fldChar w:fldCharType="end"/>
            </w:r>
          </w:hyperlink>
        </w:p>
        <w:p w14:paraId="3E9C0DC8" w14:textId="23FF2E27" w:rsidR="00E5238F" w:rsidRDefault="00E5238F">
          <w:pPr>
            <w:pStyle w:val="ndice3"/>
            <w:rPr>
              <w:rFonts w:eastAsiaTheme="minorEastAsia" w:cstheme="minorBidi"/>
              <w:noProof/>
              <w:sz w:val="22"/>
              <w:szCs w:val="22"/>
              <w:lang w:eastAsia="pt-PT"/>
            </w:rPr>
          </w:pPr>
          <w:hyperlink w:anchor="_Toc513115337" w:history="1">
            <w:r w:rsidRPr="00772FC6">
              <w:rPr>
                <w:rStyle w:val="Hiperligao"/>
                <w:noProof/>
              </w:rPr>
              <w:t>2.6.3 Realidade Aumentada na Indústria</w:t>
            </w:r>
            <w:r>
              <w:rPr>
                <w:noProof/>
                <w:webHidden/>
              </w:rPr>
              <w:tab/>
            </w:r>
            <w:r>
              <w:rPr>
                <w:noProof/>
                <w:webHidden/>
              </w:rPr>
              <w:fldChar w:fldCharType="begin"/>
            </w:r>
            <w:r>
              <w:rPr>
                <w:noProof/>
                <w:webHidden/>
              </w:rPr>
              <w:instrText xml:space="preserve"> PAGEREF _Toc513115337 \h </w:instrText>
            </w:r>
            <w:r>
              <w:rPr>
                <w:noProof/>
                <w:webHidden/>
              </w:rPr>
            </w:r>
            <w:r>
              <w:rPr>
                <w:noProof/>
                <w:webHidden/>
              </w:rPr>
              <w:fldChar w:fldCharType="separate"/>
            </w:r>
            <w:r>
              <w:rPr>
                <w:noProof/>
                <w:webHidden/>
              </w:rPr>
              <w:t>47</w:t>
            </w:r>
            <w:r>
              <w:rPr>
                <w:noProof/>
                <w:webHidden/>
              </w:rPr>
              <w:fldChar w:fldCharType="end"/>
            </w:r>
          </w:hyperlink>
        </w:p>
        <w:p w14:paraId="03C993BE" w14:textId="7683B0A8" w:rsidR="00E5238F" w:rsidRDefault="00E5238F">
          <w:pPr>
            <w:pStyle w:val="ndice1"/>
            <w:rPr>
              <w:rFonts w:eastAsiaTheme="minorEastAsia" w:cstheme="minorBidi"/>
              <w:noProof/>
              <w:sz w:val="22"/>
              <w:szCs w:val="22"/>
              <w:lang w:eastAsia="pt-PT"/>
            </w:rPr>
          </w:pPr>
          <w:hyperlink w:anchor="_Toc513115338" w:history="1">
            <w:r w:rsidRPr="00772FC6">
              <w:rPr>
                <w:rStyle w:val="Hiperligao"/>
                <w:noProof/>
              </w:rPr>
              <w:t>3. Desenvolvimento de Proposta de Solução</w:t>
            </w:r>
            <w:r>
              <w:rPr>
                <w:noProof/>
                <w:webHidden/>
              </w:rPr>
              <w:tab/>
            </w:r>
            <w:r>
              <w:rPr>
                <w:noProof/>
                <w:webHidden/>
              </w:rPr>
              <w:fldChar w:fldCharType="begin"/>
            </w:r>
            <w:r>
              <w:rPr>
                <w:noProof/>
                <w:webHidden/>
              </w:rPr>
              <w:instrText xml:space="preserve"> PAGEREF _Toc513115338 \h </w:instrText>
            </w:r>
            <w:r>
              <w:rPr>
                <w:noProof/>
                <w:webHidden/>
              </w:rPr>
            </w:r>
            <w:r>
              <w:rPr>
                <w:noProof/>
                <w:webHidden/>
              </w:rPr>
              <w:fldChar w:fldCharType="separate"/>
            </w:r>
            <w:r>
              <w:rPr>
                <w:noProof/>
                <w:webHidden/>
              </w:rPr>
              <w:t>51</w:t>
            </w:r>
            <w:r>
              <w:rPr>
                <w:noProof/>
                <w:webHidden/>
              </w:rPr>
              <w:fldChar w:fldCharType="end"/>
            </w:r>
          </w:hyperlink>
        </w:p>
        <w:p w14:paraId="67358A95" w14:textId="7FB2530B" w:rsidR="00E5238F" w:rsidRDefault="00E5238F">
          <w:pPr>
            <w:pStyle w:val="ndice2"/>
            <w:rPr>
              <w:rFonts w:eastAsiaTheme="minorEastAsia" w:cstheme="minorBidi"/>
              <w:noProof/>
              <w:sz w:val="22"/>
              <w:szCs w:val="22"/>
              <w:lang w:eastAsia="pt-PT"/>
            </w:rPr>
          </w:pPr>
          <w:hyperlink w:anchor="_Toc513115339" w:history="1">
            <w:r w:rsidRPr="00772FC6">
              <w:rPr>
                <w:rStyle w:val="Hiperligao"/>
                <w:noProof/>
              </w:rPr>
              <w:t>3.1 Introdução</w:t>
            </w:r>
            <w:r>
              <w:rPr>
                <w:noProof/>
                <w:webHidden/>
              </w:rPr>
              <w:tab/>
            </w:r>
            <w:r>
              <w:rPr>
                <w:noProof/>
                <w:webHidden/>
              </w:rPr>
              <w:fldChar w:fldCharType="begin"/>
            </w:r>
            <w:r>
              <w:rPr>
                <w:noProof/>
                <w:webHidden/>
              </w:rPr>
              <w:instrText xml:space="preserve"> PAGEREF _Toc513115339 \h </w:instrText>
            </w:r>
            <w:r>
              <w:rPr>
                <w:noProof/>
                <w:webHidden/>
              </w:rPr>
            </w:r>
            <w:r>
              <w:rPr>
                <w:noProof/>
                <w:webHidden/>
              </w:rPr>
              <w:fldChar w:fldCharType="separate"/>
            </w:r>
            <w:r>
              <w:rPr>
                <w:noProof/>
                <w:webHidden/>
              </w:rPr>
              <w:t>51</w:t>
            </w:r>
            <w:r>
              <w:rPr>
                <w:noProof/>
                <w:webHidden/>
              </w:rPr>
              <w:fldChar w:fldCharType="end"/>
            </w:r>
          </w:hyperlink>
        </w:p>
        <w:p w14:paraId="0C125691" w14:textId="1FE24961" w:rsidR="00E5238F" w:rsidRDefault="00E5238F">
          <w:pPr>
            <w:pStyle w:val="ndice2"/>
            <w:rPr>
              <w:rFonts w:eastAsiaTheme="minorEastAsia" w:cstheme="minorBidi"/>
              <w:noProof/>
              <w:sz w:val="22"/>
              <w:szCs w:val="22"/>
              <w:lang w:eastAsia="pt-PT"/>
            </w:rPr>
          </w:pPr>
          <w:hyperlink w:anchor="_Toc513115340" w:history="1">
            <w:r w:rsidRPr="00772FC6">
              <w:rPr>
                <w:rStyle w:val="Hiperligao"/>
                <w:noProof/>
              </w:rPr>
              <w:t>3.2 Descrição dos Equipamentos</w:t>
            </w:r>
            <w:r>
              <w:rPr>
                <w:noProof/>
                <w:webHidden/>
              </w:rPr>
              <w:tab/>
            </w:r>
            <w:r>
              <w:rPr>
                <w:noProof/>
                <w:webHidden/>
              </w:rPr>
              <w:fldChar w:fldCharType="begin"/>
            </w:r>
            <w:r>
              <w:rPr>
                <w:noProof/>
                <w:webHidden/>
              </w:rPr>
              <w:instrText xml:space="preserve"> PAGEREF _Toc513115340 \h </w:instrText>
            </w:r>
            <w:r>
              <w:rPr>
                <w:noProof/>
                <w:webHidden/>
              </w:rPr>
            </w:r>
            <w:r>
              <w:rPr>
                <w:noProof/>
                <w:webHidden/>
              </w:rPr>
              <w:fldChar w:fldCharType="separate"/>
            </w:r>
            <w:r>
              <w:rPr>
                <w:noProof/>
                <w:webHidden/>
              </w:rPr>
              <w:t>51</w:t>
            </w:r>
            <w:r>
              <w:rPr>
                <w:noProof/>
                <w:webHidden/>
              </w:rPr>
              <w:fldChar w:fldCharType="end"/>
            </w:r>
          </w:hyperlink>
        </w:p>
        <w:p w14:paraId="368FA363" w14:textId="0C1A4C6E" w:rsidR="00E5238F" w:rsidRDefault="00E5238F">
          <w:pPr>
            <w:pStyle w:val="ndice2"/>
            <w:rPr>
              <w:rFonts w:eastAsiaTheme="minorEastAsia" w:cstheme="minorBidi"/>
              <w:noProof/>
              <w:sz w:val="22"/>
              <w:szCs w:val="22"/>
              <w:lang w:eastAsia="pt-PT"/>
            </w:rPr>
          </w:pPr>
          <w:hyperlink w:anchor="_Toc513115341" w:history="1">
            <w:r w:rsidRPr="00772FC6">
              <w:rPr>
                <w:rStyle w:val="Hiperligao"/>
                <w:noProof/>
              </w:rPr>
              <w:t>3.2 Sub-Objetivos</w:t>
            </w:r>
            <w:r>
              <w:rPr>
                <w:noProof/>
                <w:webHidden/>
              </w:rPr>
              <w:tab/>
            </w:r>
            <w:r>
              <w:rPr>
                <w:noProof/>
                <w:webHidden/>
              </w:rPr>
              <w:fldChar w:fldCharType="begin"/>
            </w:r>
            <w:r>
              <w:rPr>
                <w:noProof/>
                <w:webHidden/>
              </w:rPr>
              <w:instrText xml:space="preserve"> PAGEREF _Toc513115341 \h </w:instrText>
            </w:r>
            <w:r>
              <w:rPr>
                <w:noProof/>
                <w:webHidden/>
              </w:rPr>
            </w:r>
            <w:r>
              <w:rPr>
                <w:noProof/>
                <w:webHidden/>
              </w:rPr>
              <w:fldChar w:fldCharType="separate"/>
            </w:r>
            <w:r>
              <w:rPr>
                <w:noProof/>
                <w:webHidden/>
              </w:rPr>
              <w:t>56</w:t>
            </w:r>
            <w:r>
              <w:rPr>
                <w:noProof/>
                <w:webHidden/>
              </w:rPr>
              <w:fldChar w:fldCharType="end"/>
            </w:r>
          </w:hyperlink>
        </w:p>
        <w:p w14:paraId="3F7BD4F9" w14:textId="57867D1D" w:rsidR="00E5238F" w:rsidRDefault="00E5238F">
          <w:pPr>
            <w:pStyle w:val="ndice2"/>
            <w:rPr>
              <w:rFonts w:eastAsiaTheme="minorEastAsia" w:cstheme="minorBidi"/>
              <w:noProof/>
              <w:sz w:val="22"/>
              <w:szCs w:val="22"/>
              <w:lang w:eastAsia="pt-PT"/>
            </w:rPr>
          </w:pPr>
          <w:hyperlink w:anchor="_Toc513115342" w:history="1">
            <w:r w:rsidRPr="00772FC6">
              <w:rPr>
                <w:rStyle w:val="Hiperligao"/>
                <w:noProof/>
              </w:rPr>
              <w:t>3.3 Arquitetura do Protótipo</w:t>
            </w:r>
            <w:r>
              <w:rPr>
                <w:noProof/>
                <w:webHidden/>
              </w:rPr>
              <w:tab/>
            </w:r>
            <w:r>
              <w:rPr>
                <w:noProof/>
                <w:webHidden/>
              </w:rPr>
              <w:fldChar w:fldCharType="begin"/>
            </w:r>
            <w:r>
              <w:rPr>
                <w:noProof/>
                <w:webHidden/>
              </w:rPr>
              <w:instrText xml:space="preserve"> PAGEREF _Toc513115342 \h </w:instrText>
            </w:r>
            <w:r>
              <w:rPr>
                <w:noProof/>
                <w:webHidden/>
              </w:rPr>
            </w:r>
            <w:r>
              <w:rPr>
                <w:noProof/>
                <w:webHidden/>
              </w:rPr>
              <w:fldChar w:fldCharType="separate"/>
            </w:r>
            <w:r>
              <w:rPr>
                <w:noProof/>
                <w:webHidden/>
              </w:rPr>
              <w:t>57</w:t>
            </w:r>
            <w:r>
              <w:rPr>
                <w:noProof/>
                <w:webHidden/>
              </w:rPr>
              <w:fldChar w:fldCharType="end"/>
            </w:r>
          </w:hyperlink>
        </w:p>
        <w:p w14:paraId="0CA61D4A" w14:textId="0E46A7AC" w:rsidR="00E5238F" w:rsidRDefault="00E5238F">
          <w:pPr>
            <w:pStyle w:val="ndice2"/>
            <w:rPr>
              <w:rFonts w:eastAsiaTheme="minorEastAsia" w:cstheme="minorBidi"/>
              <w:noProof/>
              <w:sz w:val="22"/>
              <w:szCs w:val="22"/>
              <w:lang w:eastAsia="pt-PT"/>
            </w:rPr>
          </w:pPr>
          <w:hyperlink w:anchor="_Toc513115343" w:history="1">
            <w:r w:rsidRPr="00772FC6">
              <w:rPr>
                <w:rStyle w:val="Hiperligao"/>
                <w:noProof/>
              </w:rPr>
              <w:t>3.4 Protótipo Funcional</w:t>
            </w:r>
            <w:r>
              <w:rPr>
                <w:noProof/>
                <w:webHidden/>
              </w:rPr>
              <w:tab/>
            </w:r>
            <w:r>
              <w:rPr>
                <w:noProof/>
                <w:webHidden/>
              </w:rPr>
              <w:fldChar w:fldCharType="begin"/>
            </w:r>
            <w:r>
              <w:rPr>
                <w:noProof/>
                <w:webHidden/>
              </w:rPr>
              <w:instrText xml:space="preserve"> PAGEREF _Toc513115343 \h </w:instrText>
            </w:r>
            <w:r>
              <w:rPr>
                <w:noProof/>
                <w:webHidden/>
              </w:rPr>
            </w:r>
            <w:r>
              <w:rPr>
                <w:noProof/>
                <w:webHidden/>
              </w:rPr>
              <w:fldChar w:fldCharType="separate"/>
            </w:r>
            <w:r>
              <w:rPr>
                <w:noProof/>
                <w:webHidden/>
              </w:rPr>
              <w:t>58</w:t>
            </w:r>
            <w:r>
              <w:rPr>
                <w:noProof/>
                <w:webHidden/>
              </w:rPr>
              <w:fldChar w:fldCharType="end"/>
            </w:r>
          </w:hyperlink>
        </w:p>
        <w:p w14:paraId="5BBE68A3" w14:textId="58AFF6E9" w:rsidR="00E5238F" w:rsidRDefault="00E5238F">
          <w:pPr>
            <w:pStyle w:val="ndice2"/>
            <w:rPr>
              <w:rFonts w:eastAsiaTheme="minorEastAsia" w:cstheme="minorBidi"/>
              <w:noProof/>
              <w:sz w:val="22"/>
              <w:szCs w:val="22"/>
              <w:lang w:eastAsia="pt-PT"/>
            </w:rPr>
          </w:pPr>
          <w:hyperlink w:anchor="_Toc513115344" w:history="1">
            <w:r w:rsidRPr="00772FC6">
              <w:rPr>
                <w:rStyle w:val="Hiperligao"/>
                <w:noProof/>
              </w:rPr>
              <w:t>3.4 Conclusões</w:t>
            </w:r>
            <w:r>
              <w:rPr>
                <w:noProof/>
                <w:webHidden/>
              </w:rPr>
              <w:tab/>
            </w:r>
            <w:r>
              <w:rPr>
                <w:noProof/>
                <w:webHidden/>
              </w:rPr>
              <w:fldChar w:fldCharType="begin"/>
            </w:r>
            <w:r>
              <w:rPr>
                <w:noProof/>
                <w:webHidden/>
              </w:rPr>
              <w:instrText xml:space="preserve"> PAGEREF _Toc513115344 \h </w:instrText>
            </w:r>
            <w:r>
              <w:rPr>
                <w:noProof/>
                <w:webHidden/>
              </w:rPr>
            </w:r>
            <w:r>
              <w:rPr>
                <w:noProof/>
                <w:webHidden/>
              </w:rPr>
              <w:fldChar w:fldCharType="separate"/>
            </w:r>
            <w:r>
              <w:rPr>
                <w:noProof/>
                <w:webHidden/>
              </w:rPr>
              <w:t>61</w:t>
            </w:r>
            <w:r>
              <w:rPr>
                <w:noProof/>
                <w:webHidden/>
              </w:rPr>
              <w:fldChar w:fldCharType="end"/>
            </w:r>
          </w:hyperlink>
        </w:p>
        <w:p w14:paraId="32C11D5E" w14:textId="500DE12E" w:rsidR="00E5238F" w:rsidRDefault="00E5238F">
          <w:pPr>
            <w:pStyle w:val="ndice1"/>
            <w:rPr>
              <w:rFonts w:eastAsiaTheme="minorEastAsia" w:cstheme="minorBidi"/>
              <w:noProof/>
              <w:sz w:val="22"/>
              <w:szCs w:val="22"/>
              <w:lang w:eastAsia="pt-PT"/>
            </w:rPr>
          </w:pPr>
          <w:hyperlink w:anchor="_Toc513115345" w:history="1">
            <w:r w:rsidRPr="00772FC6">
              <w:rPr>
                <w:rStyle w:val="Hiperligao"/>
                <w:noProof/>
              </w:rPr>
              <w:t>4. Desenvolvimento e Validação da Solução Final</w:t>
            </w:r>
            <w:r>
              <w:rPr>
                <w:noProof/>
                <w:webHidden/>
              </w:rPr>
              <w:tab/>
            </w:r>
            <w:r>
              <w:rPr>
                <w:noProof/>
                <w:webHidden/>
              </w:rPr>
              <w:fldChar w:fldCharType="begin"/>
            </w:r>
            <w:r>
              <w:rPr>
                <w:noProof/>
                <w:webHidden/>
              </w:rPr>
              <w:instrText xml:space="preserve"> PAGEREF _Toc513115345 \h </w:instrText>
            </w:r>
            <w:r>
              <w:rPr>
                <w:noProof/>
                <w:webHidden/>
              </w:rPr>
            </w:r>
            <w:r>
              <w:rPr>
                <w:noProof/>
                <w:webHidden/>
              </w:rPr>
              <w:fldChar w:fldCharType="separate"/>
            </w:r>
            <w:r>
              <w:rPr>
                <w:noProof/>
                <w:webHidden/>
              </w:rPr>
              <w:t>62</w:t>
            </w:r>
            <w:r>
              <w:rPr>
                <w:noProof/>
                <w:webHidden/>
              </w:rPr>
              <w:fldChar w:fldCharType="end"/>
            </w:r>
          </w:hyperlink>
        </w:p>
        <w:p w14:paraId="3590650F" w14:textId="5FE986D6" w:rsidR="00E5238F" w:rsidRDefault="00E5238F">
          <w:pPr>
            <w:pStyle w:val="ndice2"/>
            <w:rPr>
              <w:rFonts w:eastAsiaTheme="minorEastAsia" w:cstheme="minorBidi"/>
              <w:noProof/>
              <w:sz w:val="22"/>
              <w:szCs w:val="22"/>
              <w:lang w:eastAsia="pt-PT"/>
            </w:rPr>
          </w:pPr>
          <w:hyperlink w:anchor="_Toc513115346" w:history="1">
            <w:r w:rsidRPr="00772FC6">
              <w:rPr>
                <w:rStyle w:val="Hiperligao"/>
                <w:noProof/>
              </w:rPr>
              <w:t>4.1 Introdução</w:t>
            </w:r>
            <w:r>
              <w:rPr>
                <w:noProof/>
                <w:webHidden/>
              </w:rPr>
              <w:tab/>
            </w:r>
            <w:r>
              <w:rPr>
                <w:noProof/>
                <w:webHidden/>
              </w:rPr>
              <w:fldChar w:fldCharType="begin"/>
            </w:r>
            <w:r>
              <w:rPr>
                <w:noProof/>
                <w:webHidden/>
              </w:rPr>
              <w:instrText xml:space="preserve"> PAGEREF _Toc513115346 \h </w:instrText>
            </w:r>
            <w:r>
              <w:rPr>
                <w:noProof/>
                <w:webHidden/>
              </w:rPr>
            </w:r>
            <w:r>
              <w:rPr>
                <w:noProof/>
                <w:webHidden/>
              </w:rPr>
              <w:fldChar w:fldCharType="separate"/>
            </w:r>
            <w:r>
              <w:rPr>
                <w:noProof/>
                <w:webHidden/>
              </w:rPr>
              <w:t>62</w:t>
            </w:r>
            <w:r>
              <w:rPr>
                <w:noProof/>
                <w:webHidden/>
              </w:rPr>
              <w:fldChar w:fldCharType="end"/>
            </w:r>
          </w:hyperlink>
        </w:p>
        <w:p w14:paraId="7F81B5FB" w14:textId="7908FF8E" w:rsidR="00E5238F" w:rsidRDefault="00E5238F">
          <w:pPr>
            <w:pStyle w:val="ndice2"/>
            <w:rPr>
              <w:rFonts w:eastAsiaTheme="minorEastAsia" w:cstheme="minorBidi"/>
              <w:noProof/>
              <w:sz w:val="22"/>
              <w:szCs w:val="22"/>
              <w:lang w:eastAsia="pt-PT"/>
            </w:rPr>
          </w:pPr>
          <w:hyperlink w:anchor="_Toc513115347" w:history="1">
            <w:r w:rsidRPr="00772FC6">
              <w:rPr>
                <w:rStyle w:val="Hiperligao"/>
                <w:noProof/>
              </w:rPr>
              <w:t>4.2 Análise de Requisitos e Desenvolvimento de Maquete</w:t>
            </w:r>
            <w:r>
              <w:rPr>
                <w:noProof/>
                <w:webHidden/>
              </w:rPr>
              <w:tab/>
            </w:r>
            <w:r>
              <w:rPr>
                <w:noProof/>
                <w:webHidden/>
              </w:rPr>
              <w:fldChar w:fldCharType="begin"/>
            </w:r>
            <w:r>
              <w:rPr>
                <w:noProof/>
                <w:webHidden/>
              </w:rPr>
              <w:instrText xml:space="preserve"> PAGEREF _Toc513115347 \h </w:instrText>
            </w:r>
            <w:r>
              <w:rPr>
                <w:noProof/>
                <w:webHidden/>
              </w:rPr>
            </w:r>
            <w:r>
              <w:rPr>
                <w:noProof/>
                <w:webHidden/>
              </w:rPr>
              <w:fldChar w:fldCharType="separate"/>
            </w:r>
            <w:r>
              <w:rPr>
                <w:noProof/>
                <w:webHidden/>
              </w:rPr>
              <w:t>62</w:t>
            </w:r>
            <w:r>
              <w:rPr>
                <w:noProof/>
                <w:webHidden/>
              </w:rPr>
              <w:fldChar w:fldCharType="end"/>
            </w:r>
          </w:hyperlink>
        </w:p>
        <w:p w14:paraId="2E2F4D9A" w14:textId="310FC72B" w:rsidR="00E5238F" w:rsidRDefault="00E5238F">
          <w:pPr>
            <w:pStyle w:val="ndice2"/>
            <w:rPr>
              <w:rFonts w:eastAsiaTheme="minorEastAsia" w:cstheme="minorBidi"/>
              <w:noProof/>
              <w:sz w:val="22"/>
              <w:szCs w:val="22"/>
              <w:lang w:eastAsia="pt-PT"/>
            </w:rPr>
          </w:pPr>
          <w:hyperlink w:anchor="_Toc513115348" w:history="1">
            <w:r w:rsidRPr="00772FC6">
              <w:rPr>
                <w:rStyle w:val="Hiperligao"/>
                <w:noProof/>
              </w:rPr>
              <w:t>4.2 Arquitetura Final</w:t>
            </w:r>
            <w:r>
              <w:rPr>
                <w:noProof/>
                <w:webHidden/>
              </w:rPr>
              <w:tab/>
            </w:r>
            <w:r>
              <w:rPr>
                <w:noProof/>
                <w:webHidden/>
              </w:rPr>
              <w:fldChar w:fldCharType="begin"/>
            </w:r>
            <w:r>
              <w:rPr>
                <w:noProof/>
                <w:webHidden/>
              </w:rPr>
              <w:instrText xml:space="preserve"> PAGEREF _Toc513115348 \h </w:instrText>
            </w:r>
            <w:r>
              <w:rPr>
                <w:noProof/>
                <w:webHidden/>
              </w:rPr>
            </w:r>
            <w:r>
              <w:rPr>
                <w:noProof/>
                <w:webHidden/>
              </w:rPr>
              <w:fldChar w:fldCharType="separate"/>
            </w:r>
            <w:r>
              <w:rPr>
                <w:noProof/>
                <w:webHidden/>
              </w:rPr>
              <w:t>70</w:t>
            </w:r>
            <w:r>
              <w:rPr>
                <w:noProof/>
                <w:webHidden/>
              </w:rPr>
              <w:fldChar w:fldCharType="end"/>
            </w:r>
          </w:hyperlink>
        </w:p>
        <w:p w14:paraId="67C0EAAE" w14:textId="534CDBE3" w:rsidR="00E5238F" w:rsidRDefault="00E5238F">
          <w:pPr>
            <w:pStyle w:val="ndice2"/>
            <w:rPr>
              <w:rFonts w:eastAsiaTheme="minorEastAsia" w:cstheme="minorBidi"/>
              <w:noProof/>
              <w:sz w:val="22"/>
              <w:szCs w:val="22"/>
              <w:lang w:eastAsia="pt-PT"/>
            </w:rPr>
          </w:pPr>
          <w:hyperlink w:anchor="_Toc513115349" w:history="1">
            <w:r w:rsidRPr="00772FC6">
              <w:rPr>
                <w:rStyle w:val="Hiperligao"/>
                <w:noProof/>
              </w:rPr>
              <w:t>4.3 Avaliação da Interface</w:t>
            </w:r>
            <w:r>
              <w:rPr>
                <w:noProof/>
                <w:webHidden/>
              </w:rPr>
              <w:tab/>
            </w:r>
            <w:r>
              <w:rPr>
                <w:noProof/>
                <w:webHidden/>
              </w:rPr>
              <w:fldChar w:fldCharType="begin"/>
            </w:r>
            <w:r>
              <w:rPr>
                <w:noProof/>
                <w:webHidden/>
              </w:rPr>
              <w:instrText xml:space="preserve"> PAGEREF _Toc513115349 \h </w:instrText>
            </w:r>
            <w:r>
              <w:rPr>
                <w:noProof/>
                <w:webHidden/>
              </w:rPr>
            </w:r>
            <w:r>
              <w:rPr>
                <w:noProof/>
                <w:webHidden/>
              </w:rPr>
              <w:fldChar w:fldCharType="separate"/>
            </w:r>
            <w:r>
              <w:rPr>
                <w:noProof/>
                <w:webHidden/>
              </w:rPr>
              <w:t>71</w:t>
            </w:r>
            <w:r>
              <w:rPr>
                <w:noProof/>
                <w:webHidden/>
              </w:rPr>
              <w:fldChar w:fldCharType="end"/>
            </w:r>
          </w:hyperlink>
        </w:p>
        <w:p w14:paraId="6EF7F7F7" w14:textId="1DA00A52" w:rsidR="00E5238F" w:rsidRDefault="00E5238F">
          <w:pPr>
            <w:pStyle w:val="ndice2"/>
            <w:rPr>
              <w:rFonts w:eastAsiaTheme="minorEastAsia" w:cstheme="minorBidi"/>
              <w:noProof/>
              <w:sz w:val="22"/>
              <w:szCs w:val="22"/>
              <w:lang w:eastAsia="pt-PT"/>
            </w:rPr>
          </w:pPr>
          <w:hyperlink w:anchor="_Toc513115350" w:history="1">
            <w:r w:rsidRPr="00772FC6">
              <w:rPr>
                <w:rStyle w:val="Hiperligao"/>
                <w:noProof/>
              </w:rPr>
              <w:t>4.4 Sistema Desenvolvido</w:t>
            </w:r>
            <w:r>
              <w:rPr>
                <w:noProof/>
                <w:webHidden/>
              </w:rPr>
              <w:tab/>
            </w:r>
            <w:r>
              <w:rPr>
                <w:noProof/>
                <w:webHidden/>
              </w:rPr>
              <w:fldChar w:fldCharType="begin"/>
            </w:r>
            <w:r>
              <w:rPr>
                <w:noProof/>
                <w:webHidden/>
              </w:rPr>
              <w:instrText xml:space="preserve"> PAGEREF _Toc513115350 \h </w:instrText>
            </w:r>
            <w:r>
              <w:rPr>
                <w:noProof/>
                <w:webHidden/>
              </w:rPr>
            </w:r>
            <w:r>
              <w:rPr>
                <w:noProof/>
                <w:webHidden/>
              </w:rPr>
              <w:fldChar w:fldCharType="separate"/>
            </w:r>
            <w:r>
              <w:rPr>
                <w:noProof/>
                <w:webHidden/>
              </w:rPr>
              <w:t>76</w:t>
            </w:r>
            <w:r>
              <w:rPr>
                <w:noProof/>
                <w:webHidden/>
              </w:rPr>
              <w:fldChar w:fldCharType="end"/>
            </w:r>
          </w:hyperlink>
        </w:p>
        <w:p w14:paraId="39F0A801" w14:textId="4316BA2E" w:rsidR="00E5238F" w:rsidRDefault="00E5238F">
          <w:pPr>
            <w:pStyle w:val="ndice2"/>
            <w:rPr>
              <w:rFonts w:eastAsiaTheme="minorEastAsia" w:cstheme="minorBidi"/>
              <w:noProof/>
              <w:sz w:val="22"/>
              <w:szCs w:val="22"/>
              <w:lang w:eastAsia="pt-PT"/>
            </w:rPr>
          </w:pPr>
          <w:hyperlink w:anchor="_Toc513115351" w:history="1">
            <w:r w:rsidRPr="00772FC6">
              <w:rPr>
                <w:rStyle w:val="Hiperligao"/>
                <w:noProof/>
              </w:rPr>
              <w:t>4.5 Resultados Obtidos</w:t>
            </w:r>
            <w:r>
              <w:rPr>
                <w:noProof/>
                <w:webHidden/>
              </w:rPr>
              <w:tab/>
            </w:r>
            <w:r>
              <w:rPr>
                <w:noProof/>
                <w:webHidden/>
              </w:rPr>
              <w:fldChar w:fldCharType="begin"/>
            </w:r>
            <w:r>
              <w:rPr>
                <w:noProof/>
                <w:webHidden/>
              </w:rPr>
              <w:instrText xml:space="preserve"> PAGEREF _Toc513115351 \h </w:instrText>
            </w:r>
            <w:r>
              <w:rPr>
                <w:noProof/>
                <w:webHidden/>
              </w:rPr>
            </w:r>
            <w:r>
              <w:rPr>
                <w:noProof/>
                <w:webHidden/>
              </w:rPr>
              <w:fldChar w:fldCharType="separate"/>
            </w:r>
            <w:r>
              <w:rPr>
                <w:noProof/>
                <w:webHidden/>
              </w:rPr>
              <w:t>86</w:t>
            </w:r>
            <w:r>
              <w:rPr>
                <w:noProof/>
                <w:webHidden/>
              </w:rPr>
              <w:fldChar w:fldCharType="end"/>
            </w:r>
          </w:hyperlink>
        </w:p>
        <w:p w14:paraId="606A1025" w14:textId="327D669E" w:rsidR="00E5238F" w:rsidRDefault="00E5238F">
          <w:pPr>
            <w:pStyle w:val="ndice1"/>
            <w:rPr>
              <w:rFonts w:eastAsiaTheme="minorEastAsia" w:cstheme="minorBidi"/>
              <w:noProof/>
              <w:sz w:val="22"/>
              <w:szCs w:val="22"/>
              <w:lang w:eastAsia="pt-PT"/>
            </w:rPr>
          </w:pPr>
          <w:hyperlink w:anchor="_Toc513115352" w:history="1">
            <w:r w:rsidRPr="00772FC6">
              <w:rPr>
                <w:rStyle w:val="Hiperligao"/>
                <w:noProof/>
              </w:rPr>
              <w:t>5. Conclusões e Trabalho Futuro</w:t>
            </w:r>
            <w:r>
              <w:rPr>
                <w:noProof/>
                <w:webHidden/>
              </w:rPr>
              <w:tab/>
            </w:r>
            <w:r>
              <w:rPr>
                <w:noProof/>
                <w:webHidden/>
              </w:rPr>
              <w:fldChar w:fldCharType="begin"/>
            </w:r>
            <w:r>
              <w:rPr>
                <w:noProof/>
                <w:webHidden/>
              </w:rPr>
              <w:instrText xml:space="preserve"> PAGEREF _Toc513115352 \h </w:instrText>
            </w:r>
            <w:r>
              <w:rPr>
                <w:noProof/>
                <w:webHidden/>
              </w:rPr>
            </w:r>
            <w:r>
              <w:rPr>
                <w:noProof/>
                <w:webHidden/>
              </w:rPr>
              <w:fldChar w:fldCharType="separate"/>
            </w:r>
            <w:r>
              <w:rPr>
                <w:noProof/>
                <w:webHidden/>
              </w:rPr>
              <w:t>94</w:t>
            </w:r>
            <w:r>
              <w:rPr>
                <w:noProof/>
                <w:webHidden/>
              </w:rPr>
              <w:fldChar w:fldCharType="end"/>
            </w:r>
          </w:hyperlink>
        </w:p>
        <w:p w14:paraId="5FFA36DA" w14:textId="6F8093D5" w:rsidR="00E5238F" w:rsidRDefault="00E5238F">
          <w:pPr>
            <w:pStyle w:val="ndice1"/>
            <w:rPr>
              <w:rFonts w:eastAsiaTheme="minorEastAsia" w:cstheme="minorBidi"/>
              <w:noProof/>
              <w:sz w:val="22"/>
              <w:szCs w:val="22"/>
              <w:lang w:eastAsia="pt-PT"/>
            </w:rPr>
          </w:pPr>
          <w:hyperlink w:anchor="_Toc513115353" w:history="1">
            <w:r w:rsidRPr="00772FC6">
              <w:rPr>
                <w:rStyle w:val="Hiperligao"/>
                <w:noProof/>
                <w:lang w:val="en-US"/>
              </w:rPr>
              <w:t>Referências</w:t>
            </w:r>
            <w:r>
              <w:rPr>
                <w:noProof/>
                <w:webHidden/>
              </w:rPr>
              <w:tab/>
            </w:r>
            <w:r>
              <w:rPr>
                <w:noProof/>
                <w:webHidden/>
              </w:rPr>
              <w:fldChar w:fldCharType="begin"/>
            </w:r>
            <w:r>
              <w:rPr>
                <w:noProof/>
                <w:webHidden/>
              </w:rPr>
              <w:instrText xml:space="preserve"> PAGEREF _Toc513115353 \h </w:instrText>
            </w:r>
            <w:r>
              <w:rPr>
                <w:noProof/>
                <w:webHidden/>
              </w:rPr>
            </w:r>
            <w:r>
              <w:rPr>
                <w:noProof/>
                <w:webHidden/>
              </w:rPr>
              <w:fldChar w:fldCharType="separate"/>
            </w:r>
            <w:r>
              <w:rPr>
                <w:noProof/>
                <w:webHidden/>
              </w:rPr>
              <w:t>97</w:t>
            </w:r>
            <w:r>
              <w:rPr>
                <w:noProof/>
                <w:webHidden/>
              </w:rPr>
              <w:fldChar w:fldCharType="end"/>
            </w:r>
          </w:hyperlink>
        </w:p>
        <w:p w14:paraId="1D173A1D" w14:textId="70B8D868" w:rsidR="00E5238F" w:rsidRDefault="00E5238F">
          <w:pPr>
            <w:pStyle w:val="ndice1"/>
            <w:rPr>
              <w:rFonts w:eastAsiaTheme="minorEastAsia" w:cstheme="minorBidi"/>
              <w:noProof/>
              <w:sz w:val="22"/>
              <w:szCs w:val="22"/>
              <w:lang w:eastAsia="pt-PT"/>
            </w:rPr>
          </w:pPr>
          <w:hyperlink w:anchor="_Toc513115354" w:history="1">
            <w:r w:rsidRPr="00772FC6">
              <w:rPr>
                <w:rStyle w:val="Hiperligao"/>
                <w:noProof/>
              </w:rPr>
              <w:t>Anexos</w:t>
            </w:r>
            <w:r>
              <w:rPr>
                <w:noProof/>
                <w:webHidden/>
              </w:rPr>
              <w:tab/>
            </w:r>
            <w:r>
              <w:rPr>
                <w:noProof/>
                <w:webHidden/>
              </w:rPr>
              <w:fldChar w:fldCharType="begin"/>
            </w:r>
            <w:r>
              <w:rPr>
                <w:noProof/>
                <w:webHidden/>
              </w:rPr>
              <w:instrText xml:space="preserve"> PAGEREF _Toc513115354 \h </w:instrText>
            </w:r>
            <w:r>
              <w:rPr>
                <w:noProof/>
                <w:webHidden/>
              </w:rPr>
            </w:r>
            <w:r>
              <w:rPr>
                <w:noProof/>
                <w:webHidden/>
              </w:rPr>
              <w:fldChar w:fldCharType="separate"/>
            </w:r>
            <w:r>
              <w:rPr>
                <w:noProof/>
                <w:webHidden/>
              </w:rPr>
              <w:t>100</w:t>
            </w:r>
            <w:r>
              <w:rPr>
                <w:noProof/>
                <w:webHidden/>
              </w:rPr>
              <w:fldChar w:fldCharType="end"/>
            </w:r>
          </w:hyperlink>
        </w:p>
        <w:p w14:paraId="535447D4" w14:textId="2146E851"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5A771FBA" w14:textId="309508B2" w:rsidR="00E5238F"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E5238F">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13115362" w:history="1">
        <w:r w:rsidR="00E5238F" w:rsidRPr="00E5238F">
          <w:rPr>
            <w:rStyle w:val="Hiperligao"/>
            <w:bCs/>
            <w:noProof/>
          </w:rPr>
          <w:t>Figura 1 - HMI para Fabrico Aditivo</w:t>
        </w:r>
        <w:r w:rsidR="00E5238F">
          <w:rPr>
            <w:noProof/>
            <w:webHidden/>
          </w:rPr>
          <w:tab/>
        </w:r>
        <w:r w:rsidR="00E5238F">
          <w:rPr>
            <w:noProof/>
            <w:webHidden/>
          </w:rPr>
          <w:fldChar w:fldCharType="begin"/>
        </w:r>
        <w:r w:rsidR="00E5238F">
          <w:rPr>
            <w:noProof/>
            <w:webHidden/>
          </w:rPr>
          <w:instrText xml:space="preserve"> PAGEREF _Toc513115362 \h </w:instrText>
        </w:r>
        <w:r w:rsidR="00E5238F">
          <w:rPr>
            <w:noProof/>
            <w:webHidden/>
          </w:rPr>
        </w:r>
        <w:r w:rsidR="00E5238F">
          <w:rPr>
            <w:noProof/>
            <w:webHidden/>
          </w:rPr>
          <w:fldChar w:fldCharType="separate"/>
        </w:r>
        <w:r w:rsidR="00E5238F">
          <w:rPr>
            <w:noProof/>
            <w:webHidden/>
          </w:rPr>
          <w:t>3</w:t>
        </w:r>
        <w:r w:rsidR="00E5238F">
          <w:rPr>
            <w:noProof/>
            <w:webHidden/>
          </w:rPr>
          <w:fldChar w:fldCharType="end"/>
        </w:r>
      </w:hyperlink>
    </w:p>
    <w:p w14:paraId="27090D6B" w14:textId="0ABB5825"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63" w:history="1">
        <w:r w:rsidRPr="00F04454">
          <w:rPr>
            <w:rStyle w:val="Hiperligao"/>
            <w:noProof/>
          </w:rPr>
          <w:t>Figura 2 - Exemplo de um PLC.</w:t>
        </w:r>
        <w:r>
          <w:rPr>
            <w:noProof/>
            <w:webHidden/>
          </w:rPr>
          <w:tab/>
        </w:r>
        <w:r>
          <w:rPr>
            <w:noProof/>
            <w:webHidden/>
          </w:rPr>
          <w:fldChar w:fldCharType="begin"/>
        </w:r>
        <w:r>
          <w:rPr>
            <w:noProof/>
            <w:webHidden/>
          </w:rPr>
          <w:instrText xml:space="preserve"> PAGEREF _Toc513115363 \h </w:instrText>
        </w:r>
        <w:r>
          <w:rPr>
            <w:noProof/>
            <w:webHidden/>
          </w:rPr>
        </w:r>
        <w:r>
          <w:rPr>
            <w:noProof/>
            <w:webHidden/>
          </w:rPr>
          <w:fldChar w:fldCharType="separate"/>
        </w:r>
        <w:r>
          <w:rPr>
            <w:noProof/>
            <w:webHidden/>
          </w:rPr>
          <w:t>9</w:t>
        </w:r>
        <w:r>
          <w:rPr>
            <w:noProof/>
            <w:webHidden/>
          </w:rPr>
          <w:fldChar w:fldCharType="end"/>
        </w:r>
      </w:hyperlink>
    </w:p>
    <w:p w14:paraId="21549C76" w14:textId="04157D74"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64" w:history="1">
        <w:r w:rsidRPr="00F04454">
          <w:rPr>
            <w:rStyle w:val="Hiperligao"/>
            <w:noProof/>
          </w:rPr>
          <w:t>Figura 3 - Sensores de proximidade.</w:t>
        </w:r>
        <w:r>
          <w:rPr>
            <w:noProof/>
            <w:webHidden/>
          </w:rPr>
          <w:tab/>
        </w:r>
        <w:r>
          <w:rPr>
            <w:noProof/>
            <w:webHidden/>
          </w:rPr>
          <w:fldChar w:fldCharType="begin"/>
        </w:r>
        <w:r>
          <w:rPr>
            <w:noProof/>
            <w:webHidden/>
          </w:rPr>
          <w:instrText xml:space="preserve"> PAGEREF _Toc513115364 \h </w:instrText>
        </w:r>
        <w:r>
          <w:rPr>
            <w:noProof/>
            <w:webHidden/>
          </w:rPr>
        </w:r>
        <w:r>
          <w:rPr>
            <w:noProof/>
            <w:webHidden/>
          </w:rPr>
          <w:fldChar w:fldCharType="separate"/>
        </w:r>
        <w:r>
          <w:rPr>
            <w:noProof/>
            <w:webHidden/>
          </w:rPr>
          <w:t>10</w:t>
        </w:r>
        <w:r>
          <w:rPr>
            <w:noProof/>
            <w:webHidden/>
          </w:rPr>
          <w:fldChar w:fldCharType="end"/>
        </w:r>
      </w:hyperlink>
    </w:p>
    <w:p w14:paraId="4603257F" w14:textId="2898F81A"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65" w:history="1">
        <w:r w:rsidRPr="00F04454">
          <w:rPr>
            <w:rStyle w:val="Hiperligao"/>
            <w:noProof/>
          </w:rPr>
          <w:t xml:space="preserve">Figura 4 - </w:t>
        </w:r>
        <w:r w:rsidRPr="00E5238F">
          <w:rPr>
            <w:rStyle w:val="Hiperligao"/>
            <w:i/>
            <w:noProof/>
          </w:rPr>
          <w:t>Drives</w:t>
        </w:r>
        <w:r w:rsidRPr="00F04454">
          <w:rPr>
            <w:rStyle w:val="Hiperligao"/>
            <w:noProof/>
          </w:rPr>
          <w:t xml:space="preserve"> industriais.</w:t>
        </w:r>
        <w:r>
          <w:rPr>
            <w:noProof/>
            <w:webHidden/>
          </w:rPr>
          <w:tab/>
        </w:r>
        <w:r>
          <w:rPr>
            <w:noProof/>
            <w:webHidden/>
          </w:rPr>
          <w:fldChar w:fldCharType="begin"/>
        </w:r>
        <w:r>
          <w:rPr>
            <w:noProof/>
            <w:webHidden/>
          </w:rPr>
          <w:instrText xml:space="preserve"> PAGEREF _Toc513115365 \h </w:instrText>
        </w:r>
        <w:r>
          <w:rPr>
            <w:noProof/>
            <w:webHidden/>
          </w:rPr>
        </w:r>
        <w:r>
          <w:rPr>
            <w:noProof/>
            <w:webHidden/>
          </w:rPr>
          <w:fldChar w:fldCharType="separate"/>
        </w:r>
        <w:r>
          <w:rPr>
            <w:noProof/>
            <w:webHidden/>
          </w:rPr>
          <w:t>11</w:t>
        </w:r>
        <w:r>
          <w:rPr>
            <w:noProof/>
            <w:webHidden/>
          </w:rPr>
          <w:fldChar w:fldCharType="end"/>
        </w:r>
      </w:hyperlink>
    </w:p>
    <w:p w14:paraId="01C24FAF" w14:textId="48C05F5A"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66" w:history="1">
        <w:r w:rsidRPr="00F04454">
          <w:rPr>
            <w:rStyle w:val="Hiperligao"/>
            <w:noProof/>
          </w:rPr>
          <w:t>Figura 5 - Ambiente de desenvolvimento Twincat 3.</w:t>
        </w:r>
        <w:r>
          <w:rPr>
            <w:noProof/>
            <w:webHidden/>
          </w:rPr>
          <w:tab/>
        </w:r>
        <w:r>
          <w:rPr>
            <w:noProof/>
            <w:webHidden/>
          </w:rPr>
          <w:fldChar w:fldCharType="begin"/>
        </w:r>
        <w:r>
          <w:rPr>
            <w:noProof/>
            <w:webHidden/>
          </w:rPr>
          <w:instrText xml:space="preserve"> PAGEREF _Toc513115366 \h </w:instrText>
        </w:r>
        <w:r>
          <w:rPr>
            <w:noProof/>
            <w:webHidden/>
          </w:rPr>
        </w:r>
        <w:r>
          <w:rPr>
            <w:noProof/>
            <w:webHidden/>
          </w:rPr>
          <w:fldChar w:fldCharType="separate"/>
        </w:r>
        <w:r>
          <w:rPr>
            <w:noProof/>
            <w:webHidden/>
          </w:rPr>
          <w:t>12</w:t>
        </w:r>
        <w:r>
          <w:rPr>
            <w:noProof/>
            <w:webHidden/>
          </w:rPr>
          <w:fldChar w:fldCharType="end"/>
        </w:r>
      </w:hyperlink>
    </w:p>
    <w:p w14:paraId="1677982F" w14:textId="406C0F04"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67" w:history="1">
        <w:r w:rsidRPr="00F04454">
          <w:rPr>
            <w:rStyle w:val="Hiperligao"/>
            <w:noProof/>
          </w:rPr>
          <w:t>Figura 6 - Ambiente de desenvolvimento SIMATIC STEP 7.</w:t>
        </w:r>
        <w:r>
          <w:rPr>
            <w:noProof/>
            <w:webHidden/>
          </w:rPr>
          <w:tab/>
        </w:r>
        <w:r>
          <w:rPr>
            <w:noProof/>
            <w:webHidden/>
          </w:rPr>
          <w:fldChar w:fldCharType="begin"/>
        </w:r>
        <w:r>
          <w:rPr>
            <w:noProof/>
            <w:webHidden/>
          </w:rPr>
          <w:instrText xml:space="preserve"> PAGEREF _Toc513115367 \h </w:instrText>
        </w:r>
        <w:r>
          <w:rPr>
            <w:noProof/>
            <w:webHidden/>
          </w:rPr>
        </w:r>
        <w:r>
          <w:rPr>
            <w:noProof/>
            <w:webHidden/>
          </w:rPr>
          <w:fldChar w:fldCharType="separate"/>
        </w:r>
        <w:r>
          <w:rPr>
            <w:noProof/>
            <w:webHidden/>
          </w:rPr>
          <w:t>13</w:t>
        </w:r>
        <w:r>
          <w:rPr>
            <w:noProof/>
            <w:webHidden/>
          </w:rPr>
          <w:fldChar w:fldCharType="end"/>
        </w:r>
      </w:hyperlink>
    </w:p>
    <w:p w14:paraId="051611FB" w14:textId="6044E5A5"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68" w:history="1">
        <w:r w:rsidRPr="00F04454">
          <w:rPr>
            <w:rStyle w:val="Hiperligao"/>
            <w:noProof/>
          </w:rPr>
          <w:t>Figura 7 - Ambiente de desenvolvimento PL7.</w:t>
        </w:r>
        <w:r>
          <w:rPr>
            <w:noProof/>
            <w:webHidden/>
          </w:rPr>
          <w:tab/>
        </w:r>
        <w:r>
          <w:rPr>
            <w:noProof/>
            <w:webHidden/>
          </w:rPr>
          <w:fldChar w:fldCharType="begin"/>
        </w:r>
        <w:r>
          <w:rPr>
            <w:noProof/>
            <w:webHidden/>
          </w:rPr>
          <w:instrText xml:space="preserve"> PAGEREF _Toc513115368 \h </w:instrText>
        </w:r>
        <w:r>
          <w:rPr>
            <w:noProof/>
            <w:webHidden/>
          </w:rPr>
        </w:r>
        <w:r>
          <w:rPr>
            <w:noProof/>
            <w:webHidden/>
          </w:rPr>
          <w:fldChar w:fldCharType="separate"/>
        </w:r>
        <w:r>
          <w:rPr>
            <w:noProof/>
            <w:webHidden/>
          </w:rPr>
          <w:t>14</w:t>
        </w:r>
        <w:r>
          <w:rPr>
            <w:noProof/>
            <w:webHidden/>
          </w:rPr>
          <w:fldChar w:fldCharType="end"/>
        </w:r>
      </w:hyperlink>
    </w:p>
    <w:p w14:paraId="3ABC7891" w14:textId="461A6ABB"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69" w:history="1">
        <w:r w:rsidRPr="00F04454">
          <w:rPr>
            <w:rStyle w:val="Hiperligao"/>
            <w:noProof/>
          </w:rPr>
          <w:t>Figura 8 - Medidas do Estratégia i4.0 da República Portuguesa</w:t>
        </w:r>
        <w:r>
          <w:rPr>
            <w:noProof/>
            <w:webHidden/>
          </w:rPr>
          <w:tab/>
        </w:r>
        <w:r>
          <w:rPr>
            <w:noProof/>
            <w:webHidden/>
          </w:rPr>
          <w:fldChar w:fldCharType="begin"/>
        </w:r>
        <w:r>
          <w:rPr>
            <w:noProof/>
            <w:webHidden/>
          </w:rPr>
          <w:instrText xml:space="preserve"> PAGEREF _Toc513115369 \h </w:instrText>
        </w:r>
        <w:r>
          <w:rPr>
            <w:noProof/>
            <w:webHidden/>
          </w:rPr>
        </w:r>
        <w:r>
          <w:rPr>
            <w:noProof/>
            <w:webHidden/>
          </w:rPr>
          <w:fldChar w:fldCharType="separate"/>
        </w:r>
        <w:r>
          <w:rPr>
            <w:noProof/>
            <w:webHidden/>
          </w:rPr>
          <w:t>15</w:t>
        </w:r>
        <w:r>
          <w:rPr>
            <w:noProof/>
            <w:webHidden/>
          </w:rPr>
          <w:fldChar w:fldCharType="end"/>
        </w:r>
      </w:hyperlink>
    </w:p>
    <w:p w14:paraId="6B6A16DC" w14:textId="614BB71B"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70" w:history="1">
        <w:r w:rsidRPr="00F04454">
          <w:rPr>
            <w:rStyle w:val="Hiperligao"/>
            <w:noProof/>
          </w:rPr>
          <w:t>Figura 9 – Ilustração do conceito de Fábrica Inteligente</w:t>
        </w:r>
        <w:r>
          <w:rPr>
            <w:noProof/>
            <w:webHidden/>
          </w:rPr>
          <w:tab/>
        </w:r>
        <w:r>
          <w:rPr>
            <w:noProof/>
            <w:webHidden/>
          </w:rPr>
          <w:fldChar w:fldCharType="begin"/>
        </w:r>
        <w:r>
          <w:rPr>
            <w:noProof/>
            <w:webHidden/>
          </w:rPr>
          <w:instrText xml:space="preserve"> PAGEREF _Toc513115370 \h </w:instrText>
        </w:r>
        <w:r>
          <w:rPr>
            <w:noProof/>
            <w:webHidden/>
          </w:rPr>
        </w:r>
        <w:r>
          <w:rPr>
            <w:noProof/>
            <w:webHidden/>
          </w:rPr>
          <w:fldChar w:fldCharType="separate"/>
        </w:r>
        <w:r>
          <w:rPr>
            <w:noProof/>
            <w:webHidden/>
          </w:rPr>
          <w:t>16</w:t>
        </w:r>
        <w:r>
          <w:rPr>
            <w:noProof/>
            <w:webHidden/>
          </w:rPr>
          <w:fldChar w:fldCharType="end"/>
        </w:r>
      </w:hyperlink>
    </w:p>
    <w:p w14:paraId="5FFBDB00" w14:textId="0E428FCA"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71" w:history="1">
        <w:r w:rsidRPr="00F04454">
          <w:rPr>
            <w:rStyle w:val="Hiperligao"/>
            <w:noProof/>
          </w:rPr>
          <w:t>Figura 10 - Evolução da Arpanet.</w:t>
        </w:r>
        <w:r>
          <w:rPr>
            <w:noProof/>
            <w:webHidden/>
          </w:rPr>
          <w:tab/>
        </w:r>
        <w:r>
          <w:rPr>
            <w:noProof/>
            <w:webHidden/>
          </w:rPr>
          <w:fldChar w:fldCharType="begin"/>
        </w:r>
        <w:r>
          <w:rPr>
            <w:noProof/>
            <w:webHidden/>
          </w:rPr>
          <w:instrText xml:space="preserve"> PAGEREF _Toc513115371 \h </w:instrText>
        </w:r>
        <w:r>
          <w:rPr>
            <w:noProof/>
            <w:webHidden/>
          </w:rPr>
        </w:r>
        <w:r>
          <w:rPr>
            <w:noProof/>
            <w:webHidden/>
          </w:rPr>
          <w:fldChar w:fldCharType="separate"/>
        </w:r>
        <w:r>
          <w:rPr>
            <w:noProof/>
            <w:webHidden/>
          </w:rPr>
          <w:t>18</w:t>
        </w:r>
        <w:r>
          <w:rPr>
            <w:noProof/>
            <w:webHidden/>
          </w:rPr>
          <w:fldChar w:fldCharType="end"/>
        </w:r>
      </w:hyperlink>
    </w:p>
    <w:p w14:paraId="5C0D6A30" w14:textId="789D0CF1"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72" w:history="1">
        <w:r w:rsidRPr="00F04454">
          <w:rPr>
            <w:rStyle w:val="Hiperligao"/>
            <w:noProof/>
          </w:rPr>
          <w:t>Figura 11 - Arquitetura do protocolo HTTP</w:t>
        </w:r>
        <w:r>
          <w:rPr>
            <w:noProof/>
            <w:webHidden/>
          </w:rPr>
          <w:tab/>
        </w:r>
        <w:r>
          <w:rPr>
            <w:noProof/>
            <w:webHidden/>
          </w:rPr>
          <w:fldChar w:fldCharType="begin"/>
        </w:r>
        <w:r>
          <w:rPr>
            <w:noProof/>
            <w:webHidden/>
          </w:rPr>
          <w:instrText xml:space="preserve"> PAGEREF _Toc513115372 \h </w:instrText>
        </w:r>
        <w:r>
          <w:rPr>
            <w:noProof/>
            <w:webHidden/>
          </w:rPr>
        </w:r>
        <w:r>
          <w:rPr>
            <w:noProof/>
            <w:webHidden/>
          </w:rPr>
          <w:fldChar w:fldCharType="separate"/>
        </w:r>
        <w:r>
          <w:rPr>
            <w:noProof/>
            <w:webHidden/>
          </w:rPr>
          <w:t>19</w:t>
        </w:r>
        <w:r>
          <w:rPr>
            <w:noProof/>
            <w:webHidden/>
          </w:rPr>
          <w:fldChar w:fldCharType="end"/>
        </w:r>
      </w:hyperlink>
    </w:p>
    <w:p w14:paraId="09AF8F74" w14:textId="390D013A"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73" w:history="1">
        <w:r w:rsidRPr="00F04454">
          <w:rPr>
            <w:rStyle w:val="Hiperligao"/>
            <w:noProof/>
          </w:rPr>
          <w:t xml:space="preserve">Figura 12 – Lado cliente da </w:t>
        </w:r>
        <w:r w:rsidRPr="00E5238F">
          <w:rPr>
            <w:rStyle w:val="Hiperligao"/>
            <w:i/>
            <w:noProof/>
          </w:rPr>
          <w:t>web</w:t>
        </w:r>
        <w:r w:rsidRPr="00F04454">
          <w:rPr>
            <w:rStyle w:val="Hiperligao"/>
            <w:noProof/>
          </w:rPr>
          <w:t>.</w:t>
        </w:r>
        <w:r>
          <w:rPr>
            <w:noProof/>
            <w:webHidden/>
          </w:rPr>
          <w:tab/>
        </w:r>
        <w:r>
          <w:rPr>
            <w:noProof/>
            <w:webHidden/>
          </w:rPr>
          <w:fldChar w:fldCharType="begin"/>
        </w:r>
        <w:r>
          <w:rPr>
            <w:noProof/>
            <w:webHidden/>
          </w:rPr>
          <w:instrText xml:space="preserve"> PAGEREF _Toc513115373 \h </w:instrText>
        </w:r>
        <w:r>
          <w:rPr>
            <w:noProof/>
            <w:webHidden/>
          </w:rPr>
        </w:r>
        <w:r>
          <w:rPr>
            <w:noProof/>
            <w:webHidden/>
          </w:rPr>
          <w:fldChar w:fldCharType="separate"/>
        </w:r>
        <w:r>
          <w:rPr>
            <w:noProof/>
            <w:webHidden/>
          </w:rPr>
          <w:t>21</w:t>
        </w:r>
        <w:r>
          <w:rPr>
            <w:noProof/>
            <w:webHidden/>
          </w:rPr>
          <w:fldChar w:fldCharType="end"/>
        </w:r>
      </w:hyperlink>
    </w:p>
    <w:p w14:paraId="2F1F0AB7" w14:textId="509BE549"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74" w:history="1">
        <w:r w:rsidRPr="00F04454">
          <w:rPr>
            <w:rStyle w:val="Hiperligao"/>
            <w:noProof/>
          </w:rPr>
          <w:t xml:space="preserve">Figura 13 - Arquitetura base de aplicações </w:t>
        </w:r>
        <w:r w:rsidRPr="00E5238F">
          <w:rPr>
            <w:rStyle w:val="Hiperligao"/>
            <w:i/>
            <w:noProof/>
          </w:rPr>
          <w:t>web</w:t>
        </w:r>
        <w:r>
          <w:rPr>
            <w:noProof/>
            <w:webHidden/>
          </w:rPr>
          <w:tab/>
        </w:r>
        <w:r>
          <w:rPr>
            <w:noProof/>
            <w:webHidden/>
          </w:rPr>
          <w:fldChar w:fldCharType="begin"/>
        </w:r>
        <w:r>
          <w:rPr>
            <w:noProof/>
            <w:webHidden/>
          </w:rPr>
          <w:instrText xml:space="preserve"> PAGEREF _Toc513115374 \h </w:instrText>
        </w:r>
        <w:r>
          <w:rPr>
            <w:noProof/>
            <w:webHidden/>
          </w:rPr>
        </w:r>
        <w:r>
          <w:rPr>
            <w:noProof/>
            <w:webHidden/>
          </w:rPr>
          <w:fldChar w:fldCharType="separate"/>
        </w:r>
        <w:r>
          <w:rPr>
            <w:noProof/>
            <w:webHidden/>
          </w:rPr>
          <w:t>22</w:t>
        </w:r>
        <w:r>
          <w:rPr>
            <w:noProof/>
            <w:webHidden/>
          </w:rPr>
          <w:fldChar w:fldCharType="end"/>
        </w:r>
      </w:hyperlink>
    </w:p>
    <w:p w14:paraId="54EAE373" w14:textId="7823CDDA"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75" w:history="1">
        <w:r w:rsidRPr="00F04454">
          <w:rPr>
            <w:rStyle w:val="Hiperligao"/>
            <w:noProof/>
          </w:rPr>
          <w:t xml:space="preserve">Figura 14 - Arquitetura </w:t>
        </w:r>
        <w:r w:rsidRPr="00E5238F">
          <w:rPr>
            <w:rStyle w:val="Hiperligao"/>
            <w:i/>
            <w:noProof/>
          </w:rPr>
          <w:t>Cloud Computing</w:t>
        </w:r>
        <w:r>
          <w:rPr>
            <w:noProof/>
            <w:webHidden/>
          </w:rPr>
          <w:tab/>
        </w:r>
        <w:r>
          <w:rPr>
            <w:noProof/>
            <w:webHidden/>
          </w:rPr>
          <w:fldChar w:fldCharType="begin"/>
        </w:r>
        <w:r>
          <w:rPr>
            <w:noProof/>
            <w:webHidden/>
          </w:rPr>
          <w:instrText xml:space="preserve"> PAGEREF _Toc513115375 \h </w:instrText>
        </w:r>
        <w:r>
          <w:rPr>
            <w:noProof/>
            <w:webHidden/>
          </w:rPr>
        </w:r>
        <w:r>
          <w:rPr>
            <w:noProof/>
            <w:webHidden/>
          </w:rPr>
          <w:fldChar w:fldCharType="separate"/>
        </w:r>
        <w:r>
          <w:rPr>
            <w:noProof/>
            <w:webHidden/>
          </w:rPr>
          <w:t>24</w:t>
        </w:r>
        <w:r>
          <w:rPr>
            <w:noProof/>
            <w:webHidden/>
          </w:rPr>
          <w:fldChar w:fldCharType="end"/>
        </w:r>
      </w:hyperlink>
    </w:p>
    <w:p w14:paraId="52248BDE" w14:textId="65E6ACF0"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76" w:history="1">
        <w:r w:rsidRPr="00F04454">
          <w:rPr>
            <w:rStyle w:val="Hiperligao"/>
            <w:noProof/>
            <w:lang w:val="en-US"/>
          </w:rPr>
          <w:t xml:space="preserve">Figura 15 - </w:t>
        </w:r>
        <w:r w:rsidRPr="00F04454">
          <w:rPr>
            <w:rStyle w:val="Hiperligao"/>
            <w:i/>
            <w:noProof/>
            <w:lang w:val="en-US"/>
          </w:rPr>
          <w:t>Human-Machine Interface</w:t>
        </w:r>
        <w:r w:rsidRPr="00F04454">
          <w:rPr>
            <w:rStyle w:val="Hiperligao"/>
            <w:noProof/>
            <w:lang w:val="en-US"/>
          </w:rPr>
          <w:t>.</w:t>
        </w:r>
        <w:r>
          <w:rPr>
            <w:noProof/>
            <w:webHidden/>
          </w:rPr>
          <w:tab/>
        </w:r>
        <w:r>
          <w:rPr>
            <w:noProof/>
            <w:webHidden/>
          </w:rPr>
          <w:fldChar w:fldCharType="begin"/>
        </w:r>
        <w:r>
          <w:rPr>
            <w:noProof/>
            <w:webHidden/>
          </w:rPr>
          <w:instrText xml:space="preserve"> PAGEREF _Toc513115376 \h </w:instrText>
        </w:r>
        <w:r>
          <w:rPr>
            <w:noProof/>
            <w:webHidden/>
          </w:rPr>
        </w:r>
        <w:r>
          <w:rPr>
            <w:noProof/>
            <w:webHidden/>
          </w:rPr>
          <w:fldChar w:fldCharType="separate"/>
        </w:r>
        <w:r>
          <w:rPr>
            <w:noProof/>
            <w:webHidden/>
          </w:rPr>
          <w:t>26</w:t>
        </w:r>
        <w:r>
          <w:rPr>
            <w:noProof/>
            <w:webHidden/>
          </w:rPr>
          <w:fldChar w:fldCharType="end"/>
        </w:r>
      </w:hyperlink>
    </w:p>
    <w:p w14:paraId="5F169C5D" w14:textId="32E59AB3"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77" w:history="1">
        <w:r w:rsidRPr="00F04454">
          <w:rPr>
            <w:rStyle w:val="Hiperligao"/>
            <w:noProof/>
          </w:rPr>
          <w:t>Figura 16 – Arquitetura de um Sistema SCADA</w:t>
        </w:r>
        <w:r>
          <w:rPr>
            <w:noProof/>
            <w:webHidden/>
          </w:rPr>
          <w:tab/>
        </w:r>
        <w:r>
          <w:rPr>
            <w:noProof/>
            <w:webHidden/>
          </w:rPr>
          <w:fldChar w:fldCharType="begin"/>
        </w:r>
        <w:r>
          <w:rPr>
            <w:noProof/>
            <w:webHidden/>
          </w:rPr>
          <w:instrText xml:space="preserve"> PAGEREF _Toc513115377 \h </w:instrText>
        </w:r>
        <w:r>
          <w:rPr>
            <w:noProof/>
            <w:webHidden/>
          </w:rPr>
        </w:r>
        <w:r>
          <w:rPr>
            <w:noProof/>
            <w:webHidden/>
          </w:rPr>
          <w:fldChar w:fldCharType="separate"/>
        </w:r>
        <w:r>
          <w:rPr>
            <w:noProof/>
            <w:webHidden/>
          </w:rPr>
          <w:t>30</w:t>
        </w:r>
        <w:r>
          <w:rPr>
            <w:noProof/>
            <w:webHidden/>
          </w:rPr>
          <w:fldChar w:fldCharType="end"/>
        </w:r>
      </w:hyperlink>
    </w:p>
    <w:p w14:paraId="01797807" w14:textId="5A438350"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78" w:history="1">
        <w:r w:rsidRPr="00F04454">
          <w:rPr>
            <w:rStyle w:val="Hiperligao"/>
            <w:noProof/>
          </w:rPr>
          <w:t>Figura 17 – Ilustração de sistema de fabrico aditivo.</w:t>
        </w:r>
        <w:r>
          <w:rPr>
            <w:noProof/>
            <w:webHidden/>
          </w:rPr>
          <w:tab/>
        </w:r>
        <w:r>
          <w:rPr>
            <w:noProof/>
            <w:webHidden/>
          </w:rPr>
          <w:fldChar w:fldCharType="begin"/>
        </w:r>
        <w:r>
          <w:rPr>
            <w:noProof/>
            <w:webHidden/>
          </w:rPr>
          <w:instrText xml:space="preserve"> PAGEREF _Toc513115378 \h </w:instrText>
        </w:r>
        <w:r>
          <w:rPr>
            <w:noProof/>
            <w:webHidden/>
          </w:rPr>
        </w:r>
        <w:r>
          <w:rPr>
            <w:noProof/>
            <w:webHidden/>
          </w:rPr>
          <w:fldChar w:fldCharType="separate"/>
        </w:r>
        <w:r>
          <w:rPr>
            <w:noProof/>
            <w:webHidden/>
          </w:rPr>
          <w:t>32</w:t>
        </w:r>
        <w:r>
          <w:rPr>
            <w:noProof/>
            <w:webHidden/>
          </w:rPr>
          <w:fldChar w:fldCharType="end"/>
        </w:r>
      </w:hyperlink>
    </w:p>
    <w:p w14:paraId="2BFE48A9" w14:textId="1ADB60AC"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79" w:history="1">
        <w:r w:rsidRPr="00F04454">
          <w:rPr>
            <w:rStyle w:val="Hiperligao"/>
            <w:noProof/>
          </w:rPr>
          <w:t>Figura 18 - Ganhos de Tempo.</w:t>
        </w:r>
        <w:r>
          <w:rPr>
            <w:noProof/>
            <w:webHidden/>
          </w:rPr>
          <w:tab/>
        </w:r>
        <w:r>
          <w:rPr>
            <w:noProof/>
            <w:webHidden/>
          </w:rPr>
          <w:fldChar w:fldCharType="begin"/>
        </w:r>
        <w:r>
          <w:rPr>
            <w:noProof/>
            <w:webHidden/>
          </w:rPr>
          <w:instrText xml:space="preserve"> PAGEREF _Toc513115379 \h </w:instrText>
        </w:r>
        <w:r>
          <w:rPr>
            <w:noProof/>
            <w:webHidden/>
          </w:rPr>
        </w:r>
        <w:r>
          <w:rPr>
            <w:noProof/>
            <w:webHidden/>
          </w:rPr>
          <w:fldChar w:fldCharType="separate"/>
        </w:r>
        <w:r>
          <w:rPr>
            <w:noProof/>
            <w:webHidden/>
          </w:rPr>
          <w:t>36</w:t>
        </w:r>
        <w:r>
          <w:rPr>
            <w:noProof/>
            <w:webHidden/>
          </w:rPr>
          <w:fldChar w:fldCharType="end"/>
        </w:r>
      </w:hyperlink>
    </w:p>
    <w:p w14:paraId="55364400" w14:textId="39415605"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80" w:history="1">
        <w:r w:rsidRPr="00F04454">
          <w:rPr>
            <w:rStyle w:val="Hiperligao"/>
            <w:noProof/>
          </w:rPr>
          <w:t>Figura 19 - Linha de Paletização Automatizada.</w:t>
        </w:r>
        <w:r>
          <w:rPr>
            <w:noProof/>
            <w:webHidden/>
          </w:rPr>
          <w:tab/>
        </w:r>
        <w:r>
          <w:rPr>
            <w:noProof/>
            <w:webHidden/>
          </w:rPr>
          <w:fldChar w:fldCharType="begin"/>
        </w:r>
        <w:r>
          <w:rPr>
            <w:noProof/>
            <w:webHidden/>
          </w:rPr>
          <w:instrText xml:space="preserve"> PAGEREF _Toc513115380 \h </w:instrText>
        </w:r>
        <w:r>
          <w:rPr>
            <w:noProof/>
            <w:webHidden/>
          </w:rPr>
        </w:r>
        <w:r>
          <w:rPr>
            <w:noProof/>
            <w:webHidden/>
          </w:rPr>
          <w:fldChar w:fldCharType="separate"/>
        </w:r>
        <w:r>
          <w:rPr>
            <w:noProof/>
            <w:webHidden/>
          </w:rPr>
          <w:t>37</w:t>
        </w:r>
        <w:r>
          <w:rPr>
            <w:noProof/>
            <w:webHidden/>
          </w:rPr>
          <w:fldChar w:fldCharType="end"/>
        </w:r>
      </w:hyperlink>
    </w:p>
    <w:p w14:paraId="1DDB99B8" w14:textId="256F200E"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81" w:history="1">
        <w:r w:rsidRPr="00F04454">
          <w:rPr>
            <w:rStyle w:val="Hiperligao"/>
            <w:noProof/>
          </w:rPr>
          <w:t>Figura 20 – Arquitetura para monitorização remota dos processos.</w:t>
        </w:r>
        <w:r>
          <w:rPr>
            <w:noProof/>
            <w:webHidden/>
          </w:rPr>
          <w:tab/>
        </w:r>
        <w:r>
          <w:rPr>
            <w:noProof/>
            <w:webHidden/>
          </w:rPr>
          <w:fldChar w:fldCharType="begin"/>
        </w:r>
        <w:r>
          <w:rPr>
            <w:noProof/>
            <w:webHidden/>
          </w:rPr>
          <w:instrText xml:space="preserve"> PAGEREF _Toc513115381 \h </w:instrText>
        </w:r>
        <w:r>
          <w:rPr>
            <w:noProof/>
            <w:webHidden/>
          </w:rPr>
        </w:r>
        <w:r>
          <w:rPr>
            <w:noProof/>
            <w:webHidden/>
          </w:rPr>
          <w:fldChar w:fldCharType="separate"/>
        </w:r>
        <w:r>
          <w:rPr>
            <w:noProof/>
            <w:webHidden/>
          </w:rPr>
          <w:t>39</w:t>
        </w:r>
        <w:r>
          <w:rPr>
            <w:noProof/>
            <w:webHidden/>
          </w:rPr>
          <w:fldChar w:fldCharType="end"/>
        </w:r>
      </w:hyperlink>
    </w:p>
    <w:p w14:paraId="0CA4DE3F" w14:textId="12633BC9"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82" w:history="1">
        <w:r w:rsidRPr="00F04454">
          <w:rPr>
            <w:rStyle w:val="Hiperligao"/>
            <w:noProof/>
          </w:rPr>
          <w:t xml:space="preserve">Figura 21 - Página </w:t>
        </w:r>
        <w:r w:rsidRPr="0052759D">
          <w:rPr>
            <w:rStyle w:val="Hiperligao"/>
            <w:i/>
            <w:noProof/>
          </w:rPr>
          <w:t>web</w:t>
        </w:r>
        <w:r w:rsidRPr="00F04454">
          <w:rPr>
            <w:rStyle w:val="Hiperligao"/>
            <w:noProof/>
          </w:rPr>
          <w:t xml:space="preserve"> dinâmica para monitorização.</w:t>
        </w:r>
        <w:r>
          <w:rPr>
            <w:noProof/>
            <w:webHidden/>
          </w:rPr>
          <w:tab/>
        </w:r>
        <w:r>
          <w:rPr>
            <w:noProof/>
            <w:webHidden/>
          </w:rPr>
          <w:fldChar w:fldCharType="begin"/>
        </w:r>
        <w:r>
          <w:rPr>
            <w:noProof/>
            <w:webHidden/>
          </w:rPr>
          <w:instrText xml:space="preserve"> PAGEREF _Toc513115382 \h </w:instrText>
        </w:r>
        <w:r>
          <w:rPr>
            <w:noProof/>
            <w:webHidden/>
          </w:rPr>
        </w:r>
        <w:r>
          <w:rPr>
            <w:noProof/>
            <w:webHidden/>
          </w:rPr>
          <w:fldChar w:fldCharType="separate"/>
        </w:r>
        <w:r>
          <w:rPr>
            <w:noProof/>
            <w:webHidden/>
          </w:rPr>
          <w:t>40</w:t>
        </w:r>
        <w:r>
          <w:rPr>
            <w:noProof/>
            <w:webHidden/>
          </w:rPr>
          <w:fldChar w:fldCharType="end"/>
        </w:r>
      </w:hyperlink>
    </w:p>
    <w:p w14:paraId="2BEEC56B" w14:textId="22C11938"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83" w:history="1">
        <w:r w:rsidRPr="00F04454">
          <w:rPr>
            <w:rStyle w:val="Hiperligao"/>
            <w:noProof/>
          </w:rPr>
          <w:t>Figura 22 - Aplicação Java para monitorizar temperatura.</w:t>
        </w:r>
        <w:r>
          <w:rPr>
            <w:noProof/>
            <w:webHidden/>
          </w:rPr>
          <w:tab/>
        </w:r>
        <w:r>
          <w:rPr>
            <w:noProof/>
            <w:webHidden/>
          </w:rPr>
          <w:fldChar w:fldCharType="begin"/>
        </w:r>
        <w:r>
          <w:rPr>
            <w:noProof/>
            <w:webHidden/>
          </w:rPr>
          <w:instrText xml:space="preserve"> PAGEREF _Toc513115383 \h </w:instrText>
        </w:r>
        <w:r>
          <w:rPr>
            <w:noProof/>
            <w:webHidden/>
          </w:rPr>
        </w:r>
        <w:r>
          <w:rPr>
            <w:noProof/>
            <w:webHidden/>
          </w:rPr>
          <w:fldChar w:fldCharType="separate"/>
        </w:r>
        <w:r>
          <w:rPr>
            <w:noProof/>
            <w:webHidden/>
          </w:rPr>
          <w:t>41</w:t>
        </w:r>
        <w:r>
          <w:rPr>
            <w:noProof/>
            <w:webHidden/>
          </w:rPr>
          <w:fldChar w:fldCharType="end"/>
        </w:r>
      </w:hyperlink>
    </w:p>
    <w:p w14:paraId="02186BFF" w14:textId="5E668908"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84" w:history="1">
        <w:r w:rsidRPr="00F04454">
          <w:rPr>
            <w:rStyle w:val="Hiperligao"/>
            <w:noProof/>
          </w:rPr>
          <w:t>Figura 23 - Arquitetura do sistema para controlo remoto de laboratório.</w:t>
        </w:r>
        <w:r>
          <w:rPr>
            <w:noProof/>
            <w:webHidden/>
          </w:rPr>
          <w:tab/>
        </w:r>
        <w:r>
          <w:rPr>
            <w:noProof/>
            <w:webHidden/>
          </w:rPr>
          <w:fldChar w:fldCharType="begin"/>
        </w:r>
        <w:r>
          <w:rPr>
            <w:noProof/>
            <w:webHidden/>
          </w:rPr>
          <w:instrText xml:space="preserve"> PAGEREF _Toc513115384 \h </w:instrText>
        </w:r>
        <w:r>
          <w:rPr>
            <w:noProof/>
            <w:webHidden/>
          </w:rPr>
        </w:r>
        <w:r>
          <w:rPr>
            <w:noProof/>
            <w:webHidden/>
          </w:rPr>
          <w:fldChar w:fldCharType="separate"/>
        </w:r>
        <w:r>
          <w:rPr>
            <w:noProof/>
            <w:webHidden/>
          </w:rPr>
          <w:t>42</w:t>
        </w:r>
        <w:r>
          <w:rPr>
            <w:noProof/>
            <w:webHidden/>
          </w:rPr>
          <w:fldChar w:fldCharType="end"/>
        </w:r>
      </w:hyperlink>
    </w:p>
    <w:p w14:paraId="7DF3CC1B" w14:textId="4F8F99B9"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85" w:history="1">
        <w:r w:rsidRPr="00F04454">
          <w:rPr>
            <w:rStyle w:val="Hiperligao"/>
            <w:noProof/>
          </w:rPr>
          <w:t xml:space="preserve">Figura 24 - Página no </w:t>
        </w:r>
        <w:r w:rsidRPr="00E5238F">
          <w:rPr>
            <w:rStyle w:val="Hiperligao"/>
            <w:i/>
            <w:noProof/>
          </w:rPr>
          <w:t>browser</w:t>
        </w:r>
        <w:r w:rsidRPr="00F04454">
          <w:rPr>
            <w:rStyle w:val="Hiperligao"/>
            <w:noProof/>
          </w:rPr>
          <w:t xml:space="preserve"> para controlo remoto.</w:t>
        </w:r>
        <w:r>
          <w:rPr>
            <w:noProof/>
            <w:webHidden/>
          </w:rPr>
          <w:tab/>
        </w:r>
        <w:r>
          <w:rPr>
            <w:noProof/>
            <w:webHidden/>
          </w:rPr>
          <w:fldChar w:fldCharType="begin"/>
        </w:r>
        <w:r>
          <w:rPr>
            <w:noProof/>
            <w:webHidden/>
          </w:rPr>
          <w:instrText xml:space="preserve"> PAGEREF _Toc513115385 \h </w:instrText>
        </w:r>
        <w:r>
          <w:rPr>
            <w:noProof/>
            <w:webHidden/>
          </w:rPr>
        </w:r>
        <w:r>
          <w:rPr>
            <w:noProof/>
            <w:webHidden/>
          </w:rPr>
          <w:fldChar w:fldCharType="separate"/>
        </w:r>
        <w:r>
          <w:rPr>
            <w:noProof/>
            <w:webHidden/>
          </w:rPr>
          <w:t>43</w:t>
        </w:r>
        <w:r>
          <w:rPr>
            <w:noProof/>
            <w:webHidden/>
          </w:rPr>
          <w:fldChar w:fldCharType="end"/>
        </w:r>
      </w:hyperlink>
    </w:p>
    <w:p w14:paraId="0CEA2A0A" w14:textId="487C7744"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86" w:history="1">
        <w:r w:rsidRPr="00F04454">
          <w:rPr>
            <w:rStyle w:val="Hiperligao"/>
            <w:noProof/>
          </w:rPr>
          <w:t>Figura 25 - Arquitetura do sistema para controlo de PLC remotamente.</w:t>
        </w:r>
        <w:r>
          <w:rPr>
            <w:noProof/>
            <w:webHidden/>
          </w:rPr>
          <w:tab/>
        </w:r>
        <w:r>
          <w:rPr>
            <w:noProof/>
            <w:webHidden/>
          </w:rPr>
          <w:fldChar w:fldCharType="begin"/>
        </w:r>
        <w:r>
          <w:rPr>
            <w:noProof/>
            <w:webHidden/>
          </w:rPr>
          <w:instrText xml:space="preserve"> PAGEREF _Toc513115386 \h </w:instrText>
        </w:r>
        <w:r>
          <w:rPr>
            <w:noProof/>
            <w:webHidden/>
          </w:rPr>
        </w:r>
        <w:r>
          <w:rPr>
            <w:noProof/>
            <w:webHidden/>
          </w:rPr>
          <w:fldChar w:fldCharType="separate"/>
        </w:r>
        <w:r>
          <w:rPr>
            <w:noProof/>
            <w:webHidden/>
          </w:rPr>
          <w:t>44</w:t>
        </w:r>
        <w:r>
          <w:rPr>
            <w:noProof/>
            <w:webHidden/>
          </w:rPr>
          <w:fldChar w:fldCharType="end"/>
        </w:r>
      </w:hyperlink>
    </w:p>
    <w:p w14:paraId="0E5B805A" w14:textId="67CEB131"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87" w:history="1">
        <w:r w:rsidRPr="00F04454">
          <w:rPr>
            <w:rStyle w:val="Hiperligao"/>
            <w:noProof/>
          </w:rPr>
          <w:t xml:space="preserve">Figura 26 - Página </w:t>
        </w:r>
        <w:r w:rsidRPr="00E5238F">
          <w:rPr>
            <w:rStyle w:val="Hiperligao"/>
            <w:i/>
            <w:noProof/>
          </w:rPr>
          <w:t>web</w:t>
        </w:r>
        <w:r w:rsidRPr="00F04454">
          <w:rPr>
            <w:rStyle w:val="Hiperligao"/>
            <w:noProof/>
          </w:rPr>
          <w:t xml:space="preserve"> para controlo das variáveis do PLC.</w:t>
        </w:r>
        <w:r>
          <w:rPr>
            <w:noProof/>
            <w:webHidden/>
          </w:rPr>
          <w:tab/>
        </w:r>
        <w:r>
          <w:rPr>
            <w:noProof/>
            <w:webHidden/>
          </w:rPr>
          <w:fldChar w:fldCharType="begin"/>
        </w:r>
        <w:r>
          <w:rPr>
            <w:noProof/>
            <w:webHidden/>
          </w:rPr>
          <w:instrText xml:space="preserve"> PAGEREF _Toc513115387 \h </w:instrText>
        </w:r>
        <w:r>
          <w:rPr>
            <w:noProof/>
            <w:webHidden/>
          </w:rPr>
        </w:r>
        <w:r>
          <w:rPr>
            <w:noProof/>
            <w:webHidden/>
          </w:rPr>
          <w:fldChar w:fldCharType="separate"/>
        </w:r>
        <w:r>
          <w:rPr>
            <w:noProof/>
            <w:webHidden/>
          </w:rPr>
          <w:t>44</w:t>
        </w:r>
        <w:r>
          <w:rPr>
            <w:noProof/>
            <w:webHidden/>
          </w:rPr>
          <w:fldChar w:fldCharType="end"/>
        </w:r>
      </w:hyperlink>
    </w:p>
    <w:p w14:paraId="6757B171" w14:textId="68E23A12"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88" w:history="1">
        <w:r w:rsidRPr="00F04454">
          <w:rPr>
            <w:rStyle w:val="Hiperligao"/>
            <w:noProof/>
          </w:rPr>
          <w:t xml:space="preserve">Figura 27 - </w:t>
        </w:r>
        <w:r w:rsidRPr="00E5238F">
          <w:rPr>
            <w:rStyle w:val="Hiperligao"/>
            <w:i/>
            <w:noProof/>
          </w:rPr>
          <w:t>Software</w:t>
        </w:r>
        <w:r w:rsidRPr="00F04454">
          <w:rPr>
            <w:rStyle w:val="Hiperligao"/>
            <w:noProof/>
          </w:rPr>
          <w:t xml:space="preserve"> Eiger.</w:t>
        </w:r>
        <w:r>
          <w:rPr>
            <w:noProof/>
            <w:webHidden/>
          </w:rPr>
          <w:tab/>
        </w:r>
        <w:r>
          <w:rPr>
            <w:noProof/>
            <w:webHidden/>
          </w:rPr>
          <w:fldChar w:fldCharType="begin"/>
        </w:r>
        <w:r>
          <w:rPr>
            <w:noProof/>
            <w:webHidden/>
          </w:rPr>
          <w:instrText xml:space="preserve"> PAGEREF _Toc513115388 \h </w:instrText>
        </w:r>
        <w:r>
          <w:rPr>
            <w:noProof/>
            <w:webHidden/>
          </w:rPr>
        </w:r>
        <w:r>
          <w:rPr>
            <w:noProof/>
            <w:webHidden/>
          </w:rPr>
          <w:fldChar w:fldCharType="separate"/>
        </w:r>
        <w:r>
          <w:rPr>
            <w:noProof/>
            <w:webHidden/>
          </w:rPr>
          <w:t>45</w:t>
        </w:r>
        <w:r>
          <w:rPr>
            <w:noProof/>
            <w:webHidden/>
          </w:rPr>
          <w:fldChar w:fldCharType="end"/>
        </w:r>
      </w:hyperlink>
    </w:p>
    <w:p w14:paraId="2A3F3776" w14:textId="7ADD6B49"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89" w:history="1">
        <w:r w:rsidRPr="00F04454">
          <w:rPr>
            <w:rStyle w:val="Hiperligao"/>
            <w:noProof/>
          </w:rPr>
          <w:t>Figura 28 - A interface do sistema através dos óculos e dos marcadores de RA.</w:t>
        </w:r>
        <w:r>
          <w:rPr>
            <w:noProof/>
            <w:webHidden/>
          </w:rPr>
          <w:tab/>
        </w:r>
        <w:r>
          <w:rPr>
            <w:noProof/>
            <w:webHidden/>
          </w:rPr>
          <w:fldChar w:fldCharType="begin"/>
        </w:r>
        <w:r>
          <w:rPr>
            <w:noProof/>
            <w:webHidden/>
          </w:rPr>
          <w:instrText xml:space="preserve"> PAGEREF _Toc513115389 \h </w:instrText>
        </w:r>
        <w:r>
          <w:rPr>
            <w:noProof/>
            <w:webHidden/>
          </w:rPr>
        </w:r>
        <w:r>
          <w:rPr>
            <w:noProof/>
            <w:webHidden/>
          </w:rPr>
          <w:fldChar w:fldCharType="separate"/>
        </w:r>
        <w:r>
          <w:rPr>
            <w:noProof/>
            <w:webHidden/>
          </w:rPr>
          <w:t>48</w:t>
        </w:r>
        <w:r>
          <w:rPr>
            <w:noProof/>
            <w:webHidden/>
          </w:rPr>
          <w:fldChar w:fldCharType="end"/>
        </w:r>
      </w:hyperlink>
    </w:p>
    <w:p w14:paraId="563F6390" w14:textId="476CC1FB"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90" w:history="1">
        <w:r w:rsidRPr="00F04454">
          <w:rPr>
            <w:rStyle w:val="Hiperligao"/>
            <w:noProof/>
          </w:rPr>
          <w:t>Figura 29 - Uma peça a ser modelada. Material virtual é "despejado" do spray na mão direita.</w:t>
        </w:r>
        <w:r>
          <w:rPr>
            <w:noProof/>
            <w:webHidden/>
          </w:rPr>
          <w:tab/>
        </w:r>
        <w:r>
          <w:rPr>
            <w:noProof/>
            <w:webHidden/>
          </w:rPr>
          <w:fldChar w:fldCharType="begin"/>
        </w:r>
        <w:r>
          <w:rPr>
            <w:noProof/>
            <w:webHidden/>
          </w:rPr>
          <w:instrText xml:space="preserve"> PAGEREF _Toc513115390 \h </w:instrText>
        </w:r>
        <w:r>
          <w:rPr>
            <w:noProof/>
            <w:webHidden/>
          </w:rPr>
        </w:r>
        <w:r>
          <w:rPr>
            <w:noProof/>
            <w:webHidden/>
          </w:rPr>
          <w:fldChar w:fldCharType="separate"/>
        </w:r>
        <w:r>
          <w:rPr>
            <w:noProof/>
            <w:webHidden/>
          </w:rPr>
          <w:t>48</w:t>
        </w:r>
        <w:r>
          <w:rPr>
            <w:noProof/>
            <w:webHidden/>
          </w:rPr>
          <w:fldChar w:fldCharType="end"/>
        </w:r>
      </w:hyperlink>
    </w:p>
    <w:p w14:paraId="58DB5FE8" w14:textId="7F4D280D"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91" w:history="1">
        <w:r w:rsidRPr="00F04454">
          <w:rPr>
            <w:rStyle w:val="Hiperligao"/>
            <w:noProof/>
          </w:rPr>
          <w:t xml:space="preserve">Figura 30 - À esquerda a peça em RA, ao centro a peça em </w:t>
        </w:r>
        <w:r w:rsidRPr="00F04454">
          <w:rPr>
            <w:rStyle w:val="Hiperligao"/>
            <w:i/>
            <w:noProof/>
          </w:rPr>
          <w:t>software</w:t>
        </w:r>
        <w:r w:rsidRPr="00F04454">
          <w:rPr>
            <w:rStyle w:val="Hiperligao"/>
            <w:noProof/>
          </w:rPr>
          <w:t xml:space="preserve"> de modelação 3D e à direita a peça impressa.</w:t>
        </w:r>
        <w:r>
          <w:rPr>
            <w:noProof/>
            <w:webHidden/>
          </w:rPr>
          <w:tab/>
        </w:r>
        <w:r>
          <w:rPr>
            <w:noProof/>
            <w:webHidden/>
          </w:rPr>
          <w:fldChar w:fldCharType="begin"/>
        </w:r>
        <w:r>
          <w:rPr>
            <w:noProof/>
            <w:webHidden/>
          </w:rPr>
          <w:instrText xml:space="preserve"> PAGEREF _Toc513115391 \h </w:instrText>
        </w:r>
        <w:r>
          <w:rPr>
            <w:noProof/>
            <w:webHidden/>
          </w:rPr>
        </w:r>
        <w:r>
          <w:rPr>
            <w:noProof/>
            <w:webHidden/>
          </w:rPr>
          <w:fldChar w:fldCharType="separate"/>
        </w:r>
        <w:r>
          <w:rPr>
            <w:noProof/>
            <w:webHidden/>
          </w:rPr>
          <w:t>49</w:t>
        </w:r>
        <w:r>
          <w:rPr>
            <w:noProof/>
            <w:webHidden/>
          </w:rPr>
          <w:fldChar w:fldCharType="end"/>
        </w:r>
      </w:hyperlink>
    </w:p>
    <w:p w14:paraId="72FB23E4" w14:textId="73D314CF"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92" w:history="1">
        <w:r w:rsidRPr="00F04454">
          <w:rPr>
            <w:rStyle w:val="Hiperligao"/>
            <w:noProof/>
          </w:rPr>
          <w:t>Figura 31 - Montagem de produto animada em ambiente de RA.</w:t>
        </w:r>
        <w:r>
          <w:rPr>
            <w:noProof/>
            <w:webHidden/>
          </w:rPr>
          <w:tab/>
        </w:r>
        <w:r>
          <w:rPr>
            <w:noProof/>
            <w:webHidden/>
          </w:rPr>
          <w:fldChar w:fldCharType="begin"/>
        </w:r>
        <w:r>
          <w:rPr>
            <w:noProof/>
            <w:webHidden/>
          </w:rPr>
          <w:instrText xml:space="preserve"> PAGEREF _Toc513115392 \h </w:instrText>
        </w:r>
        <w:r>
          <w:rPr>
            <w:noProof/>
            <w:webHidden/>
          </w:rPr>
        </w:r>
        <w:r>
          <w:rPr>
            <w:noProof/>
            <w:webHidden/>
          </w:rPr>
          <w:fldChar w:fldCharType="separate"/>
        </w:r>
        <w:r>
          <w:rPr>
            <w:noProof/>
            <w:webHidden/>
          </w:rPr>
          <w:t>50</w:t>
        </w:r>
        <w:r>
          <w:rPr>
            <w:noProof/>
            <w:webHidden/>
          </w:rPr>
          <w:fldChar w:fldCharType="end"/>
        </w:r>
      </w:hyperlink>
    </w:p>
    <w:p w14:paraId="279CCF26" w14:textId="00BA5A78"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93" w:history="1">
        <w:r w:rsidRPr="00F04454">
          <w:rPr>
            <w:rStyle w:val="Hiperligao"/>
            <w:noProof/>
          </w:rPr>
          <w:t>Figura 32 - Equipamento utilizado para o protótipo funcional</w:t>
        </w:r>
        <w:r>
          <w:rPr>
            <w:noProof/>
            <w:webHidden/>
          </w:rPr>
          <w:tab/>
        </w:r>
        <w:r>
          <w:rPr>
            <w:noProof/>
            <w:webHidden/>
          </w:rPr>
          <w:fldChar w:fldCharType="begin"/>
        </w:r>
        <w:r>
          <w:rPr>
            <w:noProof/>
            <w:webHidden/>
          </w:rPr>
          <w:instrText xml:space="preserve"> PAGEREF _Toc513115393 \h </w:instrText>
        </w:r>
        <w:r>
          <w:rPr>
            <w:noProof/>
            <w:webHidden/>
          </w:rPr>
        </w:r>
        <w:r>
          <w:rPr>
            <w:noProof/>
            <w:webHidden/>
          </w:rPr>
          <w:fldChar w:fldCharType="separate"/>
        </w:r>
        <w:r>
          <w:rPr>
            <w:noProof/>
            <w:webHidden/>
          </w:rPr>
          <w:t>52</w:t>
        </w:r>
        <w:r>
          <w:rPr>
            <w:noProof/>
            <w:webHidden/>
          </w:rPr>
          <w:fldChar w:fldCharType="end"/>
        </w:r>
      </w:hyperlink>
    </w:p>
    <w:p w14:paraId="45C3BF3E" w14:textId="26D6755A"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94" w:history="1">
        <w:r w:rsidRPr="00F04454">
          <w:rPr>
            <w:rStyle w:val="Hiperligao"/>
            <w:noProof/>
          </w:rPr>
          <w:t>Figura 33 - Equipamento em funcionamento</w:t>
        </w:r>
        <w:r>
          <w:rPr>
            <w:noProof/>
            <w:webHidden/>
          </w:rPr>
          <w:tab/>
        </w:r>
        <w:r>
          <w:rPr>
            <w:noProof/>
            <w:webHidden/>
          </w:rPr>
          <w:fldChar w:fldCharType="begin"/>
        </w:r>
        <w:r>
          <w:rPr>
            <w:noProof/>
            <w:webHidden/>
          </w:rPr>
          <w:instrText xml:space="preserve"> PAGEREF _Toc513115394 \h </w:instrText>
        </w:r>
        <w:r>
          <w:rPr>
            <w:noProof/>
            <w:webHidden/>
          </w:rPr>
        </w:r>
        <w:r>
          <w:rPr>
            <w:noProof/>
            <w:webHidden/>
          </w:rPr>
          <w:fldChar w:fldCharType="separate"/>
        </w:r>
        <w:r>
          <w:rPr>
            <w:noProof/>
            <w:webHidden/>
          </w:rPr>
          <w:t>52</w:t>
        </w:r>
        <w:r>
          <w:rPr>
            <w:noProof/>
            <w:webHidden/>
          </w:rPr>
          <w:fldChar w:fldCharType="end"/>
        </w:r>
      </w:hyperlink>
    </w:p>
    <w:p w14:paraId="018C9095" w14:textId="74341ED1"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95" w:history="1">
        <w:r w:rsidRPr="00F04454">
          <w:rPr>
            <w:rStyle w:val="Hiperligao"/>
            <w:noProof/>
          </w:rPr>
          <w:t>Figura 34 - Equipamento a depositar gesso, criando uma peça</w:t>
        </w:r>
        <w:r>
          <w:rPr>
            <w:noProof/>
            <w:webHidden/>
          </w:rPr>
          <w:tab/>
        </w:r>
        <w:r>
          <w:rPr>
            <w:noProof/>
            <w:webHidden/>
          </w:rPr>
          <w:fldChar w:fldCharType="begin"/>
        </w:r>
        <w:r>
          <w:rPr>
            <w:noProof/>
            <w:webHidden/>
          </w:rPr>
          <w:instrText xml:space="preserve"> PAGEREF _Toc513115395 \h </w:instrText>
        </w:r>
        <w:r>
          <w:rPr>
            <w:noProof/>
            <w:webHidden/>
          </w:rPr>
        </w:r>
        <w:r>
          <w:rPr>
            <w:noProof/>
            <w:webHidden/>
          </w:rPr>
          <w:fldChar w:fldCharType="separate"/>
        </w:r>
        <w:r>
          <w:rPr>
            <w:noProof/>
            <w:webHidden/>
          </w:rPr>
          <w:t>53</w:t>
        </w:r>
        <w:r>
          <w:rPr>
            <w:noProof/>
            <w:webHidden/>
          </w:rPr>
          <w:fldChar w:fldCharType="end"/>
        </w:r>
      </w:hyperlink>
    </w:p>
    <w:p w14:paraId="08935C8E" w14:textId="543DFC69"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96" w:history="1">
        <w:r w:rsidRPr="00F04454">
          <w:rPr>
            <w:rStyle w:val="Hiperligao"/>
            <w:noProof/>
          </w:rPr>
          <w:t>Figura 35 - Estrutura da área de impressão do equipamento final</w:t>
        </w:r>
        <w:r>
          <w:rPr>
            <w:noProof/>
            <w:webHidden/>
          </w:rPr>
          <w:tab/>
        </w:r>
        <w:r>
          <w:rPr>
            <w:noProof/>
            <w:webHidden/>
          </w:rPr>
          <w:fldChar w:fldCharType="begin"/>
        </w:r>
        <w:r>
          <w:rPr>
            <w:noProof/>
            <w:webHidden/>
          </w:rPr>
          <w:instrText xml:space="preserve"> PAGEREF _Toc513115396 \h </w:instrText>
        </w:r>
        <w:r>
          <w:rPr>
            <w:noProof/>
            <w:webHidden/>
          </w:rPr>
        </w:r>
        <w:r>
          <w:rPr>
            <w:noProof/>
            <w:webHidden/>
          </w:rPr>
          <w:fldChar w:fldCharType="separate"/>
        </w:r>
        <w:r>
          <w:rPr>
            <w:noProof/>
            <w:webHidden/>
          </w:rPr>
          <w:t>54</w:t>
        </w:r>
        <w:r>
          <w:rPr>
            <w:noProof/>
            <w:webHidden/>
          </w:rPr>
          <w:fldChar w:fldCharType="end"/>
        </w:r>
      </w:hyperlink>
    </w:p>
    <w:p w14:paraId="18525E73" w14:textId="357DEB14"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97" w:history="1">
        <w:r w:rsidRPr="00F04454">
          <w:rPr>
            <w:rStyle w:val="Hiperligao"/>
            <w:noProof/>
          </w:rPr>
          <w:t>Figura 36 - Equipamento de Fabrico Aditivo e a HMI</w:t>
        </w:r>
        <w:r>
          <w:rPr>
            <w:noProof/>
            <w:webHidden/>
          </w:rPr>
          <w:tab/>
        </w:r>
        <w:r>
          <w:rPr>
            <w:noProof/>
            <w:webHidden/>
          </w:rPr>
          <w:fldChar w:fldCharType="begin"/>
        </w:r>
        <w:r>
          <w:rPr>
            <w:noProof/>
            <w:webHidden/>
          </w:rPr>
          <w:instrText xml:space="preserve"> PAGEREF _Toc513115397 \h </w:instrText>
        </w:r>
        <w:r>
          <w:rPr>
            <w:noProof/>
            <w:webHidden/>
          </w:rPr>
        </w:r>
        <w:r>
          <w:rPr>
            <w:noProof/>
            <w:webHidden/>
          </w:rPr>
          <w:fldChar w:fldCharType="separate"/>
        </w:r>
        <w:r>
          <w:rPr>
            <w:noProof/>
            <w:webHidden/>
          </w:rPr>
          <w:t>54</w:t>
        </w:r>
        <w:r>
          <w:rPr>
            <w:noProof/>
            <w:webHidden/>
          </w:rPr>
          <w:fldChar w:fldCharType="end"/>
        </w:r>
      </w:hyperlink>
    </w:p>
    <w:p w14:paraId="2AFE1CDC" w14:textId="3A8BACB7"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98" w:history="1">
        <w:r w:rsidRPr="00F04454">
          <w:rPr>
            <w:rStyle w:val="Hiperligao"/>
            <w:noProof/>
          </w:rPr>
          <w:t>Figura 37 - Equipamento de Fabrico Aditivo e a HMI</w:t>
        </w:r>
        <w:r>
          <w:rPr>
            <w:noProof/>
            <w:webHidden/>
          </w:rPr>
          <w:tab/>
        </w:r>
        <w:r>
          <w:rPr>
            <w:noProof/>
            <w:webHidden/>
          </w:rPr>
          <w:fldChar w:fldCharType="begin"/>
        </w:r>
        <w:r>
          <w:rPr>
            <w:noProof/>
            <w:webHidden/>
          </w:rPr>
          <w:instrText xml:space="preserve"> PAGEREF _Toc513115398 \h </w:instrText>
        </w:r>
        <w:r>
          <w:rPr>
            <w:noProof/>
            <w:webHidden/>
          </w:rPr>
        </w:r>
        <w:r>
          <w:rPr>
            <w:noProof/>
            <w:webHidden/>
          </w:rPr>
          <w:fldChar w:fldCharType="separate"/>
        </w:r>
        <w:r>
          <w:rPr>
            <w:noProof/>
            <w:webHidden/>
          </w:rPr>
          <w:t>55</w:t>
        </w:r>
        <w:r>
          <w:rPr>
            <w:noProof/>
            <w:webHidden/>
          </w:rPr>
          <w:fldChar w:fldCharType="end"/>
        </w:r>
      </w:hyperlink>
    </w:p>
    <w:p w14:paraId="71A5F328" w14:textId="69617FBA"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399" w:history="1">
        <w:r w:rsidRPr="00F04454">
          <w:rPr>
            <w:rStyle w:val="Hiperligao"/>
            <w:noProof/>
          </w:rPr>
          <w:t>Figura 38 - Exemplo de código G</w:t>
        </w:r>
        <w:r>
          <w:rPr>
            <w:noProof/>
            <w:webHidden/>
          </w:rPr>
          <w:tab/>
        </w:r>
        <w:r>
          <w:rPr>
            <w:noProof/>
            <w:webHidden/>
          </w:rPr>
          <w:fldChar w:fldCharType="begin"/>
        </w:r>
        <w:r>
          <w:rPr>
            <w:noProof/>
            <w:webHidden/>
          </w:rPr>
          <w:instrText xml:space="preserve"> PAGEREF _Toc513115399 \h </w:instrText>
        </w:r>
        <w:r>
          <w:rPr>
            <w:noProof/>
            <w:webHidden/>
          </w:rPr>
        </w:r>
        <w:r>
          <w:rPr>
            <w:noProof/>
            <w:webHidden/>
          </w:rPr>
          <w:fldChar w:fldCharType="separate"/>
        </w:r>
        <w:r>
          <w:rPr>
            <w:noProof/>
            <w:webHidden/>
          </w:rPr>
          <w:t>56</w:t>
        </w:r>
        <w:r>
          <w:rPr>
            <w:noProof/>
            <w:webHidden/>
          </w:rPr>
          <w:fldChar w:fldCharType="end"/>
        </w:r>
      </w:hyperlink>
    </w:p>
    <w:p w14:paraId="066E35D1" w14:textId="30100073"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00" w:history="1">
        <w:r w:rsidRPr="00F04454">
          <w:rPr>
            <w:rStyle w:val="Hiperligao"/>
            <w:noProof/>
          </w:rPr>
          <w:t>Figura 39 -  Arquitetura do Protótipo</w:t>
        </w:r>
        <w:r>
          <w:rPr>
            <w:noProof/>
            <w:webHidden/>
          </w:rPr>
          <w:tab/>
        </w:r>
        <w:r>
          <w:rPr>
            <w:noProof/>
            <w:webHidden/>
          </w:rPr>
          <w:fldChar w:fldCharType="begin"/>
        </w:r>
        <w:r>
          <w:rPr>
            <w:noProof/>
            <w:webHidden/>
          </w:rPr>
          <w:instrText xml:space="preserve"> PAGEREF _Toc513115400 \h </w:instrText>
        </w:r>
        <w:r>
          <w:rPr>
            <w:noProof/>
            <w:webHidden/>
          </w:rPr>
        </w:r>
        <w:r>
          <w:rPr>
            <w:noProof/>
            <w:webHidden/>
          </w:rPr>
          <w:fldChar w:fldCharType="separate"/>
        </w:r>
        <w:r>
          <w:rPr>
            <w:noProof/>
            <w:webHidden/>
          </w:rPr>
          <w:t>57</w:t>
        </w:r>
        <w:r>
          <w:rPr>
            <w:noProof/>
            <w:webHidden/>
          </w:rPr>
          <w:fldChar w:fldCharType="end"/>
        </w:r>
      </w:hyperlink>
    </w:p>
    <w:p w14:paraId="4D133A90" w14:textId="0E8DD8A2"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01" w:history="1">
        <w:r w:rsidRPr="00F04454">
          <w:rPr>
            <w:rStyle w:val="Hiperligao"/>
            <w:noProof/>
          </w:rPr>
          <w:t>Figura 40 - Sistema com o equipamento ligado e em estado ON</w:t>
        </w:r>
        <w:r>
          <w:rPr>
            <w:noProof/>
            <w:webHidden/>
          </w:rPr>
          <w:tab/>
        </w:r>
        <w:r>
          <w:rPr>
            <w:noProof/>
            <w:webHidden/>
          </w:rPr>
          <w:fldChar w:fldCharType="begin"/>
        </w:r>
        <w:r>
          <w:rPr>
            <w:noProof/>
            <w:webHidden/>
          </w:rPr>
          <w:instrText xml:space="preserve"> PAGEREF _Toc513115401 \h </w:instrText>
        </w:r>
        <w:r>
          <w:rPr>
            <w:noProof/>
            <w:webHidden/>
          </w:rPr>
        </w:r>
        <w:r>
          <w:rPr>
            <w:noProof/>
            <w:webHidden/>
          </w:rPr>
          <w:fldChar w:fldCharType="separate"/>
        </w:r>
        <w:r>
          <w:rPr>
            <w:noProof/>
            <w:webHidden/>
          </w:rPr>
          <w:t>59</w:t>
        </w:r>
        <w:r>
          <w:rPr>
            <w:noProof/>
            <w:webHidden/>
          </w:rPr>
          <w:fldChar w:fldCharType="end"/>
        </w:r>
      </w:hyperlink>
    </w:p>
    <w:p w14:paraId="75BA8385" w14:textId="597C7601"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02" w:history="1">
        <w:r w:rsidRPr="00F04454">
          <w:rPr>
            <w:rStyle w:val="Hiperligao"/>
            <w:noProof/>
          </w:rPr>
          <w:t xml:space="preserve">Figura 41 - Sistema a executar o </w:t>
        </w:r>
        <w:r w:rsidRPr="00E5238F">
          <w:rPr>
            <w:rStyle w:val="Hiperligao"/>
            <w:i/>
            <w:noProof/>
          </w:rPr>
          <w:t>Gcode</w:t>
        </w:r>
        <w:r w:rsidRPr="00F04454">
          <w:rPr>
            <w:rStyle w:val="Hiperligao"/>
            <w:noProof/>
          </w:rPr>
          <w:t xml:space="preserve"> na tabela vermelha</w:t>
        </w:r>
        <w:r>
          <w:rPr>
            <w:noProof/>
            <w:webHidden/>
          </w:rPr>
          <w:tab/>
        </w:r>
        <w:r>
          <w:rPr>
            <w:noProof/>
            <w:webHidden/>
          </w:rPr>
          <w:fldChar w:fldCharType="begin"/>
        </w:r>
        <w:r>
          <w:rPr>
            <w:noProof/>
            <w:webHidden/>
          </w:rPr>
          <w:instrText xml:space="preserve"> PAGEREF _Toc513115402 \h </w:instrText>
        </w:r>
        <w:r>
          <w:rPr>
            <w:noProof/>
            <w:webHidden/>
          </w:rPr>
        </w:r>
        <w:r>
          <w:rPr>
            <w:noProof/>
            <w:webHidden/>
          </w:rPr>
          <w:fldChar w:fldCharType="separate"/>
        </w:r>
        <w:r>
          <w:rPr>
            <w:noProof/>
            <w:webHidden/>
          </w:rPr>
          <w:t>59</w:t>
        </w:r>
        <w:r>
          <w:rPr>
            <w:noProof/>
            <w:webHidden/>
          </w:rPr>
          <w:fldChar w:fldCharType="end"/>
        </w:r>
      </w:hyperlink>
    </w:p>
    <w:p w14:paraId="0F548406" w14:textId="4495D083"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03" w:history="1">
        <w:r w:rsidRPr="00F04454">
          <w:rPr>
            <w:rStyle w:val="Hiperligao"/>
            <w:noProof/>
          </w:rPr>
          <w:t>Figura 42 - Visualização da peça a ser impressa em 3D (cima)  e 2D (baixo)</w:t>
        </w:r>
        <w:r>
          <w:rPr>
            <w:noProof/>
            <w:webHidden/>
          </w:rPr>
          <w:tab/>
        </w:r>
        <w:r>
          <w:rPr>
            <w:noProof/>
            <w:webHidden/>
          </w:rPr>
          <w:fldChar w:fldCharType="begin"/>
        </w:r>
        <w:r>
          <w:rPr>
            <w:noProof/>
            <w:webHidden/>
          </w:rPr>
          <w:instrText xml:space="preserve"> PAGEREF _Toc513115403 \h </w:instrText>
        </w:r>
        <w:r>
          <w:rPr>
            <w:noProof/>
            <w:webHidden/>
          </w:rPr>
        </w:r>
        <w:r>
          <w:rPr>
            <w:noProof/>
            <w:webHidden/>
          </w:rPr>
          <w:fldChar w:fldCharType="separate"/>
        </w:r>
        <w:r>
          <w:rPr>
            <w:noProof/>
            <w:webHidden/>
          </w:rPr>
          <w:t>60</w:t>
        </w:r>
        <w:r>
          <w:rPr>
            <w:noProof/>
            <w:webHidden/>
          </w:rPr>
          <w:fldChar w:fldCharType="end"/>
        </w:r>
      </w:hyperlink>
    </w:p>
    <w:p w14:paraId="385993A7" w14:textId="6CFD9047"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04" w:history="1">
        <w:r w:rsidRPr="00F04454">
          <w:rPr>
            <w:rStyle w:val="Hiperligao"/>
            <w:noProof/>
          </w:rPr>
          <w:t>Figura 43 - Levantamento de Requisitos (1ªparte)</w:t>
        </w:r>
        <w:r>
          <w:rPr>
            <w:noProof/>
            <w:webHidden/>
          </w:rPr>
          <w:tab/>
        </w:r>
        <w:r>
          <w:rPr>
            <w:noProof/>
            <w:webHidden/>
          </w:rPr>
          <w:fldChar w:fldCharType="begin"/>
        </w:r>
        <w:r>
          <w:rPr>
            <w:noProof/>
            <w:webHidden/>
          </w:rPr>
          <w:instrText xml:space="preserve"> PAGEREF _Toc513115404 \h </w:instrText>
        </w:r>
        <w:r>
          <w:rPr>
            <w:noProof/>
            <w:webHidden/>
          </w:rPr>
        </w:r>
        <w:r>
          <w:rPr>
            <w:noProof/>
            <w:webHidden/>
          </w:rPr>
          <w:fldChar w:fldCharType="separate"/>
        </w:r>
        <w:r>
          <w:rPr>
            <w:noProof/>
            <w:webHidden/>
          </w:rPr>
          <w:t>63</w:t>
        </w:r>
        <w:r>
          <w:rPr>
            <w:noProof/>
            <w:webHidden/>
          </w:rPr>
          <w:fldChar w:fldCharType="end"/>
        </w:r>
      </w:hyperlink>
    </w:p>
    <w:p w14:paraId="5F822D5B" w14:textId="625EF96A"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05" w:history="1">
        <w:r w:rsidRPr="00F04454">
          <w:rPr>
            <w:rStyle w:val="Hiperligao"/>
            <w:noProof/>
          </w:rPr>
          <w:t>Figura 44 - Levantamento de Requisitos (2ªparte)</w:t>
        </w:r>
        <w:r>
          <w:rPr>
            <w:noProof/>
            <w:webHidden/>
          </w:rPr>
          <w:tab/>
        </w:r>
        <w:r>
          <w:rPr>
            <w:noProof/>
            <w:webHidden/>
          </w:rPr>
          <w:fldChar w:fldCharType="begin"/>
        </w:r>
        <w:r>
          <w:rPr>
            <w:noProof/>
            <w:webHidden/>
          </w:rPr>
          <w:instrText xml:space="preserve"> PAGEREF _Toc513115405 \h </w:instrText>
        </w:r>
        <w:r>
          <w:rPr>
            <w:noProof/>
            <w:webHidden/>
          </w:rPr>
        </w:r>
        <w:r>
          <w:rPr>
            <w:noProof/>
            <w:webHidden/>
          </w:rPr>
          <w:fldChar w:fldCharType="separate"/>
        </w:r>
        <w:r>
          <w:rPr>
            <w:noProof/>
            <w:webHidden/>
          </w:rPr>
          <w:t>64</w:t>
        </w:r>
        <w:r>
          <w:rPr>
            <w:noProof/>
            <w:webHidden/>
          </w:rPr>
          <w:fldChar w:fldCharType="end"/>
        </w:r>
      </w:hyperlink>
    </w:p>
    <w:p w14:paraId="2012E509" w14:textId="08E1F73B"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06" w:history="1">
        <w:r w:rsidRPr="00F04454">
          <w:rPr>
            <w:rStyle w:val="Hiperligao"/>
            <w:noProof/>
          </w:rPr>
          <w:t xml:space="preserve">Figura 45 - Maquete da máquina ligada e </w:t>
        </w:r>
        <w:r w:rsidRPr="00F04454">
          <w:rPr>
            <w:rStyle w:val="Hiperligao"/>
            <w:i/>
            <w:noProof/>
          </w:rPr>
          <w:t>tabs</w:t>
        </w:r>
        <w:r w:rsidRPr="00F04454">
          <w:rPr>
            <w:rStyle w:val="Hiperligao"/>
            <w:noProof/>
          </w:rPr>
          <w:t xml:space="preserve"> Automático e Aquecimento visíveis</w:t>
        </w:r>
        <w:r>
          <w:rPr>
            <w:noProof/>
            <w:webHidden/>
          </w:rPr>
          <w:tab/>
        </w:r>
        <w:r>
          <w:rPr>
            <w:noProof/>
            <w:webHidden/>
          </w:rPr>
          <w:fldChar w:fldCharType="begin"/>
        </w:r>
        <w:r>
          <w:rPr>
            <w:noProof/>
            <w:webHidden/>
          </w:rPr>
          <w:instrText xml:space="preserve"> PAGEREF _Toc513115406 \h </w:instrText>
        </w:r>
        <w:r>
          <w:rPr>
            <w:noProof/>
            <w:webHidden/>
          </w:rPr>
        </w:r>
        <w:r>
          <w:rPr>
            <w:noProof/>
            <w:webHidden/>
          </w:rPr>
          <w:fldChar w:fldCharType="separate"/>
        </w:r>
        <w:r>
          <w:rPr>
            <w:noProof/>
            <w:webHidden/>
          </w:rPr>
          <w:t>65</w:t>
        </w:r>
        <w:r>
          <w:rPr>
            <w:noProof/>
            <w:webHidden/>
          </w:rPr>
          <w:fldChar w:fldCharType="end"/>
        </w:r>
      </w:hyperlink>
    </w:p>
    <w:p w14:paraId="0FE9501B" w14:textId="1004D067"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07" w:history="1">
        <w:r w:rsidRPr="00F04454">
          <w:rPr>
            <w:rStyle w:val="Hiperligao"/>
            <w:noProof/>
          </w:rPr>
          <w:t xml:space="preserve">Figura 46 - Maquete da máquina em pausa e </w:t>
        </w:r>
        <w:r w:rsidRPr="00F04454">
          <w:rPr>
            <w:rStyle w:val="Hiperligao"/>
            <w:i/>
            <w:noProof/>
          </w:rPr>
          <w:t>tabs</w:t>
        </w:r>
        <w:r w:rsidRPr="00F04454">
          <w:rPr>
            <w:rStyle w:val="Hiperligao"/>
            <w:noProof/>
          </w:rPr>
          <w:t xml:space="preserve"> Manual e Insuflação de Ar visíveis</w:t>
        </w:r>
        <w:r>
          <w:rPr>
            <w:noProof/>
            <w:webHidden/>
          </w:rPr>
          <w:tab/>
        </w:r>
        <w:r>
          <w:rPr>
            <w:noProof/>
            <w:webHidden/>
          </w:rPr>
          <w:fldChar w:fldCharType="begin"/>
        </w:r>
        <w:r>
          <w:rPr>
            <w:noProof/>
            <w:webHidden/>
          </w:rPr>
          <w:instrText xml:space="preserve"> PAGEREF _Toc513115407 \h </w:instrText>
        </w:r>
        <w:r>
          <w:rPr>
            <w:noProof/>
            <w:webHidden/>
          </w:rPr>
        </w:r>
        <w:r>
          <w:rPr>
            <w:noProof/>
            <w:webHidden/>
          </w:rPr>
          <w:fldChar w:fldCharType="separate"/>
        </w:r>
        <w:r>
          <w:rPr>
            <w:noProof/>
            <w:webHidden/>
          </w:rPr>
          <w:t>66</w:t>
        </w:r>
        <w:r>
          <w:rPr>
            <w:noProof/>
            <w:webHidden/>
          </w:rPr>
          <w:fldChar w:fldCharType="end"/>
        </w:r>
      </w:hyperlink>
    </w:p>
    <w:p w14:paraId="04B2DA61" w14:textId="45043E1F"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08" w:history="1">
        <w:r w:rsidRPr="00F04454">
          <w:rPr>
            <w:rStyle w:val="Hiperligao"/>
            <w:noProof/>
          </w:rPr>
          <w:t xml:space="preserve">Figura 47 - Maquete da máquina desligada e </w:t>
        </w:r>
        <w:r w:rsidRPr="00F04454">
          <w:rPr>
            <w:rStyle w:val="Hiperligao"/>
            <w:i/>
            <w:noProof/>
          </w:rPr>
          <w:t>tabs</w:t>
        </w:r>
        <w:r w:rsidRPr="00F04454">
          <w:rPr>
            <w:rStyle w:val="Hiperligao"/>
            <w:noProof/>
          </w:rPr>
          <w:t xml:space="preserve"> MDI e Parâmetros visíveis</w:t>
        </w:r>
        <w:r>
          <w:rPr>
            <w:noProof/>
            <w:webHidden/>
          </w:rPr>
          <w:tab/>
        </w:r>
        <w:r>
          <w:rPr>
            <w:noProof/>
            <w:webHidden/>
          </w:rPr>
          <w:fldChar w:fldCharType="begin"/>
        </w:r>
        <w:r>
          <w:rPr>
            <w:noProof/>
            <w:webHidden/>
          </w:rPr>
          <w:instrText xml:space="preserve"> PAGEREF _Toc513115408 \h </w:instrText>
        </w:r>
        <w:r>
          <w:rPr>
            <w:noProof/>
            <w:webHidden/>
          </w:rPr>
        </w:r>
        <w:r>
          <w:rPr>
            <w:noProof/>
            <w:webHidden/>
          </w:rPr>
          <w:fldChar w:fldCharType="separate"/>
        </w:r>
        <w:r>
          <w:rPr>
            <w:noProof/>
            <w:webHidden/>
          </w:rPr>
          <w:t>67</w:t>
        </w:r>
        <w:r>
          <w:rPr>
            <w:noProof/>
            <w:webHidden/>
          </w:rPr>
          <w:fldChar w:fldCharType="end"/>
        </w:r>
      </w:hyperlink>
    </w:p>
    <w:p w14:paraId="5C70620D" w14:textId="0AFB2B29"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09" w:history="1">
        <w:r w:rsidRPr="00F04454">
          <w:rPr>
            <w:rStyle w:val="Hiperligao"/>
            <w:noProof/>
          </w:rPr>
          <w:t>Figura 48 - Protótipo interativo em modo automático</w:t>
        </w:r>
        <w:r>
          <w:rPr>
            <w:noProof/>
            <w:webHidden/>
          </w:rPr>
          <w:tab/>
        </w:r>
        <w:r>
          <w:rPr>
            <w:noProof/>
            <w:webHidden/>
          </w:rPr>
          <w:fldChar w:fldCharType="begin"/>
        </w:r>
        <w:r>
          <w:rPr>
            <w:noProof/>
            <w:webHidden/>
          </w:rPr>
          <w:instrText xml:space="preserve"> PAGEREF _Toc513115409 \h </w:instrText>
        </w:r>
        <w:r>
          <w:rPr>
            <w:noProof/>
            <w:webHidden/>
          </w:rPr>
        </w:r>
        <w:r>
          <w:rPr>
            <w:noProof/>
            <w:webHidden/>
          </w:rPr>
          <w:fldChar w:fldCharType="separate"/>
        </w:r>
        <w:r>
          <w:rPr>
            <w:noProof/>
            <w:webHidden/>
          </w:rPr>
          <w:t>68</w:t>
        </w:r>
        <w:r>
          <w:rPr>
            <w:noProof/>
            <w:webHidden/>
          </w:rPr>
          <w:fldChar w:fldCharType="end"/>
        </w:r>
      </w:hyperlink>
    </w:p>
    <w:p w14:paraId="5E6E6A02" w14:textId="01284E04"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10" w:history="1">
        <w:r w:rsidRPr="00F04454">
          <w:rPr>
            <w:rStyle w:val="Hiperligao"/>
            <w:noProof/>
          </w:rPr>
          <w:t>Figura 49 - Protótipo interativo em modo manual</w:t>
        </w:r>
        <w:r>
          <w:rPr>
            <w:noProof/>
            <w:webHidden/>
          </w:rPr>
          <w:tab/>
        </w:r>
        <w:r>
          <w:rPr>
            <w:noProof/>
            <w:webHidden/>
          </w:rPr>
          <w:fldChar w:fldCharType="begin"/>
        </w:r>
        <w:r>
          <w:rPr>
            <w:noProof/>
            <w:webHidden/>
          </w:rPr>
          <w:instrText xml:space="preserve"> PAGEREF _Toc513115410 \h </w:instrText>
        </w:r>
        <w:r>
          <w:rPr>
            <w:noProof/>
            <w:webHidden/>
          </w:rPr>
        </w:r>
        <w:r>
          <w:rPr>
            <w:noProof/>
            <w:webHidden/>
          </w:rPr>
          <w:fldChar w:fldCharType="separate"/>
        </w:r>
        <w:r>
          <w:rPr>
            <w:noProof/>
            <w:webHidden/>
          </w:rPr>
          <w:t>68</w:t>
        </w:r>
        <w:r>
          <w:rPr>
            <w:noProof/>
            <w:webHidden/>
          </w:rPr>
          <w:fldChar w:fldCharType="end"/>
        </w:r>
      </w:hyperlink>
    </w:p>
    <w:p w14:paraId="4CE5AE09" w14:textId="3E3386DE"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11" w:history="1">
        <w:r w:rsidRPr="00F04454">
          <w:rPr>
            <w:rStyle w:val="Hiperligao"/>
            <w:noProof/>
          </w:rPr>
          <w:t>Figura 50 - Protótipo interativo em modo MDI</w:t>
        </w:r>
        <w:r>
          <w:rPr>
            <w:noProof/>
            <w:webHidden/>
          </w:rPr>
          <w:tab/>
        </w:r>
        <w:r>
          <w:rPr>
            <w:noProof/>
            <w:webHidden/>
          </w:rPr>
          <w:fldChar w:fldCharType="begin"/>
        </w:r>
        <w:r>
          <w:rPr>
            <w:noProof/>
            <w:webHidden/>
          </w:rPr>
          <w:instrText xml:space="preserve"> PAGEREF _Toc513115411 \h </w:instrText>
        </w:r>
        <w:r>
          <w:rPr>
            <w:noProof/>
            <w:webHidden/>
          </w:rPr>
        </w:r>
        <w:r>
          <w:rPr>
            <w:noProof/>
            <w:webHidden/>
          </w:rPr>
          <w:fldChar w:fldCharType="separate"/>
        </w:r>
        <w:r>
          <w:rPr>
            <w:noProof/>
            <w:webHidden/>
          </w:rPr>
          <w:t>69</w:t>
        </w:r>
        <w:r>
          <w:rPr>
            <w:noProof/>
            <w:webHidden/>
          </w:rPr>
          <w:fldChar w:fldCharType="end"/>
        </w:r>
      </w:hyperlink>
    </w:p>
    <w:p w14:paraId="22526AE9" w14:textId="691557A4"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12" w:history="1">
        <w:r w:rsidRPr="00F04454">
          <w:rPr>
            <w:rStyle w:val="Hiperligao"/>
            <w:noProof/>
          </w:rPr>
          <w:t>Figura 51 - Arquitetura da Solução Final</w:t>
        </w:r>
        <w:r>
          <w:rPr>
            <w:noProof/>
            <w:webHidden/>
          </w:rPr>
          <w:tab/>
        </w:r>
        <w:r>
          <w:rPr>
            <w:noProof/>
            <w:webHidden/>
          </w:rPr>
          <w:fldChar w:fldCharType="begin"/>
        </w:r>
        <w:r>
          <w:rPr>
            <w:noProof/>
            <w:webHidden/>
          </w:rPr>
          <w:instrText xml:space="preserve"> PAGEREF _Toc513115412 \h </w:instrText>
        </w:r>
        <w:r>
          <w:rPr>
            <w:noProof/>
            <w:webHidden/>
          </w:rPr>
        </w:r>
        <w:r>
          <w:rPr>
            <w:noProof/>
            <w:webHidden/>
          </w:rPr>
          <w:fldChar w:fldCharType="separate"/>
        </w:r>
        <w:r>
          <w:rPr>
            <w:noProof/>
            <w:webHidden/>
          </w:rPr>
          <w:t>70</w:t>
        </w:r>
        <w:r>
          <w:rPr>
            <w:noProof/>
            <w:webHidden/>
          </w:rPr>
          <w:fldChar w:fldCharType="end"/>
        </w:r>
      </w:hyperlink>
    </w:p>
    <w:p w14:paraId="4EDC25BD" w14:textId="0771C715"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13" w:history="1">
        <w:r w:rsidRPr="00F04454">
          <w:rPr>
            <w:rStyle w:val="Hiperligao"/>
            <w:noProof/>
          </w:rPr>
          <w:t>Figura 52 - Problemas de Usabilidade vs Número de Utilizadores.</w:t>
        </w:r>
        <w:r>
          <w:rPr>
            <w:noProof/>
            <w:webHidden/>
          </w:rPr>
          <w:tab/>
        </w:r>
        <w:r>
          <w:rPr>
            <w:noProof/>
            <w:webHidden/>
          </w:rPr>
          <w:fldChar w:fldCharType="begin"/>
        </w:r>
        <w:r>
          <w:rPr>
            <w:noProof/>
            <w:webHidden/>
          </w:rPr>
          <w:instrText xml:space="preserve"> PAGEREF _Toc513115413 \h </w:instrText>
        </w:r>
        <w:r>
          <w:rPr>
            <w:noProof/>
            <w:webHidden/>
          </w:rPr>
        </w:r>
        <w:r>
          <w:rPr>
            <w:noProof/>
            <w:webHidden/>
          </w:rPr>
          <w:fldChar w:fldCharType="separate"/>
        </w:r>
        <w:r>
          <w:rPr>
            <w:noProof/>
            <w:webHidden/>
          </w:rPr>
          <w:t>72</w:t>
        </w:r>
        <w:r>
          <w:rPr>
            <w:noProof/>
            <w:webHidden/>
          </w:rPr>
          <w:fldChar w:fldCharType="end"/>
        </w:r>
      </w:hyperlink>
    </w:p>
    <w:p w14:paraId="6EA0AD3B" w14:textId="2EEB1F24"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14" w:history="1">
        <w:r w:rsidRPr="00F04454">
          <w:rPr>
            <w:rStyle w:val="Hiperligao"/>
            <w:noProof/>
          </w:rPr>
          <w:t>Figura 53 - Esquema de eixos do equipamento</w:t>
        </w:r>
        <w:r>
          <w:rPr>
            <w:noProof/>
            <w:webHidden/>
          </w:rPr>
          <w:tab/>
        </w:r>
        <w:r>
          <w:rPr>
            <w:noProof/>
            <w:webHidden/>
          </w:rPr>
          <w:fldChar w:fldCharType="begin"/>
        </w:r>
        <w:r>
          <w:rPr>
            <w:noProof/>
            <w:webHidden/>
          </w:rPr>
          <w:instrText xml:space="preserve"> PAGEREF _Toc513115414 \h </w:instrText>
        </w:r>
        <w:r>
          <w:rPr>
            <w:noProof/>
            <w:webHidden/>
          </w:rPr>
        </w:r>
        <w:r>
          <w:rPr>
            <w:noProof/>
            <w:webHidden/>
          </w:rPr>
          <w:fldChar w:fldCharType="separate"/>
        </w:r>
        <w:r>
          <w:rPr>
            <w:noProof/>
            <w:webHidden/>
          </w:rPr>
          <w:t>77</w:t>
        </w:r>
        <w:r>
          <w:rPr>
            <w:noProof/>
            <w:webHidden/>
          </w:rPr>
          <w:fldChar w:fldCharType="end"/>
        </w:r>
      </w:hyperlink>
    </w:p>
    <w:p w14:paraId="2522AE04" w14:textId="1CF9F489"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15" w:history="1">
        <w:r w:rsidRPr="00F04454">
          <w:rPr>
            <w:rStyle w:val="Hiperligao"/>
            <w:noProof/>
          </w:rPr>
          <w:t>Figura 54 - Ecrã Inicial</w:t>
        </w:r>
        <w:r>
          <w:rPr>
            <w:noProof/>
            <w:webHidden/>
          </w:rPr>
          <w:tab/>
        </w:r>
        <w:r>
          <w:rPr>
            <w:noProof/>
            <w:webHidden/>
          </w:rPr>
          <w:fldChar w:fldCharType="begin"/>
        </w:r>
        <w:r>
          <w:rPr>
            <w:noProof/>
            <w:webHidden/>
          </w:rPr>
          <w:instrText xml:space="preserve"> PAGEREF _Toc513115415 \h </w:instrText>
        </w:r>
        <w:r>
          <w:rPr>
            <w:noProof/>
            <w:webHidden/>
          </w:rPr>
        </w:r>
        <w:r>
          <w:rPr>
            <w:noProof/>
            <w:webHidden/>
          </w:rPr>
          <w:fldChar w:fldCharType="separate"/>
        </w:r>
        <w:r>
          <w:rPr>
            <w:noProof/>
            <w:webHidden/>
          </w:rPr>
          <w:t>78</w:t>
        </w:r>
        <w:r>
          <w:rPr>
            <w:noProof/>
            <w:webHidden/>
          </w:rPr>
          <w:fldChar w:fldCharType="end"/>
        </w:r>
      </w:hyperlink>
    </w:p>
    <w:p w14:paraId="3E7A936A" w14:textId="74F7F25A"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16" w:history="1">
        <w:r w:rsidRPr="00F04454">
          <w:rPr>
            <w:rStyle w:val="Hiperligao"/>
            <w:noProof/>
          </w:rPr>
          <w:t>Figura 55 - Eixos B e C</w:t>
        </w:r>
        <w:r>
          <w:rPr>
            <w:noProof/>
            <w:webHidden/>
          </w:rPr>
          <w:tab/>
        </w:r>
        <w:r>
          <w:rPr>
            <w:noProof/>
            <w:webHidden/>
          </w:rPr>
          <w:fldChar w:fldCharType="begin"/>
        </w:r>
        <w:r>
          <w:rPr>
            <w:noProof/>
            <w:webHidden/>
          </w:rPr>
          <w:instrText xml:space="preserve"> PAGEREF _Toc513115416 \h </w:instrText>
        </w:r>
        <w:r>
          <w:rPr>
            <w:noProof/>
            <w:webHidden/>
          </w:rPr>
        </w:r>
        <w:r>
          <w:rPr>
            <w:noProof/>
            <w:webHidden/>
          </w:rPr>
          <w:fldChar w:fldCharType="separate"/>
        </w:r>
        <w:r>
          <w:rPr>
            <w:noProof/>
            <w:webHidden/>
          </w:rPr>
          <w:t>78</w:t>
        </w:r>
        <w:r>
          <w:rPr>
            <w:noProof/>
            <w:webHidden/>
          </w:rPr>
          <w:fldChar w:fldCharType="end"/>
        </w:r>
      </w:hyperlink>
    </w:p>
    <w:p w14:paraId="7F7619AD" w14:textId="335F0687"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17" w:history="1">
        <w:r w:rsidRPr="00F04454">
          <w:rPr>
            <w:rStyle w:val="Hiperligao"/>
            <w:noProof/>
          </w:rPr>
          <w:t>Figura 56 - Eixos B e C</w:t>
        </w:r>
        <w:r>
          <w:rPr>
            <w:noProof/>
            <w:webHidden/>
          </w:rPr>
          <w:tab/>
        </w:r>
        <w:r>
          <w:rPr>
            <w:noProof/>
            <w:webHidden/>
          </w:rPr>
          <w:fldChar w:fldCharType="begin"/>
        </w:r>
        <w:r>
          <w:rPr>
            <w:noProof/>
            <w:webHidden/>
          </w:rPr>
          <w:instrText xml:space="preserve"> PAGEREF _Toc513115417 \h </w:instrText>
        </w:r>
        <w:r>
          <w:rPr>
            <w:noProof/>
            <w:webHidden/>
          </w:rPr>
        </w:r>
        <w:r>
          <w:rPr>
            <w:noProof/>
            <w:webHidden/>
          </w:rPr>
          <w:fldChar w:fldCharType="separate"/>
        </w:r>
        <w:r>
          <w:rPr>
            <w:noProof/>
            <w:webHidden/>
          </w:rPr>
          <w:t>79</w:t>
        </w:r>
        <w:r>
          <w:rPr>
            <w:noProof/>
            <w:webHidden/>
          </w:rPr>
          <w:fldChar w:fldCharType="end"/>
        </w:r>
      </w:hyperlink>
    </w:p>
    <w:p w14:paraId="70C40FAF" w14:textId="22174C20"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18" w:history="1">
        <w:r w:rsidRPr="00F04454">
          <w:rPr>
            <w:rStyle w:val="Hiperligao"/>
            <w:noProof/>
          </w:rPr>
          <w:t>Figura 57 - Visualização das temperaturas na HMI</w:t>
        </w:r>
        <w:r>
          <w:rPr>
            <w:noProof/>
            <w:webHidden/>
          </w:rPr>
          <w:tab/>
        </w:r>
        <w:r>
          <w:rPr>
            <w:noProof/>
            <w:webHidden/>
          </w:rPr>
          <w:fldChar w:fldCharType="begin"/>
        </w:r>
        <w:r>
          <w:rPr>
            <w:noProof/>
            <w:webHidden/>
          </w:rPr>
          <w:instrText xml:space="preserve"> PAGEREF _Toc513115418 \h </w:instrText>
        </w:r>
        <w:r>
          <w:rPr>
            <w:noProof/>
            <w:webHidden/>
          </w:rPr>
        </w:r>
        <w:r>
          <w:rPr>
            <w:noProof/>
            <w:webHidden/>
          </w:rPr>
          <w:fldChar w:fldCharType="separate"/>
        </w:r>
        <w:r>
          <w:rPr>
            <w:noProof/>
            <w:webHidden/>
          </w:rPr>
          <w:t>79</w:t>
        </w:r>
        <w:r>
          <w:rPr>
            <w:noProof/>
            <w:webHidden/>
          </w:rPr>
          <w:fldChar w:fldCharType="end"/>
        </w:r>
      </w:hyperlink>
    </w:p>
    <w:p w14:paraId="2C9AA6EF" w14:textId="273316B9"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19" w:history="1">
        <w:r w:rsidRPr="00F04454">
          <w:rPr>
            <w:rStyle w:val="Hiperligao"/>
            <w:noProof/>
          </w:rPr>
          <w:t>Figura 58 - Visualização do objeto em 3D</w:t>
        </w:r>
        <w:r>
          <w:rPr>
            <w:noProof/>
            <w:webHidden/>
          </w:rPr>
          <w:tab/>
        </w:r>
        <w:r>
          <w:rPr>
            <w:noProof/>
            <w:webHidden/>
          </w:rPr>
          <w:fldChar w:fldCharType="begin"/>
        </w:r>
        <w:r>
          <w:rPr>
            <w:noProof/>
            <w:webHidden/>
          </w:rPr>
          <w:instrText xml:space="preserve"> PAGEREF _Toc513115419 \h </w:instrText>
        </w:r>
        <w:r>
          <w:rPr>
            <w:noProof/>
            <w:webHidden/>
          </w:rPr>
        </w:r>
        <w:r>
          <w:rPr>
            <w:noProof/>
            <w:webHidden/>
          </w:rPr>
          <w:fldChar w:fldCharType="separate"/>
        </w:r>
        <w:r>
          <w:rPr>
            <w:noProof/>
            <w:webHidden/>
          </w:rPr>
          <w:t>80</w:t>
        </w:r>
        <w:r>
          <w:rPr>
            <w:noProof/>
            <w:webHidden/>
          </w:rPr>
          <w:fldChar w:fldCharType="end"/>
        </w:r>
      </w:hyperlink>
    </w:p>
    <w:p w14:paraId="4402EA21" w14:textId="3E123BB2"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20" w:history="1">
        <w:r w:rsidRPr="00F04454">
          <w:rPr>
            <w:rStyle w:val="Hiperligao"/>
            <w:noProof/>
          </w:rPr>
          <w:t>Figura 59 - Visualização do objeto em 3D</w:t>
        </w:r>
        <w:r>
          <w:rPr>
            <w:noProof/>
            <w:webHidden/>
          </w:rPr>
          <w:tab/>
        </w:r>
        <w:r>
          <w:rPr>
            <w:noProof/>
            <w:webHidden/>
          </w:rPr>
          <w:fldChar w:fldCharType="begin"/>
        </w:r>
        <w:r>
          <w:rPr>
            <w:noProof/>
            <w:webHidden/>
          </w:rPr>
          <w:instrText xml:space="preserve"> PAGEREF _Toc513115420 \h </w:instrText>
        </w:r>
        <w:r>
          <w:rPr>
            <w:noProof/>
            <w:webHidden/>
          </w:rPr>
        </w:r>
        <w:r>
          <w:rPr>
            <w:noProof/>
            <w:webHidden/>
          </w:rPr>
          <w:fldChar w:fldCharType="separate"/>
        </w:r>
        <w:r>
          <w:rPr>
            <w:noProof/>
            <w:webHidden/>
          </w:rPr>
          <w:t>80</w:t>
        </w:r>
        <w:r>
          <w:rPr>
            <w:noProof/>
            <w:webHidden/>
          </w:rPr>
          <w:fldChar w:fldCharType="end"/>
        </w:r>
      </w:hyperlink>
    </w:p>
    <w:p w14:paraId="3EDCBC85" w14:textId="1664E116"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21" w:history="1">
        <w:r w:rsidRPr="00F04454">
          <w:rPr>
            <w:rStyle w:val="Hiperligao"/>
            <w:noProof/>
          </w:rPr>
          <w:t>Figura 60 - Modo de operação Automático</w:t>
        </w:r>
        <w:r>
          <w:rPr>
            <w:noProof/>
            <w:webHidden/>
          </w:rPr>
          <w:tab/>
        </w:r>
        <w:r>
          <w:rPr>
            <w:noProof/>
            <w:webHidden/>
          </w:rPr>
          <w:fldChar w:fldCharType="begin"/>
        </w:r>
        <w:r>
          <w:rPr>
            <w:noProof/>
            <w:webHidden/>
          </w:rPr>
          <w:instrText xml:space="preserve"> PAGEREF _Toc513115421 \h </w:instrText>
        </w:r>
        <w:r>
          <w:rPr>
            <w:noProof/>
            <w:webHidden/>
          </w:rPr>
        </w:r>
        <w:r>
          <w:rPr>
            <w:noProof/>
            <w:webHidden/>
          </w:rPr>
          <w:fldChar w:fldCharType="separate"/>
        </w:r>
        <w:r>
          <w:rPr>
            <w:noProof/>
            <w:webHidden/>
          </w:rPr>
          <w:t>81</w:t>
        </w:r>
        <w:r>
          <w:rPr>
            <w:noProof/>
            <w:webHidden/>
          </w:rPr>
          <w:fldChar w:fldCharType="end"/>
        </w:r>
      </w:hyperlink>
    </w:p>
    <w:p w14:paraId="35390D90" w14:textId="4F709A4B"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22" w:history="1">
        <w:r w:rsidRPr="00F04454">
          <w:rPr>
            <w:rStyle w:val="Hiperligao"/>
            <w:noProof/>
          </w:rPr>
          <w:t>Figura 61 - Modo de Operação Manual</w:t>
        </w:r>
        <w:r>
          <w:rPr>
            <w:noProof/>
            <w:webHidden/>
          </w:rPr>
          <w:tab/>
        </w:r>
        <w:r>
          <w:rPr>
            <w:noProof/>
            <w:webHidden/>
          </w:rPr>
          <w:fldChar w:fldCharType="begin"/>
        </w:r>
        <w:r>
          <w:rPr>
            <w:noProof/>
            <w:webHidden/>
          </w:rPr>
          <w:instrText xml:space="preserve"> PAGEREF _Toc513115422 \h </w:instrText>
        </w:r>
        <w:r>
          <w:rPr>
            <w:noProof/>
            <w:webHidden/>
          </w:rPr>
        </w:r>
        <w:r>
          <w:rPr>
            <w:noProof/>
            <w:webHidden/>
          </w:rPr>
          <w:fldChar w:fldCharType="separate"/>
        </w:r>
        <w:r>
          <w:rPr>
            <w:noProof/>
            <w:webHidden/>
          </w:rPr>
          <w:t>81</w:t>
        </w:r>
        <w:r>
          <w:rPr>
            <w:noProof/>
            <w:webHidden/>
          </w:rPr>
          <w:fldChar w:fldCharType="end"/>
        </w:r>
      </w:hyperlink>
    </w:p>
    <w:p w14:paraId="68CA1F95" w14:textId="0B900360"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23" w:history="1">
        <w:r w:rsidRPr="00F04454">
          <w:rPr>
            <w:rStyle w:val="Hiperligao"/>
            <w:noProof/>
          </w:rPr>
          <w:t>Figura 62 - Modo de Operação MDI</w:t>
        </w:r>
        <w:r>
          <w:rPr>
            <w:noProof/>
            <w:webHidden/>
          </w:rPr>
          <w:tab/>
        </w:r>
        <w:r>
          <w:rPr>
            <w:noProof/>
            <w:webHidden/>
          </w:rPr>
          <w:fldChar w:fldCharType="begin"/>
        </w:r>
        <w:r>
          <w:rPr>
            <w:noProof/>
            <w:webHidden/>
          </w:rPr>
          <w:instrText xml:space="preserve"> PAGEREF _Toc513115423 \h </w:instrText>
        </w:r>
        <w:r>
          <w:rPr>
            <w:noProof/>
            <w:webHidden/>
          </w:rPr>
        </w:r>
        <w:r>
          <w:rPr>
            <w:noProof/>
            <w:webHidden/>
          </w:rPr>
          <w:fldChar w:fldCharType="separate"/>
        </w:r>
        <w:r>
          <w:rPr>
            <w:noProof/>
            <w:webHidden/>
          </w:rPr>
          <w:t>82</w:t>
        </w:r>
        <w:r>
          <w:rPr>
            <w:noProof/>
            <w:webHidden/>
          </w:rPr>
          <w:fldChar w:fldCharType="end"/>
        </w:r>
      </w:hyperlink>
    </w:p>
    <w:p w14:paraId="2D2A81E7" w14:textId="2FBB876F"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24" w:history="1">
        <w:r w:rsidRPr="00F04454">
          <w:rPr>
            <w:rStyle w:val="Hiperligao"/>
            <w:noProof/>
          </w:rPr>
          <w:t>Figura 63 - Teclado virtual para inserção de linha no modo MDI</w:t>
        </w:r>
        <w:r>
          <w:rPr>
            <w:noProof/>
            <w:webHidden/>
          </w:rPr>
          <w:tab/>
        </w:r>
        <w:r>
          <w:rPr>
            <w:noProof/>
            <w:webHidden/>
          </w:rPr>
          <w:fldChar w:fldCharType="begin"/>
        </w:r>
        <w:r>
          <w:rPr>
            <w:noProof/>
            <w:webHidden/>
          </w:rPr>
          <w:instrText xml:space="preserve"> PAGEREF _Toc513115424 \h </w:instrText>
        </w:r>
        <w:r>
          <w:rPr>
            <w:noProof/>
            <w:webHidden/>
          </w:rPr>
        </w:r>
        <w:r>
          <w:rPr>
            <w:noProof/>
            <w:webHidden/>
          </w:rPr>
          <w:fldChar w:fldCharType="separate"/>
        </w:r>
        <w:r>
          <w:rPr>
            <w:noProof/>
            <w:webHidden/>
          </w:rPr>
          <w:t>82</w:t>
        </w:r>
        <w:r>
          <w:rPr>
            <w:noProof/>
            <w:webHidden/>
          </w:rPr>
          <w:fldChar w:fldCharType="end"/>
        </w:r>
      </w:hyperlink>
    </w:p>
    <w:p w14:paraId="52C64E8A" w14:textId="7EF11FD7"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25" w:history="1">
        <w:r w:rsidRPr="00F04454">
          <w:rPr>
            <w:rStyle w:val="Hiperligao"/>
            <w:noProof/>
          </w:rPr>
          <w:t>Figura 64 - Ajuste de Mesa e Iluminação da Câmara</w:t>
        </w:r>
        <w:r>
          <w:rPr>
            <w:noProof/>
            <w:webHidden/>
          </w:rPr>
          <w:tab/>
        </w:r>
        <w:r>
          <w:rPr>
            <w:noProof/>
            <w:webHidden/>
          </w:rPr>
          <w:fldChar w:fldCharType="begin"/>
        </w:r>
        <w:r>
          <w:rPr>
            <w:noProof/>
            <w:webHidden/>
          </w:rPr>
          <w:instrText xml:space="preserve"> PAGEREF _Toc513115425 \h </w:instrText>
        </w:r>
        <w:r>
          <w:rPr>
            <w:noProof/>
            <w:webHidden/>
          </w:rPr>
        </w:r>
        <w:r>
          <w:rPr>
            <w:noProof/>
            <w:webHidden/>
          </w:rPr>
          <w:fldChar w:fldCharType="separate"/>
        </w:r>
        <w:r>
          <w:rPr>
            <w:noProof/>
            <w:webHidden/>
          </w:rPr>
          <w:t>83</w:t>
        </w:r>
        <w:r>
          <w:rPr>
            <w:noProof/>
            <w:webHidden/>
          </w:rPr>
          <w:fldChar w:fldCharType="end"/>
        </w:r>
      </w:hyperlink>
    </w:p>
    <w:p w14:paraId="1CBFD2E3" w14:textId="1D1CE19D"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26" w:history="1">
        <w:r w:rsidRPr="00F04454">
          <w:rPr>
            <w:rStyle w:val="Hiperligao"/>
            <w:noProof/>
          </w:rPr>
          <w:t>Figura 65 - Desligar partes do equipamento</w:t>
        </w:r>
        <w:r>
          <w:rPr>
            <w:noProof/>
            <w:webHidden/>
          </w:rPr>
          <w:tab/>
        </w:r>
        <w:r>
          <w:rPr>
            <w:noProof/>
            <w:webHidden/>
          </w:rPr>
          <w:fldChar w:fldCharType="begin"/>
        </w:r>
        <w:r>
          <w:rPr>
            <w:noProof/>
            <w:webHidden/>
          </w:rPr>
          <w:instrText xml:space="preserve"> PAGEREF _Toc513115426 \h </w:instrText>
        </w:r>
        <w:r>
          <w:rPr>
            <w:noProof/>
            <w:webHidden/>
          </w:rPr>
        </w:r>
        <w:r>
          <w:rPr>
            <w:noProof/>
            <w:webHidden/>
          </w:rPr>
          <w:fldChar w:fldCharType="separate"/>
        </w:r>
        <w:r>
          <w:rPr>
            <w:noProof/>
            <w:webHidden/>
          </w:rPr>
          <w:t>83</w:t>
        </w:r>
        <w:r>
          <w:rPr>
            <w:noProof/>
            <w:webHidden/>
          </w:rPr>
          <w:fldChar w:fldCharType="end"/>
        </w:r>
      </w:hyperlink>
    </w:p>
    <w:p w14:paraId="0609FE46" w14:textId="707F4E7A"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27" w:history="1">
        <w:r w:rsidRPr="00F04454">
          <w:rPr>
            <w:rStyle w:val="Hiperligao"/>
            <w:noProof/>
          </w:rPr>
          <w:t>Figura 66 - HMI: tabela de execuções</w:t>
        </w:r>
        <w:r>
          <w:rPr>
            <w:noProof/>
            <w:webHidden/>
          </w:rPr>
          <w:tab/>
        </w:r>
        <w:r>
          <w:rPr>
            <w:noProof/>
            <w:webHidden/>
          </w:rPr>
          <w:fldChar w:fldCharType="begin"/>
        </w:r>
        <w:r>
          <w:rPr>
            <w:noProof/>
            <w:webHidden/>
          </w:rPr>
          <w:instrText xml:space="preserve"> PAGEREF _Toc513115427 \h </w:instrText>
        </w:r>
        <w:r>
          <w:rPr>
            <w:noProof/>
            <w:webHidden/>
          </w:rPr>
        </w:r>
        <w:r>
          <w:rPr>
            <w:noProof/>
            <w:webHidden/>
          </w:rPr>
          <w:fldChar w:fldCharType="separate"/>
        </w:r>
        <w:r>
          <w:rPr>
            <w:noProof/>
            <w:webHidden/>
          </w:rPr>
          <w:t>84</w:t>
        </w:r>
        <w:r>
          <w:rPr>
            <w:noProof/>
            <w:webHidden/>
          </w:rPr>
          <w:fldChar w:fldCharType="end"/>
        </w:r>
      </w:hyperlink>
    </w:p>
    <w:p w14:paraId="486C728F" w14:textId="7ED3C8FB"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28" w:history="1">
        <w:r w:rsidRPr="00F04454">
          <w:rPr>
            <w:rStyle w:val="Hiperligao"/>
            <w:noProof/>
          </w:rPr>
          <w:t>Figura 67 - HMI: temperaturas de uma execução</w:t>
        </w:r>
        <w:r>
          <w:rPr>
            <w:noProof/>
            <w:webHidden/>
          </w:rPr>
          <w:tab/>
        </w:r>
        <w:r>
          <w:rPr>
            <w:noProof/>
            <w:webHidden/>
          </w:rPr>
          <w:fldChar w:fldCharType="begin"/>
        </w:r>
        <w:r>
          <w:rPr>
            <w:noProof/>
            <w:webHidden/>
          </w:rPr>
          <w:instrText xml:space="preserve"> PAGEREF _Toc513115428 \h </w:instrText>
        </w:r>
        <w:r>
          <w:rPr>
            <w:noProof/>
            <w:webHidden/>
          </w:rPr>
        </w:r>
        <w:r>
          <w:rPr>
            <w:noProof/>
            <w:webHidden/>
          </w:rPr>
          <w:fldChar w:fldCharType="separate"/>
        </w:r>
        <w:r>
          <w:rPr>
            <w:noProof/>
            <w:webHidden/>
          </w:rPr>
          <w:t>85</w:t>
        </w:r>
        <w:r>
          <w:rPr>
            <w:noProof/>
            <w:webHidden/>
          </w:rPr>
          <w:fldChar w:fldCharType="end"/>
        </w:r>
      </w:hyperlink>
    </w:p>
    <w:p w14:paraId="0373BB75" w14:textId="7ECF4EE3"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29" w:history="1">
        <w:r w:rsidRPr="00F04454">
          <w:rPr>
            <w:rStyle w:val="Hiperligao"/>
            <w:noProof/>
          </w:rPr>
          <w:t>Figura 68 - Requisitos implementados na HMI</w:t>
        </w:r>
        <w:r>
          <w:rPr>
            <w:noProof/>
            <w:webHidden/>
          </w:rPr>
          <w:tab/>
        </w:r>
        <w:r>
          <w:rPr>
            <w:noProof/>
            <w:webHidden/>
          </w:rPr>
          <w:fldChar w:fldCharType="begin"/>
        </w:r>
        <w:r>
          <w:rPr>
            <w:noProof/>
            <w:webHidden/>
          </w:rPr>
          <w:instrText xml:space="preserve"> PAGEREF _Toc513115429 \h </w:instrText>
        </w:r>
        <w:r>
          <w:rPr>
            <w:noProof/>
            <w:webHidden/>
          </w:rPr>
        </w:r>
        <w:r>
          <w:rPr>
            <w:noProof/>
            <w:webHidden/>
          </w:rPr>
          <w:fldChar w:fldCharType="separate"/>
        </w:r>
        <w:r>
          <w:rPr>
            <w:noProof/>
            <w:webHidden/>
          </w:rPr>
          <w:t>87</w:t>
        </w:r>
        <w:r>
          <w:rPr>
            <w:noProof/>
            <w:webHidden/>
          </w:rPr>
          <w:fldChar w:fldCharType="end"/>
        </w:r>
      </w:hyperlink>
    </w:p>
    <w:p w14:paraId="09EB3360" w14:textId="7CE9E0EF"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30" w:history="1">
        <w:r w:rsidRPr="00F04454">
          <w:rPr>
            <w:rStyle w:val="Hiperligao"/>
            <w:noProof/>
          </w:rPr>
          <w:t>Figura 69 - Requisitos implementados na HMI</w:t>
        </w:r>
        <w:r>
          <w:rPr>
            <w:noProof/>
            <w:webHidden/>
          </w:rPr>
          <w:tab/>
        </w:r>
        <w:r>
          <w:rPr>
            <w:noProof/>
            <w:webHidden/>
          </w:rPr>
          <w:fldChar w:fldCharType="begin"/>
        </w:r>
        <w:r>
          <w:rPr>
            <w:noProof/>
            <w:webHidden/>
          </w:rPr>
          <w:instrText xml:space="preserve"> PAGEREF _Toc513115430 \h </w:instrText>
        </w:r>
        <w:r>
          <w:rPr>
            <w:noProof/>
            <w:webHidden/>
          </w:rPr>
        </w:r>
        <w:r>
          <w:rPr>
            <w:noProof/>
            <w:webHidden/>
          </w:rPr>
          <w:fldChar w:fldCharType="separate"/>
        </w:r>
        <w:r>
          <w:rPr>
            <w:noProof/>
            <w:webHidden/>
          </w:rPr>
          <w:t>88</w:t>
        </w:r>
        <w:r>
          <w:rPr>
            <w:noProof/>
            <w:webHidden/>
          </w:rPr>
          <w:fldChar w:fldCharType="end"/>
        </w:r>
      </w:hyperlink>
    </w:p>
    <w:p w14:paraId="1F1EA260" w14:textId="3BA1EC3D"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31" w:history="1">
        <w:r w:rsidRPr="00F04454">
          <w:rPr>
            <w:rStyle w:val="Hiperligao"/>
            <w:noProof/>
          </w:rPr>
          <w:t xml:space="preserve">Figura 70 - Imagem 3D da peça gerada no </w:t>
        </w:r>
        <w:r w:rsidRPr="00F04454">
          <w:rPr>
            <w:rStyle w:val="Hiperligao"/>
            <w:i/>
            <w:noProof/>
          </w:rPr>
          <w:t>software</w:t>
        </w:r>
        <w:r w:rsidRPr="00F04454">
          <w:rPr>
            <w:rStyle w:val="Hiperligao"/>
            <w:noProof/>
          </w:rPr>
          <w:t xml:space="preserve"> gerador de código G (http://slic3r.org)</w:t>
        </w:r>
        <w:r>
          <w:rPr>
            <w:noProof/>
            <w:webHidden/>
          </w:rPr>
          <w:tab/>
        </w:r>
        <w:r>
          <w:rPr>
            <w:noProof/>
            <w:webHidden/>
          </w:rPr>
          <w:fldChar w:fldCharType="begin"/>
        </w:r>
        <w:r>
          <w:rPr>
            <w:noProof/>
            <w:webHidden/>
          </w:rPr>
          <w:instrText xml:space="preserve"> PAGEREF _Toc513115431 \h </w:instrText>
        </w:r>
        <w:r>
          <w:rPr>
            <w:noProof/>
            <w:webHidden/>
          </w:rPr>
        </w:r>
        <w:r>
          <w:rPr>
            <w:noProof/>
            <w:webHidden/>
          </w:rPr>
          <w:fldChar w:fldCharType="separate"/>
        </w:r>
        <w:r>
          <w:rPr>
            <w:noProof/>
            <w:webHidden/>
          </w:rPr>
          <w:t>88</w:t>
        </w:r>
        <w:r>
          <w:rPr>
            <w:noProof/>
            <w:webHidden/>
          </w:rPr>
          <w:fldChar w:fldCharType="end"/>
        </w:r>
      </w:hyperlink>
    </w:p>
    <w:p w14:paraId="7547EEB3" w14:textId="35CEB34A"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32" w:history="1">
        <w:r w:rsidRPr="00F04454">
          <w:rPr>
            <w:rStyle w:val="Hiperligao"/>
            <w:noProof/>
          </w:rPr>
          <w:t>Figura 71 - HMI a monitorizar impressão da peça</w:t>
        </w:r>
        <w:r>
          <w:rPr>
            <w:noProof/>
            <w:webHidden/>
          </w:rPr>
          <w:tab/>
        </w:r>
        <w:r>
          <w:rPr>
            <w:noProof/>
            <w:webHidden/>
          </w:rPr>
          <w:fldChar w:fldCharType="begin"/>
        </w:r>
        <w:r>
          <w:rPr>
            <w:noProof/>
            <w:webHidden/>
          </w:rPr>
          <w:instrText xml:space="preserve"> PAGEREF _Toc513115432 \h </w:instrText>
        </w:r>
        <w:r>
          <w:rPr>
            <w:noProof/>
            <w:webHidden/>
          </w:rPr>
        </w:r>
        <w:r>
          <w:rPr>
            <w:noProof/>
            <w:webHidden/>
          </w:rPr>
          <w:fldChar w:fldCharType="separate"/>
        </w:r>
        <w:r>
          <w:rPr>
            <w:noProof/>
            <w:webHidden/>
          </w:rPr>
          <w:t>89</w:t>
        </w:r>
        <w:r>
          <w:rPr>
            <w:noProof/>
            <w:webHidden/>
          </w:rPr>
          <w:fldChar w:fldCharType="end"/>
        </w:r>
      </w:hyperlink>
    </w:p>
    <w:p w14:paraId="639D4136" w14:textId="118B02F9"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33" w:history="1">
        <w:r w:rsidRPr="00F04454">
          <w:rPr>
            <w:rStyle w:val="Hiperligao"/>
            <w:noProof/>
          </w:rPr>
          <w:t>Figura 72 - Primeiras camadas da peça</w:t>
        </w:r>
        <w:r>
          <w:rPr>
            <w:noProof/>
            <w:webHidden/>
          </w:rPr>
          <w:tab/>
        </w:r>
        <w:r>
          <w:rPr>
            <w:noProof/>
            <w:webHidden/>
          </w:rPr>
          <w:fldChar w:fldCharType="begin"/>
        </w:r>
        <w:r>
          <w:rPr>
            <w:noProof/>
            <w:webHidden/>
          </w:rPr>
          <w:instrText xml:space="preserve"> PAGEREF _Toc513115433 \h </w:instrText>
        </w:r>
        <w:r>
          <w:rPr>
            <w:noProof/>
            <w:webHidden/>
          </w:rPr>
        </w:r>
        <w:r>
          <w:rPr>
            <w:noProof/>
            <w:webHidden/>
          </w:rPr>
          <w:fldChar w:fldCharType="separate"/>
        </w:r>
        <w:r>
          <w:rPr>
            <w:noProof/>
            <w:webHidden/>
          </w:rPr>
          <w:t>90</w:t>
        </w:r>
        <w:r>
          <w:rPr>
            <w:noProof/>
            <w:webHidden/>
          </w:rPr>
          <w:fldChar w:fldCharType="end"/>
        </w:r>
      </w:hyperlink>
    </w:p>
    <w:p w14:paraId="22DB9BF2" w14:textId="7539D216"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34" w:history="1">
        <w:r w:rsidRPr="00F04454">
          <w:rPr>
            <w:rStyle w:val="Hiperligao"/>
            <w:noProof/>
          </w:rPr>
          <w:t>Figura 73 - Peça finalizada</w:t>
        </w:r>
        <w:r>
          <w:rPr>
            <w:noProof/>
            <w:webHidden/>
          </w:rPr>
          <w:tab/>
        </w:r>
        <w:r>
          <w:rPr>
            <w:noProof/>
            <w:webHidden/>
          </w:rPr>
          <w:fldChar w:fldCharType="begin"/>
        </w:r>
        <w:r>
          <w:rPr>
            <w:noProof/>
            <w:webHidden/>
          </w:rPr>
          <w:instrText xml:space="preserve"> PAGEREF _Toc513115434 \h </w:instrText>
        </w:r>
        <w:r>
          <w:rPr>
            <w:noProof/>
            <w:webHidden/>
          </w:rPr>
        </w:r>
        <w:r>
          <w:rPr>
            <w:noProof/>
            <w:webHidden/>
          </w:rPr>
          <w:fldChar w:fldCharType="separate"/>
        </w:r>
        <w:r>
          <w:rPr>
            <w:noProof/>
            <w:webHidden/>
          </w:rPr>
          <w:t>90</w:t>
        </w:r>
        <w:r>
          <w:rPr>
            <w:noProof/>
            <w:webHidden/>
          </w:rPr>
          <w:fldChar w:fldCharType="end"/>
        </w:r>
      </w:hyperlink>
    </w:p>
    <w:p w14:paraId="5DFA58E5" w14:textId="302DA3B3"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35" w:history="1">
        <w:r w:rsidRPr="00F04454">
          <w:rPr>
            <w:rStyle w:val="Hiperligao"/>
            <w:noProof/>
          </w:rPr>
          <w:t>Figura 74 - Peça finalizada e ainda no tabuleiro de impressão</w:t>
        </w:r>
        <w:r>
          <w:rPr>
            <w:noProof/>
            <w:webHidden/>
          </w:rPr>
          <w:tab/>
        </w:r>
        <w:r>
          <w:rPr>
            <w:noProof/>
            <w:webHidden/>
          </w:rPr>
          <w:fldChar w:fldCharType="begin"/>
        </w:r>
        <w:r>
          <w:rPr>
            <w:noProof/>
            <w:webHidden/>
          </w:rPr>
          <w:instrText xml:space="preserve"> PAGEREF _Toc513115435 \h </w:instrText>
        </w:r>
        <w:r>
          <w:rPr>
            <w:noProof/>
            <w:webHidden/>
          </w:rPr>
        </w:r>
        <w:r>
          <w:rPr>
            <w:noProof/>
            <w:webHidden/>
          </w:rPr>
          <w:fldChar w:fldCharType="separate"/>
        </w:r>
        <w:r>
          <w:rPr>
            <w:noProof/>
            <w:webHidden/>
          </w:rPr>
          <w:t>91</w:t>
        </w:r>
        <w:r>
          <w:rPr>
            <w:noProof/>
            <w:webHidden/>
          </w:rPr>
          <w:fldChar w:fldCharType="end"/>
        </w:r>
      </w:hyperlink>
    </w:p>
    <w:p w14:paraId="68313C0E" w14:textId="4F8B1393"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36" w:history="1">
        <w:r w:rsidRPr="00F04454">
          <w:rPr>
            <w:rStyle w:val="Hiperligao"/>
            <w:noProof/>
          </w:rPr>
          <w:t>Figura 75 - Peça finalizada e impressa através da HMI</w:t>
        </w:r>
        <w:r>
          <w:rPr>
            <w:noProof/>
            <w:webHidden/>
          </w:rPr>
          <w:tab/>
        </w:r>
        <w:r>
          <w:rPr>
            <w:noProof/>
            <w:webHidden/>
          </w:rPr>
          <w:fldChar w:fldCharType="begin"/>
        </w:r>
        <w:r>
          <w:rPr>
            <w:noProof/>
            <w:webHidden/>
          </w:rPr>
          <w:instrText xml:space="preserve"> PAGEREF _Toc513115436 \h </w:instrText>
        </w:r>
        <w:r>
          <w:rPr>
            <w:noProof/>
            <w:webHidden/>
          </w:rPr>
        </w:r>
        <w:r>
          <w:rPr>
            <w:noProof/>
            <w:webHidden/>
          </w:rPr>
          <w:fldChar w:fldCharType="separate"/>
        </w:r>
        <w:r>
          <w:rPr>
            <w:noProof/>
            <w:webHidden/>
          </w:rPr>
          <w:t>91</w:t>
        </w:r>
        <w:r>
          <w:rPr>
            <w:noProof/>
            <w:webHidden/>
          </w:rPr>
          <w:fldChar w:fldCharType="end"/>
        </w:r>
      </w:hyperlink>
    </w:p>
    <w:p w14:paraId="43D9D062" w14:textId="507D2984"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37" w:history="1">
        <w:r w:rsidRPr="00F04454">
          <w:rPr>
            <w:rStyle w:val="Hiperligao"/>
            <w:noProof/>
          </w:rPr>
          <w:t>Figura 76 - Execução do ficheiro "box.nc" registada na base de dados</w:t>
        </w:r>
        <w:r>
          <w:rPr>
            <w:noProof/>
            <w:webHidden/>
          </w:rPr>
          <w:tab/>
        </w:r>
        <w:r>
          <w:rPr>
            <w:noProof/>
            <w:webHidden/>
          </w:rPr>
          <w:fldChar w:fldCharType="begin"/>
        </w:r>
        <w:r>
          <w:rPr>
            <w:noProof/>
            <w:webHidden/>
          </w:rPr>
          <w:instrText xml:space="preserve"> PAGEREF _Toc513115437 \h </w:instrText>
        </w:r>
        <w:r>
          <w:rPr>
            <w:noProof/>
            <w:webHidden/>
          </w:rPr>
        </w:r>
        <w:r>
          <w:rPr>
            <w:noProof/>
            <w:webHidden/>
          </w:rPr>
          <w:fldChar w:fldCharType="separate"/>
        </w:r>
        <w:r>
          <w:rPr>
            <w:noProof/>
            <w:webHidden/>
          </w:rPr>
          <w:t>92</w:t>
        </w:r>
        <w:r>
          <w:rPr>
            <w:noProof/>
            <w:webHidden/>
          </w:rPr>
          <w:fldChar w:fldCharType="end"/>
        </w:r>
      </w:hyperlink>
    </w:p>
    <w:p w14:paraId="161C1DA4" w14:textId="3CCCE7B3"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38" w:history="1">
        <w:r w:rsidRPr="00F04454">
          <w:rPr>
            <w:rStyle w:val="Hiperligao"/>
            <w:noProof/>
          </w:rPr>
          <w:t>Figura 77 - Temperaturas registadas e gráfico produzido com as mesmas</w:t>
        </w:r>
        <w:r>
          <w:rPr>
            <w:noProof/>
            <w:webHidden/>
          </w:rPr>
          <w:tab/>
        </w:r>
        <w:r>
          <w:rPr>
            <w:noProof/>
            <w:webHidden/>
          </w:rPr>
          <w:fldChar w:fldCharType="begin"/>
        </w:r>
        <w:r>
          <w:rPr>
            <w:noProof/>
            <w:webHidden/>
          </w:rPr>
          <w:instrText xml:space="preserve"> PAGEREF _Toc513115438 \h </w:instrText>
        </w:r>
        <w:r>
          <w:rPr>
            <w:noProof/>
            <w:webHidden/>
          </w:rPr>
        </w:r>
        <w:r>
          <w:rPr>
            <w:noProof/>
            <w:webHidden/>
          </w:rPr>
          <w:fldChar w:fldCharType="separate"/>
        </w:r>
        <w:r>
          <w:rPr>
            <w:noProof/>
            <w:webHidden/>
          </w:rPr>
          <w:t>92</w:t>
        </w:r>
        <w:r>
          <w:rPr>
            <w:noProof/>
            <w:webHidden/>
          </w:rPr>
          <w:fldChar w:fldCharType="end"/>
        </w:r>
      </w:hyperlink>
    </w:p>
    <w:p w14:paraId="0905A164" w14:textId="1B9912E8"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30146CBB" w14:textId="1CF82A74" w:rsidR="00E5238F"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13115454" w:history="1">
        <w:r w:rsidR="00E5238F" w:rsidRPr="00FE6AB8">
          <w:rPr>
            <w:rStyle w:val="Hiperligao"/>
            <w:noProof/>
          </w:rPr>
          <w:t>Tabela 1 - Características dos artigos e casos descritos</w:t>
        </w:r>
        <w:r w:rsidR="00E5238F">
          <w:rPr>
            <w:noProof/>
            <w:webHidden/>
          </w:rPr>
          <w:tab/>
        </w:r>
        <w:r w:rsidR="00E5238F">
          <w:rPr>
            <w:noProof/>
            <w:webHidden/>
          </w:rPr>
          <w:fldChar w:fldCharType="begin"/>
        </w:r>
        <w:r w:rsidR="00E5238F">
          <w:rPr>
            <w:noProof/>
            <w:webHidden/>
          </w:rPr>
          <w:instrText xml:space="preserve"> PAGEREF _Toc513115454 \h </w:instrText>
        </w:r>
        <w:r w:rsidR="00E5238F">
          <w:rPr>
            <w:noProof/>
            <w:webHidden/>
          </w:rPr>
        </w:r>
        <w:r w:rsidR="00E5238F">
          <w:rPr>
            <w:noProof/>
            <w:webHidden/>
          </w:rPr>
          <w:fldChar w:fldCharType="separate"/>
        </w:r>
        <w:r w:rsidR="00E5238F">
          <w:rPr>
            <w:noProof/>
            <w:webHidden/>
          </w:rPr>
          <w:t>46</w:t>
        </w:r>
        <w:r w:rsidR="00E5238F">
          <w:rPr>
            <w:noProof/>
            <w:webHidden/>
          </w:rPr>
          <w:fldChar w:fldCharType="end"/>
        </w:r>
      </w:hyperlink>
    </w:p>
    <w:p w14:paraId="1A9BFF87" w14:textId="574BF07A"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55" w:history="1">
        <w:r w:rsidRPr="00FE6AB8">
          <w:rPr>
            <w:rStyle w:val="Hiperligao"/>
            <w:noProof/>
          </w:rPr>
          <w:t>Tabela 2 - Avaliação com SUS (</w:t>
        </w:r>
        <w:r w:rsidRPr="00FE6AB8">
          <w:rPr>
            <w:rStyle w:val="Hiperligao"/>
            <w:i/>
            <w:noProof/>
          </w:rPr>
          <w:t>System Usability Scale</w:t>
        </w:r>
        <w:r w:rsidRPr="00FE6AB8">
          <w:rPr>
            <w:rStyle w:val="Hiperligao"/>
            <w:noProof/>
          </w:rPr>
          <w:t>)</w:t>
        </w:r>
        <w:r>
          <w:rPr>
            <w:noProof/>
            <w:webHidden/>
          </w:rPr>
          <w:tab/>
        </w:r>
        <w:r>
          <w:rPr>
            <w:noProof/>
            <w:webHidden/>
          </w:rPr>
          <w:fldChar w:fldCharType="begin"/>
        </w:r>
        <w:r>
          <w:rPr>
            <w:noProof/>
            <w:webHidden/>
          </w:rPr>
          <w:instrText xml:space="preserve"> PAGEREF _Toc513115455 \h </w:instrText>
        </w:r>
        <w:r>
          <w:rPr>
            <w:noProof/>
            <w:webHidden/>
          </w:rPr>
        </w:r>
        <w:r>
          <w:rPr>
            <w:noProof/>
            <w:webHidden/>
          </w:rPr>
          <w:fldChar w:fldCharType="separate"/>
        </w:r>
        <w:r>
          <w:rPr>
            <w:noProof/>
            <w:webHidden/>
          </w:rPr>
          <w:t>73</w:t>
        </w:r>
        <w:r>
          <w:rPr>
            <w:noProof/>
            <w:webHidden/>
          </w:rPr>
          <w:fldChar w:fldCharType="end"/>
        </w:r>
      </w:hyperlink>
    </w:p>
    <w:p w14:paraId="6DA69D5B" w14:textId="3F2EEE20"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56" w:history="1">
        <w:r w:rsidRPr="00FE6AB8">
          <w:rPr>
            <w:rStyle w:val="Hiperligao"/>
            <w:noProof/>
          </w:rPr>
          <w:t>Tabela 3 - Sugestões de Melhoria dos Utilizadores</w:t>
        </w:r>
        <w:r>
          <w:rPr>
            <w:noProof/>
            <w:webHidden/>
          </w:rPr>
          <w:tab/>
        </w:r>
        <w:r>
          <w:rPr>
            <w:noProof/>
            <w:webHidden/>
          </w:rPr>
          <w:fldChar w:fldCharType="begin"/>
        </w:r>
        <w:r>
          <w:rPr>
            <w:noProof/>
            <w:webHidden/>
          </w:rPr>
          <w:instrText xml:space="preserve"> PAGEREF _Toc513115456 \h </w:instrText>
        </w:r>
        <w:r>
          <w:rPr>
            <w:noProof/>
            <w:webHidden/>
          </w:rPr>
        </w:r>
        <w:r>
          <w:rPr>
            <w:noProof/>
            <w:webHidden/>
          </w:rPr>
          <w:fldChar w:fldCharType="separate"/>
        </w:r>
        <w:r>
          <w:rPr>
            <w:noProof/>
            <w:webHidden/>
          </w:rPr>
          <w:t>74</w:t>
        </w:r>
        <w:r>
          <w:rPr>
            <w:noProof/>
            <w:webHidden/>
          </w:rPr>
          <w:fldChar w:fldCharType="end"/>
        </w:r>
      </w:hyperlink>
    </w:p>
    <w:p w14:paraId="2BEF988E" w14:textId="537F8B66" w:rsidR="00E5238F" w:rsidRDefault="00E5238F">
      <w:pPr>
        <w:pStyle w:val="ndicedeilustraes"/>
        <w:tabs>
          <w:tab w:val="right" w:leader="dot" w:pos="9038"/>
        </w:tabs>
        <w:rPr>
          <w:rFonts w:eastAsiaTheme="minorEastAsia" w:cstheme="minorBidi"/>
          <w:caps w:val="0"/>
          <w:noProof/>
          <w:sz w:val="22"/>
          <w:szCs w:val="22"/>
          <w:lang w:eastAsia="pt-PT"/>
        </w:rPr>
      </w:pPr>
      <w:hyperlink w:anchor="_Toc513115457" w:history="1">
        <w:r w:rsidRPr="00FE6AB8">
          <w:rPr>
            <w:rStyle w:val="Hiperligao"/>
            <w:noProof/>
          </w:rPr>
          <w:t>Tabela 4 - Avaliação SUS após teste</w:t>
        </w:r>
        <w:r>
          <w:rPr>
            <w:noProof/>
            <w:webHidden/>
          </w:rPr>
          <w:tab/>
        </w:r>
        <w:r>
          <w:rPr>
            <w:noProof/>
            <w:webHidden/>
          </w:rPr>
          <w:fldChar w:fldCharType="begin"/>
        </w:r>
        <w:r>
          <w:rPr>
            <w:noProof/>
            <w:webHidden/>
          </w:rPr>
          <w:instrText xml:space="preserve"> PAGEREF _Toc513115457 \h </w:instrText>
        </w:r>
        <w:r>
          <w:rPr>
            <w:noProof/>
            <w:webHidden/>
          </w:rPr>
        </w:r>
        <w:r>
          <w:rPr>
            <w:noProof/>
            <w:webHidden/>
          </w:rPr>
          <w:fldChar w:fldCharType="separate"/>
        </w:r>
        <w:r>
          <w:rPr>
            <w:noProof/>
            <w:webHidden/>
          </w:rPr>
          <w:t>93</w:t>
        </w:r>
        <w:r>
          <w:rPr>
            <w:noProof/>
            <w:webHidden/>
          </w:rPr>
          <w:fldChar w:fldCharType="end"/>
        </w:r>
      </w:hyperlink>
    </w:p>
    <w:p w14:paraId="0905A16B" w14:textId="608A2E05"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6B77A335" w:rsidR="00A03DDF" w:rsidRPr="002C6FB1" w:rsidRDefault="009649FA" w:rsidP="00AA60D4">
            <w:pPr>
              <w:rPr>
                <w:rStyle w:val="Hiperligao"/>
                <w:noProof/>
                <w:color w:val="auto"/>
                <w:sz w:val="24"/>
                <w:szCs w:val="24"/>
                <w:u w:val="none"/>
                <w:lang w:val="en-US"/>
              </w:rPr>
            </w:pPr>
            <w:r>
              <w:rPr>
                <w:rStyle w:val="Hiperligao"/>
                <w:noProof/>
                <w:color w:val="auto"/>
                <w:sz w:val="24"/>
                <w:szCs w:val="24"/>
                <w:u w:val="none"/>
                <w:lang w:val="en-US"/>
              </w:rPr>
              <w:t>Human-Machine I</w:t>
            </w:r>
            <w:r w:rsidR="00A03DDF" w:rsidRPr="002C6FB1">
              <w:rPr>
                <w:rStyle w:val="Hiperligao"/>
                <w:noProof/>
                <w:color w:val="auto"/>
                <w:sz w:val="24"/>
                <w:szCs w:val="24"/>
                <w:u w:val="none"/>
                <w:lang w:val="en-US"/>
              </w:rPr>
              <w:t>nterface (interface homem-máquina)</w:t>
            </w:r>
          </w:p>
        </w:tc>
      </w:tr>
      <w:tr w:rsidR="00A03DDF" w:rsidRPr="009649FA"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6FABAC8A" w:rsidR="00A03DDF" w:rsidRPr="009649FA" w:rsidRDefault="00A03DDF" w:rsidP="00AA60D4">
            <w:pPr>
              <w:rPr>
                <w:rStyle w:val="Hiperligao"/>
                <w:noProof/>
                <w:color w:val="auto"/>
                <w:sz w:val="24"/>
                <w:szCs w:val="24"/>
                <w:u w:val="none"/>
              </w:rPr>
            </w:pPr>
            <w:r w:rsidRPr="009649FA">
              <w:rPr>
                <w:rStyle w:val="Hiperligao"/>
                <w:noProof/>
                <w:color w:val="auto"/>
                <w:sz w:val="24"/>
                <w:szCs w:val="24"/>
                <w:u w:val="none"/>
              </w:rPr>
              <w:t>Pro</w:t>
            </w:r>
            <w:r w:rsidR="009649FA" w:rsidRPr="009649FA">
              <w:rPr>
                <w:rStyle w:val="Hiperligao"/>
                <w:noProof/>
                <w:color w:val="auto"/>
                <w:sz w:val="24"/>
                <w:szCs w:val="24"/>
                <w:u w:val="none"/>
              </w:rPr>
              <w:t>grammable Automation Controller (controlador programável de automaç</w:t>
            </w:r>
            <w:r w:rsidR="009649FA">
              <w:rPr>
                <w:rStyle w:val="Hiperligao"/>
                <w:noProof/>
                <w:color w:val="auto"/>
                <w:sz w:val="24"/>
                <w:szCs w:val="24"/>
                <w:u w:val="none"/>
              </w:rPr>
              <w:t>ão)</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53BB0989" w:rsidR="00A03DDF" w:rsidRPr="002C6FB1" w:rsidRDefault="009649FA" w:rsidP="00AA60D4">
            <w:pPr>
              <w:rPr>
                <w:rStyle w:val="Hiperligao"/>
                <w:noProof/>
                <w:color w:val="auto"/>
                <w:sz w:val="24"/>
                <w:szCs w:val="24"/>
                <w:u w:val="none"/>
              </w:rPr>
            </w:pPr>
            <w:r>
              <w:rPr>
                <w:rStyle w:val="Hiperligao"/>
                <w:noProof/>
                <w:color w:val="auto"/>
                <w:sz w:val="24"/>
                <w:szCs w:val="24"/>
                <w:u w:val="none"/>
              </w:rPr>
              <w:t>Programmable Logical Controller</w:t>
            </w:r>
            <w:r w:rsidR="00A03DDF" w:rsidRPr="002C6FB1">
              <w:rPr>
                <w:rStyle w:val="Hiperligao"/>
                <w:noProof/>
                <w:color w:val="auto"/>
                <w:sz w:val="24"/>
                <w:szCs w:val="24"/>
                <w:u w:val="none"/>
              </w:rPr>
              <w:t xml:space="preserve">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93761B"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3AE96431" w:rsidR="00A03DDF" w:rsidRPr="00112427" w:rsidRDefault="009649FA" w:rsidP="00AA60D4">
            <w:pPr>
              <w:rPr>
                <w:rStyle w:val="Hiperligao"/>
                <w:noProof/>
                <w:color w:val="auto"/>
                <w:sz w:val="24"/>
                <w:szCs w:val="24"/>
                <w:u w:val="none"/>
              </w:rPr>
            </w:pPr>
            <w:r w:rsidRPr="00112427">
              <w:rPr>
                <w:rStyle w:val="Hiperligao"/>
                <w:noProof/>
                <w:color w:val="auto"/>
                <w:sz w:val="24"/>
                <w:szCs w:val="24"/>
                <w:u w:val="none"/>
              </w:rPr>
              <w:t>Controlo</w:t>
            </w:r>
            <w:r w:rsidR="0076658B" w:rsidRPr="00112427">
              <w:rPr>
                <w:rStyle w:val="Hiperligao"/>
                <w:noProof/>
                <w:color w:val="auto"/>
                <w:sz w:val="24"/>
                <w:szCs w:val="24"/>
                <w:u w:val="none"/>
              </w:rPr>
              <w:t xml:space="preserve"> Numérico Computorizado</w:t>
            </w:r>
            <w:r w:rsidRPr="00112427">
              <w:rPr>
                <w:rStyle w:val="Hiperligao"/>
                <w:noProof/>
                <w:color w:val="auto"/>
                <w:sz w:val="24"/>
                <w:szCs w:val="24"/>
                <w:u w:val="none"/>
              </w:rPr>
              <w:t xml:space="preserve"> (Computer Numerical Control)</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5A23149" w:rsidR="00A03DDF" w:rsidRPr="002C6FB1" w:rsidRDefault="009649FA" w:rsidP="009649FA">
            <w:pPr>
              <w:rPr>
                <w:rStyle w:val="Hiperligao"/>
                <w:noProof/>
                <w:color w:val="auto"/>
                <w:sz w:val="24"/>
                <w:szCs w:val="24"/>
                <w:u w:val="none"/>
                <w:lang w:val="en-US"/>
              </w:rPr>
            </w:pPr>
            <w:r>
              <w:rPr>
                <w:rStyle w:val="Hiperligao"/>
                <w:noProof/>
                <w:color w:val="auto"/>
                <w:sz w:val="24"/>
                <w:szCs w:val="24"/>
                <w:u w:val="none"/>
                <w:lang w:val="en-US"/>
              </w:rPr>
              <w:t>Controlo Numérico</w:t>
            </w:r>
            <w:r w:rsidR="00D37FB2" w:rsidRPr="002C6FB1">
              <w:rPr>
                <w:rStyle w:val="Hiperligao"/>
                <w:noProof/>
                <w:color w:val="auto"/>
                <w:sz w:val="24"/>
                <w:szCs w:val="24"/>
                <w:u w:val="none"/>
                <w:lang w:val="en-US"/>
              </w:rPr>
              <w:t xml:space="preserve"> (</w:t>
            </w:r>
            <w:r>
              <w:rPr>
                <w:rStyle w:val="Hiperligao"/>
                <w:noProof/>
                <w:color w:val="auto"/>
                <w:sz w:val="24"/>
                <w:szCs w:val="24"/>
                <w:u w:val="none"/>
                <w:lang w:val="en-US"/>
              </w:rPr>
              <w:t>Numerical Control</w:t>
            </w:r>
            <w:r w:rsidR="00D37FB2" w:rsidRPr="002C6FB1">
              <w:rPr>
                <w:rStyle w:val="Hiperligao"/>
                <w:noProof/>
                <w:color w:val="auto"/>
                <w:sz w:val="24"/>
                <w:szCs w:val="24"/>
                <w:u w:val="none"/>
                <w:lang w:val="en-US"/>
              </w:rPr>
              <w:t>)</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513115313"/>
      <w:r w:rsidRPr="002A4B1A">
        <w:lastRenderedPageBreak/>
        <w:t xml:space="preserve">1. </w:t>
      </w:r>
      <w:r w:rsidR="00952285" w:rsidRPr="002A4B1A">
        <w:t>Introdução</w:t>
      </w:r>
      <w:bookmarkEnd w:id="1"/>
    </w:p>
    <w:p w14:paraId="763F8DD2" w14:textId="60DDA648" w:rsidR="003C014D" w:rsidRDefault="003C014D" w:rsidP="007D66CA">
      <w:pPr>
        <w:pStyle w:val="Cabealho2"/>
        <w:ind w:left="1418" w:hanging="709"/>
      </w:pPr>
      <w:bookmarkStart w:id="2" w:name="_Toc513115314"/>
      <w:r w:rsidRPr="00FC52FE">
        <w:t>1.1 Contexto e Motivação</w:t>
      </w:r>
      <w:bookmarkEnd w:id="2"/>
    </w:p>
    <w:p w14:paraId="67A4DF63" w14:textId="59946899" w:rsidR="007169AF" w:rsidRDefault="007169AF" w:rsidP="00882DE1">
      <w:r w:rsidRPr="003A51FA">
        <w:t>Com o rápido crescimento tecnoló</w:t>
      </w:r>
      <w:r w:rsidR="00AD3030">
        <w:t xml:space="preserve">gico ao longo dos últimos anos </w:t>
      </w:r>
      <w:r w:rsidRPr="003A51FA">
        <w:t>a integração de novas tendências tecnológicas tornou-se natural em qualquer área ou setor que beneficie das mesmas. Tecnologias emergentes como realidade aumentada, realidade virtual, entre outras, tendem a ser exploradas e embebidas nas mais variadas aplicações em diver</w:t>
      </w:r>
      <w:r w:rsidR="00112427">
        <w:t>sos setores da indústria. Estes</w:t>
      </w:r>
      <w:r w:rsidRPr="003A51FA">
        <w:t xml:space="preserve">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w:t>
      </w:r>
      <w:r w:rsidR="00D33F2E">
        <w:t>.</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2A16E4B7" w:rsidR="007169AF" w:rsidRDefault="00112427" w:rsidP="00F05FA3">
      <w:r>
        <w:t xml:space="preserve">O trabalho aqui descrito surge no </w:t>
      </w:r>
      <w:r w:rsidRPr="003B4E2B">
        <w:t>âmbito</w:t>
      </w:r>
      <w:r w:rsidR="007169AF" w:rsidRPr="003B4E2B">
        <w:t xml:space="preserve"> de um </w:t>
      </w:r>
      <w:r w:rsidR="007169AF">
        <w:t xml:space="preserve">outro </w:t>
      </w:r>
      <w:r w:rsidR="007169AF" w:rsidRPr="003B4E2B">
        <w:t>projeto de investigação a decorrer no INEGI que visa explorar tecnologias emergentes de fabrico aditivo e a sua aplicação</w:t>
      </w:r>
      <w:r w:rsidR="007169AF">
        <w:t xml:space="preserve"> </w:t>
      </w:r>
      <w:r w:rsidR="007169AF"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1BFD6C27" w:rsidR="007169AF" w:rsidRDefault="00272330" w:rsidP="00F05FA3">
      <w:r>
        <w:t>Assim, este trabalho visou desenvolver uma HMI</w:t>
      </w:r>
      <w:r w:rsidRPr="00DC6DEE">
        <w:rPr>
          <w:i/>
        </w:rPr>
        <w:t xml:space="preserve"> </w:t>
      </w:r>
      <w:r w:rsidRPr="000231A7">
        <w:rPr>
          <w:i/>
        </w:rPr>
        <w:t>web-based</w:t>
      </w:r>
      <w:r>
        <w:t xml:space="preserve"> customizada para um </w:t>
      </w:r>
      <w:r w:rsidR="008D23E9">
        <w:t>equipamento de fabrico aditivo</w:t>
      </w:r>
      <w:r w:rsidR="00087A14">
        <w:t>. A HMI deve</w:t>
      </w:r>
      <w:r w:rsidR="007169AF">
        <w:t xml:space="preserve"> </w:t>
      </w:r>
      <w:r w:rsidR="00087A14">
        <w:t>permitir</w:t>
      </w:r>
      <w:r w:rsidR="007169AF">
        <w:t xml:space="preserve"> monitorização e </w:t>
      </w:r>
      <w:r w:rsidR="00087A14">
        <w:t>manipulação dos seus parâmetros</w:t>
      </w:r>
      <w:r w:rsidR="007169AF">
        <w:t xml:space="preserve"> munindo o operador de uma ferramenta capaz de fornecer atempadamente toda a informação relativa ao processo de fabrico, assim como ao equipamento em si, e </w:t>
      </w:r>
      <w:r w:rsidR="00087A14">
        <w:t>deve</w:t>
      </w:r>
      <w:r w:rsidR="007169AF">
        <w:t xml:space="preserve"> permitir o controlo do mesmo através de funções para o efeito. Para atingir os objetivos é expectável que sejam exploradas tecnologias de desenvolvimento </w:t>
      </w:r>
      <w:r w:rsidR="007169AF" w:rsidRPr="007E618B">
        <w:rPr>
          <w:i/>
        </w:rPr>
        <w:t>web</w:t>
      </w:r>
      <w:r w:rsidR="007169AF">
        <w:t xml:space="preserve">, assim como a possibilidade de integrar tecnologias emergentes e que acrescentem valor, como por </w:t>
      </w:r>
      <w:r w:rsidR="00FA26BD">
        <w:t xml:space="preserve">exemplo realidade aumentada, </w:t>
      </w:r>
      <w:r w:rsidR="007169AF">
        <w:t>realidade virtual</w:t>
      </w:r>
      <w:r w:rsidR="00FA26BD">
        <w:t>, entre outras</w:t>
      </w:r>
      <w:r w:rsidR="007169AF">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3" w:name="_Toc513115315"/>
      <w:r w:rsidRPr="00FC52FE">
        <w:lastRenderedPageBreak/>
        <w:t>1.</w:t>
      </w:r>
      <w:r w:rsidR="00AA0F54">
        <w:t>2</w:t>
      </w:r>
      <w:r w:rsidRPr="00FC52FE">
        <w:t xml:space="preserve"> </w:t>
      </w:r>
      <w:r w:rsidR="00352309">
        <w:t>Problema</w:t>
      </w:r>
      <w:bookmarkEnd w:id="3"/>
    </w:p>
    <w:p w14:paraId="4CAD5F84" w14:textId="0287471D" w:rsidR="00CD5DF0" w:rsidRDefault="00CD5DF0" w:rsidP="00F05FA3">
      <w:r>
        <w:t xml:space="preserve">Dada a contextualização e motivação do </w:t>
      </w:r>
      <w:r w:rsidR="00201217">
        <w:t>trabalho</w:t>
      </w:r>
      <w:r>
        <w:t>, facilmente conseguimos identificar uma clara n</w:t>
      </w:r>
      <w:r w:rsidR="00627ECD">
        <w:t>ecessidade que deve ser suprida com o desenvolvimento do mesmo.</w:t>
      </w:r>
    </w:p>
    <w:p w14:paraId="2048FDCF" w14:textId="0D09792B" w:rsidR="00CD5DF0" w:rsidRDefault="00627ECD" w:rsidP="00F05FA3">
      <w:r>
        <w:t xml:space="preserve">No contexto industrial já existem HMIs para controlo de equipamentos </w:t>
      </w:r>
      <w:r w:rsidR="0002026E">
        <w:t>h</w:t>
      </w:r>
      <w:r>
        <w:t>á vários anos, no entanto</w:t>
      </w:r>
      <w:r w:rsidR="00BC72F1">
        <w:t>,</w:t>
      </w:r>
      <w:r>
        <w:t xml:space="preserve"> diferentes processos de fabrico têm diferentes necessidades do ponto de vista do controlo e automação</w:t>
      </w:r>
      <w:r w:rsidR="000E0A59">
        <w:t xml:space="preserve">. </w:t>
      </w:r>
      <w:r w:rsidR="00BC72F1">
        <w:t>O trabalho aqui reportado</w:t>
      </w:r>
      <w:r w:rsidR="000E0A59">
        <w:t xml:space="preserve">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2FC20B49" w:rsidR="00D5750E" w:rsidRDefault="00D5750E" w:rsidP="00F05FA3">
      <w:r>
        <w:t xml:space="preserve">Assim, </w:t>
      </w:r>
      <w:r w:rsidR="00C059AA">
        <w:t xml:space="preserve">a </w:t>
      </w:r>
      <w:r>
        <w:t xml:space="preserve">necessidade deste </w:t>
      </w:r>
      <w:r w:rsidR="002636D6">
        <w:t>trabalho</w:t>
      </w:r>
      <w:r>
        <w:t xml:space="preserve"> de investigaç</w:t>
      </w:r>
      <w:r w:rsidR="00C116C1">
        <w:t>ão</w:t>
      </w:r>
      <w:r w:rsidR="00C059AA">
        <w:t xml:space="preserve"> prende-se com</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0BBD38AD">
            <wp:extent cx="3420000" cy="3182400"/>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420000" cy="3182400"/>
                    </a:xfrm>
                    <a:prstGeom prst="rect">
                      <a:avLst/>
                    </a:prstGeom>
                  </pic:spPr>
                </pic:pic>
              </a:graphicData>
            </a:graphic>
          </wp:inline>
        </w:drawing>
      </w:r>
    </w:p>
    <w:p w14:paraId="4C403BCD" w14:textId="093A44A5" w:rsidR="00D5750E" w:rsidRDefault="00D5750E" w:rsidP="00484F6C">
      <w:pPr>
        <w:pStyle w:val="imagens"/>
        <w:rPr>
          <w:b/>
          <w:bCs/>
          <w:color w:val="4F81BD" w:themeColor="accent1"/>
          <w:szCs w:val="18"/>
        </w:rPr>
      </w:pPr>
      <w:bookmarkStart w:id="4" w:name="_Toc513115362"/>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D42BC4">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5" w:name="_Toc513115316"/>
      <w:r w:rsidRPr="00FC52FE">
        <w:lastRenderedPageBreak/>
        <w:t>1.</w:t>
      </w:r>
      <w:r>
        <w:t>3</w:t>
      </w:r>
      <w:r w:rsidRPr="00FC52FE">
        <w:t xml:space="preserve"> Objetivos</w:t>
      </w:r>
      <w:bookmarkEnd w:id="5"/>
    </w:p>
    <w:p w14:paraId="2AB35681" w14:textId="0E801151" w:rsidR="00AA0F54" w:rsidRDefault="00AA0F54" w:rsidP="00F05FA3">
      <w:r>
        <w:t>A indústria pode beneficiar bastante da evolução tecnológica dos tempos que cor</w:t>
      </w:r>
      <w:r w:rsidR="008A3E13">
        <w:t xml:space="preserve">rem. A automação industrial que, </w:t>
      </w:r>
      <w:r>
        <w:t>por si só</w:t>
      </w:r>
      <w:r w:rsidR="008A3E13">
        <w:t>,</w:t>
      </w:r>
      <w:r>
        <w:t xml:space="preserve"> tem evoluído bastante, sofre constantemente de uma maior convergência com o mundo das Tecnologias de Informação que evolui a vários níveis e com uma grande quantidade de tecnologias a emergir.</w:t>
      </w:r>
    </w:p>
    <w:p w14:paraId="26435939" w14:textId="6B600182" w:rsidR="00611D3C" w:rsidRDefault="004111BB" w:rsidP="00F05FA3">
      <w:r>
        <w:t>Pretende-se assim, c</w:t>
      </w:r>
      <w:r w:rsidR="00142971">
        <w:t>om este trabalho, dar resposta à</w:t>
      </w:r>
      <w:r>
        <w:t xml:space="preserve"> necessidade de obter uma HMI orientada ao processo de Fabrico Aditivo</w:t>
      </w:r>
      <w:r w:rsidR="00611D3C">
        <w:t>, e para tal, foram definidos os seguintes objetivos</w:t>
      </w:r>
      <w:r w:rsidR="007276B4">
        <w:t xml:space="preserve"> de alto nível</w:t>
      </w:r>
      <w:r w:rsidR="00611D3C">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2AC30F56" w:rsidR="00424AF4" w:rsidRDefault="00424AF4" w:rsidP="00660D40">
      <w:pPr>
        <w:pStyle w:val="PargrafodaLista"/>
        <w:numPr>
          <w:ilvl w:val="0"/>
          <w:numId w:val="3"/>
        </w:numPr>
      </w:pPr>
      <w:r>
        <w:t>Monitorizar e controlar o equipamento e parâmetros do processo em tempo real</w:t>
      </w:r>
    </w:p>
    <w:p w14:paraId="566C2A02" w14:textId="77777777" w:rsidR="009510DC" w:rsidRDefault="009510DC" w:rsidP="009510DC">
      <w:pPr>
        <w:pStyle w:val="PargrafodaLista"/>
        <w:numPr>
          <w:ilvl w:val="0"/>
          <w:numId w:val="3"/>
        </w:numPr>
      </w:pPr>
      <w:r>
        <w:t>Desenvolver m</w:t>
      </w:r>
      <w:r w:rsidRPr="000A7D23">
        <w:t>ódulo de controlo básico do equipamento: ligar, desligar, pausar equipamento, parar equipamento, monitorizar posição dos eixos e estado geral do equipamento</w:t>
      </w:r>
    </w:p>
    <w:p w14:paraId="0E9464D3" w14:textId="77777777" w:rsidR="009510DC" w:rsidRDefault="009510DC" w:rsidP="009510DC">
      <w:pPr>
        <w:pStyle w:val="PargrafodaLista"/>
        <w:numPr>
          <w:ilvl w:val="0"/>
          <w:numId w:val="3"/>
        </w:numPr>
      </w:pPr>
      <w:r w:rsidRPr="000A7D23">
        <w:t xml:space="preserve">Importar remotamente e executar </w:t>
      </w:r>
      <w:r w:rsidRPr="0052759D">
        <w:rPr>
          <w:i/>
        </w:rPr>
        <w:t>Gcode</w:t>
      </w:r>
    </w:p>
    <w:p w14:paraId="6DEC9AD0" w14:textId="77777777" w:rsidR="009510DC" w:rsidRDefault="009510DC" w:rsidP="009510DC">
      <w:pPr>
        <w:pStyle w:val="PargrafodaLista"/>
        <w:numPr>
          <w:ilvl w:val="0"/>
          <w:numId w:val="3"/>
        </w:numPr>
      </w:pPr>
      <w:r>
        <w:t>Recolha e armazenamento de dados das impressões</w:t>
      </w:r>
    </w:p>
    <w:p w14:paraId="18302FC9" w14:textId="16B67510" w:rsidR="009510DC" w:rsidRDefault="009510DC" w:rsidP="009510DC">
      <w:pPr>
        <w:pStyle w:val="PargrafodaLista"/>
        <w:numPr>
          <w:ilvl w:val="0"/>
          <w:numId w:val="3"/>
        </w:numPr>
      </w:pPr>
      <w:r>
        <w:t>Visualização de histórico de impressões</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6" w:name="_Toc513115317"/>
      <w:r w:rsidRPr="00FC52FE">
        <w:lastRenderedPageBreak/>
        <w:t>1.</w:t>
      </w:r>
      <w:r w:rsidR="00254247">
        <w:t>4</w:t>
      </w:r>
      <w:r w:rsidRPr="00FC52FE">
        <w:t xml:space="preserve"> Estrutura do Documento</w:t>
      </w:r>
      <w:bookmarkEnd w:id="6"/>
    </w:p>
    <w:p w14:paraId="1C2027DC" w14:textId="4BC1D0B0" w:rsidR="00725B0C" w:rsidRDefault="00725B0C" w:rsidP="00725B0C">
      <w:r>
        <w:t xml:space="preserve">No presente capítulo faz-se uma contextualização do </w:t>
      </w:r>
      <w:r w:rsidR="002636D6">
        <w:t>trabalho</w:t>
      </w:r>
      <w:r>
        <w:t xml:space="preserve"> e do seu âmbito, o propósito em que surge o mesmo e são definidos objetivos de alto nível para o mesmo.</w:t>
      </w:r>
    </w:p>
    <w:p w14:paraId="24C8F09B" w14:textId="79CC50FC"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w:t>
      </w:r>
      <w:r w:rsidR="00587746">
        <w:t>trabalho</w:t>
      </w:r>
      <w:r>
        <w:t xml:space="preserve"> e termina com análises</w:t>
      </w:r>
      <w:r w:rsidR="001C1CFA">
        <w:t xml:space="preserve"> a várias abordagens existentes, incluindo uma tabela comparativa de </w:t>
      </w:r>
      <w:r w:rsidR="00B83AF5">
        <w:t>aspetos</w:t>
      </w:r>
      <w:r w:rsidR="001C1CFA">
        <w:t xml:space="preserve"> funcionais e técnicos.</w:t>
      </w:r>
    </w:p>
    <w:p w14:paraId="2CA2E8C7" w14:textId="4A56990B"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 xml:space="preserve">já desenvolvido que valida a arquitetura e tecnologias consideradas e planeadas para utilização no desenvolvimento do </w:t>
      </w:r>
      <w:r w:rsidR="00EB7923">
        <w:t>trabalho</w:t>
      </w:r>
      <w:r w:rsidR="000334E4">
        <w:t>.</w:t>
      </w:r>
    </w:p>
    <w:p w14:paraId="7E286EC0" w14:textId="02623E80"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w:t>
      </w:r>
      <w:r w:rsidR="008A3E13">
        <w:t>lusão de resultados e discussão</w:t>
      </w:r>
      <w:r w:rsidR="00722BE4">
        <w:t xml:space="preserve"> e</w:t>
      </w:r>
      <w:r w:rsidR="008A3E13">
        <w:t>,</w:t>
      </w:r>
      <w:r w:rsidR="00722BE4">
        <w:t xml:space="preserve"> por últim</w:t>
      </w:r>
      <w:r w:rsidR="00413536">
        <w:t>o</w:t>
      </w:r>
      <w:r w:rsidR="008A3E13">
        <w:t>,</w:t>
      </w:r>
      <w:r w:rsidR="00722BE4">
        <w:t xml:space="preserve"> é apresentado o sistema desenvolvido assim como os resultados obtidos.</w:t>
      </w:r>
    </w:p>
    <w:p w14:paraId="0E09AD55" w14:textId="77777777" w:rsidR="004A4067" w:rsidRDefault="004A4067" w:rsidP="004A4067">
      <w:r>
        <w:t>Por fim, o documento termina com o quinto capítulo onde são apresentadas as conclusões retiradas com o desenvolvimento deste trabalho, bem como são apontados caminhos para possíveis desenvolvimentos futuros.</w:t>
      </w:r>
    </w:p>
    <w:p w14:paraId="1095D3F4" w14:textId="77777777" w:rsidR="00725B0C" w:rsidRDefault="00725B0C" w:rsidP="00F05FA3"/>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7" w:name="_Toc513115318"/>
      <w:r w:rsidRPr="002A4B1A">
        <w:lastRenderedPageBreak/>
        <w:t xml:space="preserve">2. </w:t>
      </w:r>
      <w:r w:rsidR="00C4798E">
        <w:t>Estado da Arte</w:t>
      </w:r>
      <w:bookmarkEnd w:id="7"/>
    </w:p>
    <w:p w14:paraId="0905A187" w14:textId="32CB418E" w:rsidR="00ED1068" w:rsidRDefault="005C576B" w:rsidP="00C4798E">
      <w:pPr>
        <w:pStyle w:val="Cabealho2"/>
        <w:ind w:firstLine="708"/>
      </w:pPr>
      <w:bookmarkStart w:id="8" w:name="_Toc513115319"/>
      <w:r w:rsidRPr="002A4B1A">
        <w:t>2.1 Introdução</w:t>
      </w:r>
      <w:bookmarkEnd w:id="8"/>
    </w:p>
    <w:p w14:paraId="62B575C1" w14:textId="77777777" w:rsidR="00151CF4" w:rsidRDefault="00151CF4" w:rsidP="00151CF4">
      <w:r>
        <w:t>A evolução tecnológica das últimas décadas torna o mundo industrial cada vez mais apetecível para investigação de novos métodos de fabrico, para aplicação de novos conceitos ou simplesmente para implementação de inovações do ponto de vista tecnológico. Os fabricantes procura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9" w:name="_Toc513115320"/>
      <w:r w:rsidRPr="002A4B1A">
        <w:t xml:space="preserve">2.2 </w:t>
      </w:r>
      <w:r w:rsidR="00C4798E">
        <w:t>Automação</w:t>
      </w:r>
      <w:bookmarkEnd w:id="9"/>
    </w:p>
    <w:p w14:paraId="186F432F" w14:textId="6EB22718" w:rsidR="004B3084" w:rsidRDefault="00D00AD8" w:rsidP="00F05FA3">
      <w:r>
        <w:t>A</w:t>
      </w:r>
      <w:r w:rsidR="004B3084">
        <w:t xml:space="preserve"> automação consiste num “processo de controlo e de monitorização de atividades e de tarefas de forma autónoma”</w:t>
      </w:r>
      <w:r w:rsidR="00973129">
        <w:t xml:space="preserve"> </w:t>
      </w:r>
      <w:r w:rsidR="004B3084">
        <w:fldChar w:fldCharType="begin" w:fldLock="1"/>
      </w:r>
      <w:r w:rsidR="009F14E0">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9F14E0">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w:t>
      </w:r>
      <w:r w:rsidR="00973129">
        <w:t>.</w:t>
      </w:r>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10" w:name="_Toc513115321"/>
      <w:r w:rsidRPr="00F81B92">
        <w:rPr>
          <w:i w:val="0"/>
        </w:rPr>
        <w:lastRenderedPageBreak/>
        <w:t>2.</w:t>
      </w:r>
      <w:r>
        <w:rPr>
          <w:i w:val="0"/>
        </w:rPr>
        <w:t>2</w:t>
      </w:r>
      <w:r w:rsidRPr="00F81B92">
        <w:rPr>
          <w:i w:val="0"/>
        </w:rPr>
        <w:t xml:space="preserve">.1 </w:t>
      </w:r>
      <w:r>
        <w:rPr>
          <w:i w:val="0"/>
        </w:rPr>
        <w:t>História</w:t>
      </w:r>
      <w:bookmarkEnd w:id="10"/>
    </w:p>
    <w:p w14:paraId="6DC4BA75" w14:textId="6C65DA46"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9F14E0">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1" w:name="_Toc513115322"/>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1"/>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712D7783" w:rsidR="00B0638D" w:rsidRDefault="00307B2D" w:rsidP="00323315">
      <w:r>
        <w:t>No que d</w:t>
      </w:r>
      <w:r w:rsidR="00142971">
        <w:t>iz respeito à</w:t>
      </w:r>
      <w:r>
        <w:t xml:space="preserve"> segurança, a implementação de automação num processo de fabrico permite que tarefas consideradas de maior perigo imediato (como prensagem, ou corte) ou mesmo a médio/longo prazo (como soldadura e a pintura qu</w:t>
      </w:r>
      <w:r w:rsidR="008A3E13">
        <w:t>e implicam a inalação de gases)</w:t>
      </w:r>
      <w:r>
        <w:t xml:space="preserve"> possam ser executadas com pouca ou nenhuma intervenção humana. </w:t>
      </w:r>
      <w:r w:rsidR="00DB7A80">
        <w:t xml:space="preserve">A acrescentar também o perigo das tarefas extremamente repetitivas (mesmo que na teoria sejam consideradas menos perigosas), pois podem levar a estados de cansaço que podem diminuir a capacidade de foco e concentração e </w:t>
      </w:r>
      <w:r w:rsidR="008A3E13">
        <w:t>gerar situações perigosas, pondo</w:t>
      </w:r>
      <w:r w:rsidR="00DB7A80">
        <w:t xml:space="preserve">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2" w:name="_Toc513115323"/>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2"/>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15E176B6" w:rsidR="001123E1" w:rsidRDefault="001123E1" w:rsidP="00F05FA3">
      <w:r>
        <w:t xml:space="preserve">Um PLC é um dispositivo </w:t>
      </w:r>
      <w:r w:rsidRPr="008A3E13">
        <w:rPr>
          <w:i/>
        </w:rPr>
        <w:t>standard</w:t>
      </w:r>
      <w:r>
        <w:t xml:space="preserve">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9F14E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200F7E16">
            <wp:extent cx="3780000" cy="267480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3780000" cy="2674800"/>
                    </a:xfrm>
                    <a:prstGeom prst="rect">
                      <a:avLst/>
                    </a:prstGeom>
                  </pic:spPr>
                </pic:pic>
              </a:graphicData>
            </a:graphic>
          </wp:inline>
        </w:drawing>
      </w:r>
    </w:p>
    <w:p w14:paraId="3B815D04" w14:textId="55AAE161" w:rsidR="008B4041" w:rsidRDefault="00E42088" w:rsidP="00E42088">
      <w:pPr>
        <w:pStyle w:val="Legenda"/>
        <w:jc w:val="center"/>
      </w:pPr>
      <w:bookmarkStart w:id="13" w:name="_Toc513115363"/>
      <w:r>
        <w:t xml:space="preserve">Figura </w:t>
      </w:r>
      <w:fldSimple w:instr=" SEQ Figura \* ARABIC ">
        <w:r w:rsidR="00D42BC4">
          <w:rPr>
            <w:noProof/>
          </w:rPr>
          <w:t>2</w:t>
        </w:r>
      </w:fldSimple>
      <w:r w:rsidR="0084336E">
        <w:t xml:space="preserve"> - </w:t>
      </w:r>
      <w:r w:rsidR="00784238">
        <w:t>Exemplo de um PLC</w:t>
      </w:r>
      <w:r w:rsidR="008B4041">
        <w:t>.</w:t>
      </w:r>
      <w:bookmarkEnd w:id="1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56EDCBA5" w:rsidR="001123E1" w:rsidRDefault="001123E1" w:rsidP="00F05FA3">
      <w:r>
        <w:t xml:space="preserve">Uma HMI é “uma interface gráfica de utilizador para controlo industrial, que permite visualização, controlo, diagnóstico e gestão de processos”. </w:t>
      </w:r>
      <w:r>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lastRenderedPageBreak/>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2EA57573">
            <wp:extent cx="3780000" cy="203040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80000" cy="2030400"/>
                    </a:xfrm>
                    <a:prstGeom prst="rect">
                      <a:avLst/>
                    </a:prstGeom>
                  </pic:spPr>
                </pic:pic>
              </a:graphicData>
            </a:graphic>
          </wp:inline>
        </w:drawing>
      </w:r>
    </w:p>
    <w:p w14:paraId="5A692636" w14:textId="29FC43D1" w:rsidR="002C11EA" w:rsidRDefault="005D606F" w:rsidP="005D606F">
      <w:pPr>
        <w:pStyle w:val="Legenda"/>
        <w:jc w:val="center"/>
      </w:pPr>
      <w:bookmarkStart w:id="14" w:name="_Toc513115364"/>
      <w:r>
        <w:t xml:space="preserve">Figura </w:t>
      </w:r>
      <w:fldSimple w:instr=" SEQ Figura \* ARABIC ">
        <w:r w:rsidR="00D42BC4">
          <w:rPr>
            <w:noProof/>
          </w:rPr>
          <w:t>3</w:t>
        </w:r>
      </w:fldSimple>
      <w:r>
        <w:t xml:space="preserve"> - Sensores </w:t>
      </w:r>
      <w:r w:rsidR="00784238">
        <w:t>de proximidade</w:t>
      </w:r>
      <w:r w:rsidR="002C11EA">
        <w:t>.</w:t>
      </w:r>
      <w:bookmarkEnd w:id="14"/>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5071B2DC"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1DA3A41B">
            <wp:extent cx="3780000" cy="194400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3780000" cy="1944000"/>
                    </a:xfrm>
                    <a:prstGeom prst="rect">
                      <a:avLst/>
                    </a:prstGeom>
                  </pic:spPr>
                </pic:pic>
              </a:graphicData>
            </a:graphic>
          </wp:inline>
        </w:drawing>
      </w:r>
    </w:p>
    <w:p w14:paraId="50F6E665" w14:textId="3157FC24" w:rsidR="00AD1C94" w:rsidRDefault="00656E03" w:rsidP="00656E03">
      <w:pPr>
        <w:pStyle w:val="Legenda"/>
        <w:jc w:val="center"/>
      </w:pPr>
      <w:bookmarkStart w:id="15" w:name="_Toc513115365"/>
      <w:r>
        <w:t xml:space="preserve">Figura </w:t>
      </w:r>
      <w:fldSimple w:instr=" SEQ Figura \* ARABIC ">
        <w:r w:rsidR="00D42BC4">
          <w:rPr>
            <w:noProof/>
          </w:rPr>
          <w:t>4</w:t>
        </w:r>
      </w:fldSimple>
      <w:r>
        <w:t xml:space="preserve"> - </w:t>
      </w:r>
      <w:r w:rsidR="00AD1C94">
        <w:t>D</w:t>
      </w:r>
      <w:r>
        <w:t>rives industriais</w:t>
      </w:r>
      <w:r w:rsidR="00AD1C94">
        <w:t>.</w:t>
      </w:r>
      <w:bookmarkEnd w:id="15"/>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37E71049" w14:textId="15FCAE6A" w:rsidR="002F7EEE" w:rsidRDefault="002F7EEE">
      <w:pPr>
        <w:spacing w:after="200"/>
        <w:rPr>
          <w:smallCaps/>
          <w:sz w:val="28"/>
          <w:szCs w:val="28"/>
        </w:rPr>
      </w:pPr>
    </w:p>
    <w:p w14:paraId="0DC935EC" w14:textId="5BBDDF4A" w:rsidR="002E0689" w:rsidRPr="002E0689" w:rsidRDefault="002E0689" w:rsidP="002E0689">
      <w:pPr>
        <w:pStyle w:val="Cabealho3"/>
        <w:ind w:firstLine="708"/>
        <w:rPr>
          <w:i w:val="0"/>
        </w:rPr>
      </w:pPr>
      <w:bookmarkStart w:id="16" w:name="_Toc513115324"/>
      <w:r w:rsidRPr="00F81B92">
        <w:rPr>
          <w:i w:val="0"/>
        </w:rPr>
        <w:t>2.</w:t>
      </w:r>
      <w:r>
        <w:rPr>
          <w:i w:val="0"/>
        </w:rPr>
        <w:t>2</w:t>
      </w:r>
      <w:r w:rsidRPr="00F81B92">
        <w:rPr>
          <w:i w:val="0"/>
        </w:rPr>
        <w:t>.</w:t>
      </w:r>
      <w:r>
        <w:rPr>
          <w:i w:val="0"/>
        </w:rPr>
        <w:t>4</w:t>
      </w:r>
      <w:r w:rsidRPr="00F81B92">
        <w:rPr>
          <w:i w:val="0"/>
        </w:rPr>
        <w:t xml:space="preserve"> </w:t>
      </w:r>
      <w:r w:rsidRPr="00284498">
        <w:t>Software</w:t>
      </w:r>
      <w:r>
        <w:rPr>
          <w:i w:val="0"/>
        </w:rPr>
        <w:t xml:space="preserve"> para Automação</w:t>
      </w:r>
      <w:bookmarkEnd w:id="16"/>
    </w:p>
    <w:p w14:paraId="5C884E2D" w14:textId="674CD031" w:rsidR="005B278B" w:rsidRDefault="00BC22F6" w:rsidP="00F05FA3">
      <w:r>
        <w:t xml:space="preserve">Para o contínuo e crescente caminho </w:t>
      </w:r>
      <w:r w:rsidR="005B278B">
        <w:t xml:space="preserve">da implementação de sistemas de automação na indústria, </w:t>
      </w:r>
      <w:r w:rsidR="00855EE6">
        <w:t xml:space="preserve">tem sido imperativa </w:t>
      </w:r>
      <w:r w:rsidR="005B278B">
        <w:t xml:space="preserve">a utilização de </w:t>
      </w:r>
      <w:r w:rsidR="005B278B" w:rsidRPr="00DF6317">
        <w:rPr>
          <w:i/>
        </w:rPr>
        <w:t>hardware</w:t>
      </w:r>
      <w:r w:rsidR="005B278B">
        <w:t xml:space="preserve"> de controlo e de </w:t>
      </w:r>
      <w:r w:rsidR="005B278B" w:rsidRPr="00DF6317">
        <w:rPr>
          <w:i/>
        </w:rPr>
        <w:t>software</w:t>
      </w:r>
      <w:r w:rsidR="005B278B">
        <w:t xml:space="preserve"> especificamente desenhado para atuar sobre o mesmo. </w:t>
      </w:r>
    </w:p>
    <w:p w14:paraId="37D5E01E" w14:textId="3B0C3CC7"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9F14E0">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w:t>
      </w:r>
      <w:r>
        <w:lastRenderedPageBreak/>
        <w:t xml:space="preserve">ambiente de desenvolvimento Microsoft Visual Studio, uma maior liberdade para selecionar linguagens de programação dado que são fornecidas livrarias para conectividade com linguagens mais comuns no mundo do desenvolvimento de </w:t>
      </w:r>
      <w:r w:rsidRPr="00284498">
        <w:rPr>
          <w:i/>
        </w:rPr>
        <w:t>software</w:t>
      </w:r>
      <w:r>
        <w:t xml:space="preserv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drawing>
          <wp:inline distT="0" distB="0" distL="0" distR="0" wp14:anchorId="4739A511" wp14:editId="3E9B64E9">
            <wp:extent cx="4500000" cy="297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00000" cy="2970000"/>
                    </a:xfrm>
                    <a:prstGeom prst="rect">
                      <a:avLst/>
                    </a:prstGeom>
                  </pic:spPr>
                </pic:pic>
              </a:graphicData>
            </a:graphic>
          </wp:inline>
        </w:drawing>
      </w:r>
    </w:p>
    <w:p w14:paraId="2E60E393" w14:textId="0D508DA1" w:rsidR="00391C8B" w:rsidRDefault="00702B29" w:rsidP="00702B29">
      <w:pPr>
        <w:pStyle w:val="Legenda"/>
        <w:jc w:val="center"/>
      </w:pPr>
      <w:bookmarkStart w:id="17" w:name="_Toc513115366"/>
      <w:r>
        <w:t xml:space="preserve">Figura </w:t>
      </w:r>
      <w:fldSimple w:instr=" SEQ Figura \* ARABIC ">
        <w:r w:rsidR="00D42BC4">
          <w:rPr>
            <w:noProof/>
          </w:rPr>
          <w:t>5</w:t>
        </w:r>
      </w:fldSimple>
      <w:r>
        <w:t xml:space="preserve"> - Ambiente de desenvolvimento Twincat 3</w:t>
      </w:r>
      <w:r w:rsidR="00391C8B">
        <w:t>.</w:t>
      </w:r>
      <w:bookmarkEnd w:id="17"/>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7CA9A31"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w:t>
      </w:r>
      <w:r w:rsidR="00ED4024">
        <w:t>,</w:t>
      </w:r>
      <w:r>
        <w:t xml:space="preserve"> hoje</w:t>
      </w:r>
      <w:r w:rsidR="00ED4024">
        <w:t>,</w:t>
      </w:r>
      <w:r>
        <w:t xml:space="preserv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4FA6605">
            <wp:extent cx="4500000" cy="3261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500000" cy="3261600"/>
                    </a:xfrm>
                    <a:prstGeom prst="rect">
                      <a:avLst/>
                    </a:prstGeom>
                  </pic:spPr>
                </pic:pic>
              </a:graphicData>
            </a:graphic>
          </wp:inline>
        </w:drawing>
      </w:r>
    </w:p>
    <w:p w14:paraId="7EFC527C" w14:textId="3FB66FF2" w:rsidR="00391C8B" w:rsidRDefault="00702B29" w:rsidP="00702B29">
      <w:pPr>
        <w:pStyle w:val="Legenda"/>
        <w:jc w:val="center"/>
      </w:pPr>
      <w:bookmarkStart w:id="18" w:name="_Toc513115367"/>
      <w:r>
        <w:t xml:space="preserve">Figura </w:t>
      </w:r>
      <w:fldSimple w:instr=" SEQ Figura \* ARABIC ">
        <w:r w:rsidR="00D42BC4">
          <w:rPr>
            <w:noProof/>
          </w:rPr>
          <w:t>6</w:t>
        </w:r>
      </w:fldSimple>
      <w:r>
        <w:t xml:space="preserve"> - Ambiente de desenvolvimento SIMATIC STEP 7</w:t>
      </w:r>
      <w:r w:rsidR="00391C8B">
        <w:t>.</w:t>
      </w:r>
      <w:bookmarkEnd w:id="18"/>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3D4F8D49">
            <wp:extent cx="4500000" cy="3376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00000" cy="3376800"/>
                    </a:xfrm>
                    <a:prstGeom prst="rect">
                      <a:avLst/>
                    </a:prstGeom>
                  </pic:spPr>
                </pic:pic>
              </a:graphicData>
            </a:graphic>
          </wp:inline>
        </w:drawing>
      </w:r>
    </w:p>
    <w:p w14:paraId="568718AA" w14:textId="3F84FC6C" w:rsidR="00ED2D3A" w:rsidRDefault="00702B29" w:rsidP="00702B29">
      <w:pPr>
        <w:pStyle w:val="Legenda"/>
        <w:jc w:val="center"/>
      </w:pPr>
      <w:bookmarkStart w:id="19" w:name="_Toc513115368"/>
      <w:r>
        <w:t xml:space="preserve">Figura </w:t>
      </w:r>
      <w:fldSimple w:instr=" SEQ Figura \* ARABIC ">
        <w:r w:rsidR="00D42BC4">
          <w:rPr>
            <w:noProof/>
          </w:rPr>
          <w:t>7</w:t>
        </w:r>
      </w:fldSimple>
      <w:r>
        <w:t xml:space="preserve"> - Ambiente de desenvolvimento PL7</w:t>
      </w:r>
      <w:r w:rsidR="00ED2D3A">
        <w:t>.</w:t>
      </w:r>
      <w:bookmarkEnd w:id="19"/>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419423FD" w:rsidR="009667DD" w:rsidRDefault="009667DD" w:rsidP="00F05FA3">
      <w:r>
        <w:t xml:space="preserve">A utilização de </w:t>
      </w:r>
      <w:r w:rsidRPr="002A2834">
        <w:rPr>
          <w:i/>
        </w:rPr>
        <w:t>software</w:t>
      </w:r>
      <w:r w:rsidR="00ED4024">
        <w:t xml:space="preserve"> dedicado à</w:t>
      </w:r>
      <w:r>
        <w:t xml:space="preserve"> automação industrial </w:t>
      </w:r>
      <w:r w:rsidR="0069380C">
        <w:t>permite a construção de sistemas cada vez mais evoluídos, dado que os próprios softwares têm sofrido</w:t>
      </w:r>
      <w:r w:rsidR="00F75B21">
        <w:t xml:space="preserve"> transformações em senti</w:t>
      </w:r>
      <w:r w:rsidR="00ED4024">
        <w:t xml:space="preserve">do crescente, permitindo trazer, </w:t>
      </w:r>
      <w:r w:rsidR="00F75B21">
        <w:t>hoje em dia</w:t>
      </w:r>
      <w:r w:rsidR="00ED4024">
        <w:t>,</w:t>
      </w:r>
      <w:r w:rsidR="00F75B21">
        <w:t xml:space="preserve">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20" w:name="_Toc513115325"/>
      <w:r w:rsidRPr="002A4B1A">
        <w:lastRenderedPageBreak/>
        <w:t>2.</w:t>
      </w:r>
      <w:r w:rsidR="00F00E8B">
        <w:t>3</w:t>
      </w:r>
      <w:r w:rsidRPr="002A4B1A">
        <w:t xml:space="preserve"> </w:t>
      </w:r>
      <w:r>
        <w:t>Indústria 4.0</w:t>
      </w:r>
      <w:bookmarkEnd w:id="20"/>
    </w:p>
    <w:p w14:paraId="6448C5B4" w14:textId="1176D4E3"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etc</w:t>
      </w:r>
      <w:r w:rsidR="00EE54F9">
        <w:t>.</w:t>
      </w:r>
      <w:r>
        <w:t xml:space="preserve">),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20E0B5E2">
            <wp:extent cx="4500000" cy="1454400"/>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500000" cy="1454400"/>
                    </a:xfrm>
                    <a:prstGeom prst="rect">
                      <a:avLst/>
                    </a:prstGeom>
                  </pic:spPr>
                </pic:pic>
              </a:graphicData>
            </a:graphic>
          </wp:inline>
        </w:drawing>
      </w:r>
    </w:p>
    <w:p w14:paraId="284590E6" w14:textId="3884B83D" w:rsidR="00CA336D" w:rsidRDefault="00B06E68" w:rsidP="00B06E68">
      <w:pPr>
        <w:pStyle w:val="Legenda"/>
        <w:jc w:val="center"/>
      </w:pPr>
      <w:bookmarkStart w:id="21" w:name="_Toc513115369"/>
      <w:r>
        <w:t xml:space="preserve">Figura </w:t>
      </w:r>
      <w:fldSimple w:instr=" SEQ Figura \* ARABIC ">
        <w:r w:rsidR="00D42BC4">
          <w:rPr>
            <w:noProof/>
          </w:rPr>
          <w:t>8</w:t>
        </w:r>
      </w:fldSimple>
      <w:r>
        <w:t xml:space="preserve"> - </w:t>
      </w:r>
      <w:r w:rsidR="00F47A73" w:rsidRPr="00F47A73">
        <w:t>Medidas do Estratégia i4.0 da República Portuguesa</w:t>
      </w:r>
      <w:bookmarkEnd w:id="21"/>
      <w:r w:rsidR="006E0ACE">
        <w:t xml:space="preserve"> </w:t>
      </w:r>
    </w:p>
    <w:p w14:paraId="29A1389B" w14:textId="0140F248" w:rsidR="00B06E68" w:rsidRDefault="006E0ACE" w:rsidP="00F47A73">
      <w:pPr>
        <w:pStyle w:val="Legenda"/>
        <w:jc w:val="center"/>
      </w:pPr>
      <w:r>
        <w:t xml:space="preserve">Fonte: </w:t>
      </w:r>
      <w:r w:rsidR="00F47A73" w:rsidRPr="00F47A73">
        <w:rPr>
          <w:b w:val="0"/>
          <w:noProof/>
        </w:rPr>
        <w:t>https://www.industria4-0.cotec.pt/programa/medidas/</w:t>
      </w:r>
    </w:p>
    <w:p w14:paraId="29056AF3" w14:textId="00AB239A" w:rsidR="00B06E68" w:rsidRDefault="00037F5D" w:rsidP="00F05FA3">
      <w:r>
        <w:t>N</w:t>
      </w:r>
      <w:r w:rsidR="00B06E68">
        <w:t>a pers</w:t>
      </w:r>
      <w:r>
        <w:t xml:space="preserve">petiva da indústria de produção, esta evolução </w:t>
      </w:r>
      <w:r w:rsidR="00B06E68">
        <w:t xml:space="preserve">significa que um </w:t>
      </w:r>
      <w:r w:rsidR="00B06E68" w:rsidRPr="00FB3BA1">
        <w:rPr>
          <w:i/>
        </w:rPr>
        <w:t>robot</w:t>
      </w:r>
      <w:r w:rsidR="00B06E68">
        <w:t xml:space="preserve"> consegue conectar-se remotamente a um sistema computacional e este por sua vez pode controlar </w:t>
      </w:r>
      <w:r w:rsidR="00B06E68" w:rsidRPr="00FB3BA1">
        <w:rPr>
          <w:i/>
        </w:rPr>
        <w:t>robots</w:t>
      </w:r>
      <w:r w:rsidR="00B06E68">
        <w:t xml:space="preserve"> com muito pouca (ou nenhuma) intervenção humana. Estas integrações e relações entre paradigmas trouxeram </w:t>
      </w:r>
      <w:r w:rsidR="008267C1">
        <w:t>à</w:t>
      </w:r>
      <w:r w:rsidR="00B06E68">
        <w:t xml:space="preserve"> superfície</w:t>
      </w:r>
      <w:r w:rsidR="006F3DB5">
        <w:t xml:space="preserve"> o conceito de </w:t>
      </w:r>
      <w:r w:rsidR="006F3DB5" w:rsidRPr="006F3DB5">
        <w:rPr>
          <w:i/>
        </w:rPr>
        <w:t>smart factories</w:t>
      </w:r>
      <w:r w:rsidR="00B06E68">
        <w:t xml:space="preserve"> (fábricas inteligentes) que consistem em sistemas ciber-físicos capazes de monitorizar processos físicos relativos a uma linha de produção </w:t>
      </w:r>
      <w:r w:rsidR="001E09A2">
        <w:t xml:space="preserve">(ou processos relacionados). </w:t>
      </w:r>
      <w:r w:rsidR="00B06E68">
        <w:t>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rsidR="00B06E68">
        <w:t xml:space="preserve"> deve incluir </w:t>
      </w:r>
      <w:r w:rsidR="0011010D">
        <w:t>os seguintes fatores:</w:t>
      </w:r>
      <w:r w:rsidR="008A7CA1">
        <w:t xml:space="preserve"> </w:t>
      </w:r>
      <w:r w:rsidR="00B06E68">
        <w:t xml:space="preserve"> </w:t>
      </w:r>
      <w:r w:rsidR="00AF59D2">
        <w:t xml:space="preserve">interoperabilidade; transparência na informação; assistência técnica; e tomada de decisões </w:t>
      </w:r>
      <w:r w:rsidR="00B06E68">
        <w:t xml:space="preserve">descentralizada </w:t>
      </w:r>
      <w:r w:rsidR="00B06E68">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B06E68">
        <w:fldChar w:fldCharType="separate"/>
      </w:r>
      <w:r w:rsidR="00B06E68" w:rsidRPr="00213531">
        <w:rPr>
          <w:noProof/>
        </w:rPr>
        <w:t>(Boone, 2017)</w:t>
      </w:r>
      <w:r w:rsidR="00B06E68">
        <w:fldChar w:fldCharType="end"/>
      </w:r>
      <w:r w:rsidR="00B06E68">
        <w:t>.</w:t>
      </w:r>
    </w:p>
    <w:p w14:paraId="4FE4C18C" w14:textId="77777777" w:rsidR="00B06E68" w:rsidRDefault="00B06E68" w:rsidP="00B06E68"/>
    <w:p w14:paraId="15E1E676" w14:textId="77777777" w:rsidR="00B06E68" w:rsidRDefault="00B06E68" w:rsidP="00B06E68">
      <w:pPr>
        <w:keepNext/>
        <w:jc w:val="center"/>
      </w:pPr>
      <w:r>
        <w:rPr>
          <w:noProof/>
          <w:lang w:eastAsia="pt-PT"/>
        </w:rPr>
        <w:lastRenderedPageBreak/>
        <w:drawing>
          <wp:inline distT="0" distB="0" distL="0" distR="0" wp14:anchorId="462B789A" wp14:editId="4930C889">
            <wp:extent cx="4500000" cy="1904400"/>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00000" cy="1904400"/>
                    </a:xfrm>
                    <a:prstGeom prst="rect">
                      <a:avLst/>
                    </a:prstGeom>
                  </pic:spPr>
                </pic:pic>
              </a:graphicData>
            </a:graphic>
          </wp:inline>
        </w:drawing>
      </w:r>
    </w:p>
    <w:p w14:paraId="59CFF0D3" w14:textId="1C1C4B28" w:rsidR="006F59C2" w:rsidRDefault="00B06E68" w:rsidP="006F59C2">
      <w:pPr>
        <w:pStyle w:val="Legenda"/>
        <w:jc w:val="center"/>
      </w:pPr>
      <w:bookmarkStart w:id="22" w:name="_Toc513115370"/>
      <w:r>
        <w:t xml:space="preserve">Figura </w:t>
      </w:r>
      <w:fldSimple w:instr=" SEQ Figura \* ARABIC ">
        <w:r w:rsidR="00D42BC4">
          <w:rPr>
            <w:noProof/>
          </w:rPr>
          <w:t>9</w:t>
        </w:r>
      </w:fldSimple>
      <w:r>
        <w:t xml:space="preserve"> </w:t>
      </w:r>
      <w:r w:rsidR="00AF59D2">
        <w:t>– Ilustração do conceito de Fábrica Inteligente</w:t>
      </w:r>
      <w:bookmarkEnd w:id="22"/>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744EEF0F" w:rsidR="00B06E68" w:rsidRDefault="00142971" w:rsidP="00F05FA3">
      <w:r>
        <w:t>Interoperabilidade refere-se à</w:t>
      </w:r>
      <w:r w:rsidR="00B06E68">
        <w:t xml:space="preserve">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w:t>
      </w:r>
      <w:r w:rsidR="008267C1">
        <w:t>à</w:t>
      </w:r>
      <w:r w:rsidR="00B06E68">
        <w:t xml:space="preserve"> capacidade de sistemas ciber-físicos tomarem decisões autonomamente sem intervenção humana.</w:t>
      </w:r>
    </w:p>
    <w:p w14:paraId="5BAB757C" w14:textId="4241039D" w:rsidR="00B06E68" w:rsidRDefault="0011010D" w:rsidP="00F05FA3">
      <w:r>
        <w:t>Pelo exposto, se entende</w:t>
      </w:r>
      <w:r w:rsidR="00B06E68">
        <w:t xml:space="preserve"> que </w:t>
      </w:r>
      <w:r>
        <w:t xml:space="preserve">as </w:t>
      </w:r>
      <w:r w:rsidR="00B06E68">
        <w:t>empresas que adotem uma abordagem de “Indústria 4.0” dev</w:t>
      </w:r>
      <w:r w:rsidR="00185795">
        <w:t>am</w:t>
      </w:r>
      <w:r w:rsidR="00B06E68">
        <w:t xml:space="preserve"> manter alguns aspetos em atenção como a digitalização completa das suas operações que é necessária e a reestruturação de produtos e serviços pode também o ser.</w:t>
      </w:r>
    </w:p>
    <w:p w14:paraId="5BC6F7D4" w14:textId="2F4C3980" w:rsidR="00B06E68" w:rsidRDefault="00B06E68" w:rsidP="00F05FA3">
      <w:r>
        <w:t>Então</w:t>
      </w:r>
      <w:r w:rsidR="00185795">
        <w:t>,</w:t>
      </w:r>
      <w:r>
        <w:t xml:space="preserve"> pode-se concluir que a “Indústria 4.0” ou a quarta revolução industrial é diferente de revoluções anteriores no sentido em que surge de uma combinação de tecnologias e as suas interações por entr</w:t>
      </w:r>
      <w:r w:rsidR="00185795">
        <w:t>e domínios físicos e digitais. E</w:t>
      </w:r>
      <w:r>
        <w:t xml:space="preserve">stes avanços tecnológicos estão a permitir que empresas </w:t>
      </w:r>
      <w:r w:rsidR="00185795">
        <w:t>se tornem progressivamente mais eficientes</w:t>
      </w:r>
      <w:r>
        <w:t>.</w:t>
      </w:r>
    </w:p>
    <w:p w14:paraId="4F734B08" w14:textId="78EC7FB5" w:rsidR="00B06E68" w:rsidRDefault="00B06E68" w:rsidP="00D82654"/>
    <w:p w14:paraId="70E03ADA" w14:textId="0A258D70" w:rsidR="00C4798E" w:rsidRDefault="00C4798E" w:rsidP="007D2B0F">
      <w:pPr>
        <w:pStyle w:val="Cabealho2"/>
        <w:ind w:firstLine="708"/>
      </w:pPr>
      <w:bookmarkStart w:id="23" w:name="_Toc513115326"/>
      <w:r w:rsidRPr="002A4B1A">
        <w:t>2.</w:t>
      </w:r>
      <w:r w:rsidR="00F00E8B">
        <w:t>4</w:t>
      </w:r>
      <w:r w:rsidRPr="002A4B1A">
        <w:t xml:space="preserve"> </w:t>
      </w:r>
      <w:r w:rsidR="00B06E68">
        <w:t>Tecnologias de Suporte</w:t>
      </w:r>
      <w:bookmarkEnd w:id="23"/>
    </w:p>
    <w:p w14:paraId="3ABD1EE5" w14:textId="693FC424" w:rsidR="005621A8" w:rsidRDefault="005621A8" w:rsidP="005621A8">
      <w:r>
        <w:t xml:space="preserve">Atualmente a internet é um universo em crescimento de conteúdos, aplicações e serviços interligados. Há armazenamento e partilha de vídeos e de fotos, há conteúdo interativo, há monitorização em tempo real de forma remota, há acessos via dispositivos móveis como </w:t>
      </w:r>
      <w:r w:rsidRPr="00DF41BF">
        <w:rPr>
          <w:i/>
        </w:rPr>
        <w:lastRenderedPageBreak/>
        <w:t>smartphones</w:t>
      </w:r>
      <w:r>
        <w:t xml:space="preserve"> ou </w:t>
      </w:r>
      <w:r w:rsidRPr="00DF41BF">
        <w:rPr>
          <w:i/>
        </w:rPr>
        <w:t>tablets</w:t>
      </w:r>
      <w:r>
        <w:t xml:space="preserve">, etc. Tudo isto é possibilitado pela interação de tecnologias da internet e da </w:t>
      </w:r>
      <w:r w:rsidRPr="007E618B">
        <w:rPr>
          <w:i/>
        </w:rPr>
        <w:t>web</w:t>
      </w:r>
      <w:r>
        <w:t xml:space="preserve"> e através da evolução dos </w:t>
      </w:r>
      <w:r w:rsidRPr="00DF41BF">
        <w:rPr>
          <w:i/>
        </w:rPr>
        <w:t>browsers</w:t>
      </w:r>
      <w:r w:rsidR="005967F6">
        <w:t xml:space="preserve"> que proporcionam, </w:t>
      </w:r>
      <w:r>
        <w:t>hoje em dia</w:t>
      </w:r>
      <w:r w:rsidR="005967F6">
        <w:t>,</w:t>
      </w:r>
      <w:r>
        <w:t xml:space="preserve"> novas e cada vez mais completas experiências aos utilizadores.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4" w:name="_Toc513115327"/>
      <w:r w:rsidRPr="00F81B92">
        <w:rPr>
          <w:i w:val="0"/>
        </w:rPr>
        <w:t>2.</w:t>
      </w:r>
      <w:r w:rsidR="00F00E8B">
        <w:rPr>
          <w:i w:val="0"/>
        </w:rPr>
        <w:t>4</w:t>
      </w:r>
      <w:r w:rsidRPr="00F81B92">
        <w:rPr>
          <w:i w:val="0"/>
        </w:rPr>
        <w:t xml:space="preserve">.1 </w:t>
      </w:r>
      <w:r>
        <w:rPr>
          <w:i w:val="0"/>
        </w:rPr>
        <w:t>Redes e Internet</w:t>
      </w:r>
      <w:bookmarkEnd w:id="24"/>
    </w:p>
    <w:p w14:paraId="6981DBF1" w14:textId="2F655C92"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9F14E0">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noteIndex" : 0 }, "schema" : "https://github.com/citation-style-language/schema/raw/master/csl-citation.json" }</w:instrText>
      </w:r>
      <w:r>
        <w:fldChar w:fldCharType="separate"/>
      </w:r>
      <w:r w:rsidRPr="00AC6557">
        <w:rPr>
          <w:noProof/>
        </w:rPr>
        <w:t>(Edwards, 1996)</w:t>
      </w:r>
      <w:r>
        <w:fldChar w:fldCharType="end"/>
      </w:r>
      <w:r>
        <w:t>.</w:t>
      </w:r>
    </w:p>
    <w:p w14:paraId="468772DF" w14:textId="6C6319B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xml:space="preserve">, com o grande objetivo de </w:t>
      </w:r>
      <w:r w:rsidR="005967F6">
        <w:t>liderar a</w:t>
      </w:r>
      <w:r w:rsidR="00C62F84">
        <w:t xml:space="preserve"> ciência e tecnologia militar</w:t>
      </w:r>
      <w:r w:rsidR="005967F6">
        <w:t>. Este intuito justificava-se pela vivência sob</w:t>
      </w:r>
      <w:r w:rsidR="00C62F84">
        <w:t xml:space="preserve"> </w:t>
      </w:r>
      <w:r w:rsidR="005967F6">
        <w:t>a ameaça de</w:t>
      </w:r>
      <w:r w:rsidR="00C62F84">
        <w:t xml:space="preserve"> armas nucleares e </w:t>
      </w:r>
      <w:r w:rsidR="005967F6">
        <w:t>pela perspetiva</w:t>
      </w:r>
      <w:r w:rsidR="00C62F84">
        <w:t xml:space="preserve"> de construir uma rede de comunicações entre os locais mais críticos do sistema de defesa do pa</w:t>
      </w:r>
      <w:r w:rsidR="005967F6">
        <w:t>ís que garantisse</w:t>
      </w:r>
      <w:r w:rsidR="004664ED">
        <w:t xml:space="preserve">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07073A2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9F14E0">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noteIndex" : 0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9F8F9DD"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w:t>
      </w:r>
      <w:r w:rsidR="00647777">
        <w:t>natário e informação que permitisse</w:t>
      </w:r>
      <w:r w:rsidR="00A04FF1">
        <w:t xml:space="preserv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4E9BD481">
            <wp:extent cx="4500000" cy="292320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00000" cy="2923200"/>
                    </a:xfrm>
                    <a:prstGeom prst="rect">
                      <a:avLst/>
                    </a:prstGeom>
                  </pic:spPr>
                </pic:pic>
              </a:graphicData>
            </a:graphic>
          </wp:inline>
        </w:drawing>
      </w:r>
    </w:p>
    <w:p w14:paraId="6B168780" w14:textId="414786DB" w:rsidR="002303A5" w:rsidRDefault="002303A5" w:rsidP="002303A5">
      <w:pPr>
        <w:pStyle w:val="Legenda"/>
        <w:jc w:val="center"/>
      </w:pPr>
      <w:bookmarkStart w:id="25" w:name="_Toc513115371"/>
      <w:r>
        <w:t xml:space="preserve">Figura </w:t>
      </w:r>
      <w:fldSimple w:instr=" SEQ Figura \* ARABIC ">
        <w:r w:rsidR="00D42BC4">
          <w:rPr>
            <w:noProof/>
          </w:rPr>
          <w:t>10</w:t>
        </w:r>
      </w:fldSimple>
      <w:r>
        <w:t xml:space="preserve"> - Evolução da Arpanet.</w:t>
      </w:r>
      <w:bookmarkEnd w:id="25"/>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25949B56" w14:textId="77777777" w:rsidR="008F4F8B" w:rsidRDefault="008F4F8B" w:rsidP="008F4F8B">
      <w:r>
        <w:t>O ataque inimigo acabou por não acontecer, mas já tinham sido dados os primeiros passos para a criação do que é hoje a interne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37B2DB8E" w:rsidR="00B43EEC" w:rsidRDefault="00AF285C" w:rsidP="00F05FA3">
      <w:r>
        <w:t xml:space="preserve">A introdução das redes em ambiente industrial aconteceu na década de 1960 através dos sinais elétricos analógicos </w:t>
      </w:r>
      <w:r>
        <w:fldChar w:fldCharType="begin" w:fldLock="1"/>
      </w:r>
      <w:r w:rsidR="009F14E0">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noteIndex" : 0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6" w:name="_Toc513115328"/>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 xml:space="preserve">Tecnologias </w:t>
      </w:r>
      <w:r w:rsidRPr="007E618B">
        <w:t>Web</w:t>
      </w:r>
      <w:bookmarkEnd w:id="26"/>
    </w:p>
    <w:p w14:paraId="09E9848D" w14:textId="162CB2DC"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t>
      </w:r>
      <w:r w:rsidR="008F4F8B" w:rsidRPr="007E618B">
        <w:rPr>
          <w:i/>
        </w:rPr>
        <w:t>World Wide Web</w:t>
      </w:r>
      <w:r w:rsidR="008F4F8B">
        <w:t xml:space="preserve"> </w:t>
      </w:r>
      <w:r w:rsidR="008F4F8B">
        <w:fldChar w:fldCharType="begin" w:fldLock="1"/>
      </w:r>
      <w:r w:rsidR="009F14E0">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noteIndex" : 0 }, "schema" : "https://github.com/citation-style-language/schema/raw/master/csl-citation.json" }</w:instrText>
      </w:r>
      <w:r w:rsidR="008F4F8B">
        <w:fldChar w:fldCharType="separate"/>
      </w:r>
      <w:r w:rsidR="008F4F8B" w:rsidRPr="00197635">
        <w:rPr>
          <w:noProof/>
        </w:rPr>
        <w:t>(Berners-Lee, 1991)</w:t>
      </w:r>
      <w:r w:rsidR="008F4F8B">
        <w:fldChar w:fldCharType="end"/>
      </w:r>
      <w:r w:rsidR="008F4F8B">
        <w:t>. Foi inventado por Tim Berners-Lee</w:t>
      </w:r>
      <w:r w:rsidR="00C43A27">
        <w:t xml:space="preserve"> </w:t>
      </w:r>
      <w:r w:rsidR="00283EBD">
        <w:t>em</w:t>
      </w:r>
      <w:r w:rsidR="00C43A27">
        <w:t xml:space="preserve"> 1990</w:t>
      </w:r>
      <w:r w:rsidR="00197635">
        <w:t xml:space="preserve"> </w:t>
      </w:r>
      <w:r w:rsidR="00C43A27">
        <w:t>e já sofreu algumas alterações</w:t>
      </w:r>
      <w:r w:rsidR="00184F35">
        <w:t xml:space="preserve"> apesar de manter</w:t>
      </w:r>
      <w:r w:rsidR="00C43A27">
        <w:t xml:space="preser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4E21C80E">
            <wp:extent cx="4500000" cy="165240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500000" cy="1652400"/>
                    </a:xfrm>
                    <a:prstGeom prst="rect">
                      <a:avLst/>
                    </a:prstGeom>
                  </pic:spPr>
                </pic:pic>
              </a:graphicData>
            </a:graphic>
          </wp:inline>
        </w:drawing>
      </w:r>
    </w:p>
    <w:p w14:paraId="4F9A25CA" w14:textId="3AABF4D7" w:rsidR="003077F5" w:rsidRDefault="003077F5" w:rsidP="003077F5">
      <w:pPr>
        <w:pStyle w:val="Legenda"/>
        <w:jc w:val="center"/>
      </w:pPr>
      <w:bookmarkStart w:id="27" w:name="_Toc513115372"/>
      <w:r>
        <w:t xml:space="preserve">Figura </w:t>
      </w:r>
      <w:fldSimple w:instr=" SEQ Figura \* ARABIC ">
        <w:r w:rsidR="00D42BC4">
          <w:rPr>
            <w:noProof/>
          </w:rPr>
          <w:t>11</w:t>
        </w:r>
      </w:fldSimple>
      <w:r>
        <w:t xml:space="preserve"> - Arquitetura do protocolo HTTP</w:t>
      </w:r>
      <w:bookmarkEnd w:id="27"/>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12ACC6D6"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w:t>
      </w:r>
      <w:r w:rsidR="008267C1">
        <w:t>à</w:t>
      </w:r>
      <w:r>
        <w:t xml:space="preserve">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4071B76B"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9F14E0">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3640DD5D" w:rsidR="00C85865" w:rsidRDefault="00BF77A9" w:rsidP="00F05FA3">
      <w:r>
        <w:t xml:space="preserve">Outro caso de tecnologias que emergiram com a disseminação da rede de computadores a nível mundial e se tornaram necessidades foram as linguagens de programação orientadas para a </w:t>
      </w:r>
      <w:r w:rsidRPr="007E618B">
        <w:rPr>
          <w:i/>
        </w:rPr>
        <w:t>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184F35">
        <w:t xml:space="preserve"> e</w:t>
      </w:r>
      <w:r w:rsidR="00C17573">
        <w:t xml:space="preserve"> permitiram que a </w:t>
      </w:r>
      <w:r w:rsidR="00C17573" w:rsidRPr="007E618B">
        <w:rPr>
          <w:i/>
        </w:rPr>
        <w:t>web</w:t>
      </w:r>
      <w:r w:rsidR="00C17573">
        <w:t xml:space="preserve"> se transformasse na poderosíssima ferramenta que é hoje</w:t>
      </w:r>
      <w:r w:rsidR="00D148DE">
        <w:t>.</w:t>
      </w:r>
      <w:r w:rsidR="00C17573">
        <w:t xml:space="preserve"> As mais variadas áreas de aplicabilidade foram atingidas pelas enormes capacidades da </w:t>
      </w:r>
      <w:r w:rsidR="00C17573" w:rsidRPr="007E618B">
        <w:rPr>
          <w:i/>
        </w:rPr>
        <w:t>web</w:t>
      </w:r>
      <w:r w:rsidR="00C17573">
        <w:t xml:space="preserve">, </w:t>
      </w:r>
      <w:r w:rsidR="00184F35">
        <w:t>tendo</w:t>
      </w:r>
      <w:r w:rsidR="00C17573">
        <w:t xml:space="preserve"> para isso </w:t>
      </w:r>
      <w:r w:rsidR="00184F35">
        <w:t>sido</w:t>
      </w:r>
      <w:r w:rsidR="00C17573">
        <w:t xml:space="preserve">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t>
      </w:r>
      <w:r w:rsidRPr="007E618B">
        <w:rPr>
          <w:i/>
        </w:rPr>
        <w:t>web</w:t>
      </w:r>
      <w:r>
        <w:t xml:space="preserve">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00A31FB7"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7E618B">
        <w:rPr>
          <w:i/>
        </w:rPr>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w:t>
      </w:r>
      <w:r w:rsidR="006B56D1">
        <w:t xml:space="preserve">O HTML está atualmente na versão 5.2 </w:t>
      </w:r>
      <w:r w:rsidR="006B56D1">
        <w:fldChar w:fldCharType="begin" w:fldLock="1"/>
      </w:r>
      <w:r w:rsidR="009F14E0">
        <w:instrText>ADDIN CSL_CITATION { "citationItems" : [ { "id" : "ITEM-1", "itemData" : { "URL" : "https://www.w3.org/TR/2017/REC-html52-20171214/", "id" : "ITEM-1", "issued" : { "date-parts" : [ [ "2017" ] ] }, "title" : "HTML 5.2 W3C Recommendation", "type" : "webpage" }, "uris" : [ "http://www.mendeley.com/documents/?uuid=4c403102-e9d4-4f31-80a8-b3e5f40c3114" ] } ], "mendeley" : { "formattedCitation" : "(\u201cHTML 5.2 W3C Recommendation,\u201d 2017)", "plainTextFormattedCitation" : "(\u201cHTML 5.2 W3C Recommendation,\u201d 2017)", "previouslyFormattedCitation" : "(\u201cHTML 5.2 W3C Recommendation,\u201d 2017)" }, "properties" : { "noteIndex" : 0 }, "schema" : "https://github.com/citation-style-language/schema/raw/master/csl-citation.json" }</w:instrText>
      </w:r>
      <w:r w:rsidR="006B56D1">
        <w:fldChar w:fldCharType="separate"/>
      </w:r>
      <w:r w:rsidR="006B56D1" w:rsidRPr="006B56D1">
        <w:rPr>
          <w:noProof/>
        </w:rPr>
        <w:t>(“HTML 5.2 W3C Recommendation,” 2017)</w:t>
      </w:r>
      <w:r w:rsidR="006B56D1">
        <w:fldChar w:fldCharType="end"/>
      </w:r>
      <w:r w:rsidR="006B56D1">
        <w:t xml:space="preserve"> e está muito relacionado com as CSS</w:t>
      </w:r>
      <w:r w:rsidR="004D1B01">
        <w:t xml:space="preserve">, que são folhas de estilo que descrevem como os elementos HTML </w:t>
      </w:r>
      <w:r w:rsidR="006B56D1">
        <w:t xml:space="preserve">serão apresentados no agente no </w:t>
      </w:r>
      <w:r w:rsidR="006B56D1" w:rsidRPr="00C47E1E">
        <w:rPr>
          <w:i/>
        </w:rPr>
        <w:t>browser</w:t>
      </w:r>
      <w:r w:rsidR="006B56D1">
        <w:t>, do ponto de vista estético e organizacional.</w:t>
      </w:r>
    </w:p>
    <w:p w14:paraId="0BA0C9AD" w14:textId="567BF3F3" w:rsidR="00866650" w:rsidRDefault="00866650" w:rsidP="00F05FA3">
      <w:r>
        <w:t>Uma outra tecnologia que tem sido fundamental no desen</w:t>
      </w:r>
      <w:r w:rsidR="00577699">
        <w:t xml:space="preserve">volvimento e na evolução da </w:t>
      </w:r>
      <w:r w:rsidR="00577699" w:rsidRPr="007E618B">
        <w:rPr>
          <w:i/>
        </w:rPr>
        <w:t>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t>
      </w:r>
      <w:r w:rsidRPr="007E618B">
        <w:rPr>
          <w:i/>
        </w:rPr>
        <w:t>web</w:t>
      </w:r>
      <w:r>
        <w:t xml:space="preserve">, de encontrar uma forma que a tornasse mais interativa, mais dinâmica. A </w:t>
      </w:r>
      <w:r w:rsidRPr="007E618B">
        <w:rPr>
          <w:i/>
        </w:rPr>
        <w:t>web</w:t>
      </w:r>
      <w:r>
        <w:t xml:space="preserve">, que era estática na altura, precisava de uma </w:t>
      </w:r>
      <w:r>
        <w:lastRenderedPageBreak/>
        <w:t xml:space="preserve">forma de </w:t>
      </w:r>
      <w:r w:rsidR="00035428">
        <w:t xml:space="preserve">interagir dinamicamente com o conteúdo que exibia, precisava de uma 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66ED7CA" w:rsidR="00035428" w:rsidRDefault="00035428" w:rsidP="00F05FA3">
      <w:r>
        <w:t>O Javascript é uma linguagem de programação</w:t>
      </w:r>
      <w:r w:rsidR="000F1CC9">
        <w:t xml:space="preserve"> que nasceu como</w:t>
      </w:r>
      <w:r>
        <w:t xml:space="preserve"> </w:t>
      </w:r>
      <w:r w:rsidRPr="00C47E1E">
        <w:rPr>
          <w:i/>
        </w:rPr>
        <w:t>client-side</w:t>
      </w:r>
      <w:r>
        <w:t xml:space="preserve">, </w:t>
      </w:r>
      <w:r w:rsidR="00BD29DC">
        <w:t xml:space="preserve">o </w:t>
      </w:r>
      <w:r>
        <w:t xml:space="preserve">que significa que o código fonte </w:t>
      </w:r>
      <w:r w:rsidR="000F1CC9">
        <w:t>era</w:t>
      </w:r>
      <w:r>
        <w:t xml:space="preserve"> processado no </w:t>
      </w:r>
      <w:r w:rsidRPr="00C47E1E">
        <w:rPr>
          <w:i/>
        </w:rPr>
        <w:t>browser</w:t>
      </w:r>
      <w:r>
        <w:t xml:space="preserve"> e não num ser</w:t>
      </w:r>
      <w:r w:rsidR="007E618B">
        <w:t>vidor web, ou seja, uma função J</w:t>
      </w:r>
      <w:r>
        <w:t xml:space="preserve">avascript pode ser executada após uma </w:t>
      </w:r>
      <w:r w:rsidR="00F44D58">
        <w:t xml:space="preserve">página </w:t>
      </w:r>
      <w:r w:rsidR="00F44D58" w:rsidRPr="007E618B">
        <w:rPr>
          <w:i/>
        </w:rPr>
        <w:t>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6D4B4E34" w:rsidR="00AE7921" w:rsidRDefault="00035428" w:rsidP="00F05FA3">
      <w:r>
        <w:t>O Javascript evoluiu bastante e no</w:t>
      </w:r>
      <w:r w:rsidR="00BD29DC">
        <w:t>s dias que correm já se estende</w:t>
      </w:r>
      <w:r>
        <w:t xml:space="preserve"> a outras funcionalidades bem mais complexas do que a validação de formulários</w:t>
      </w:r>
      <w:r w:rsidR="00BD29DC">
        <w:t>. E</w:t>
      </w:r>
      <w:r w:rsidR="003E45A8">
        <w:t>xistem</w:t>
      </w:r>
      <w:r w:rsidR="00BD29DC">
        <w:t xml:space="preserve"> inclusive</w:t>
      </w:r>
      <w:r w:rsidR="003E45A8">
        <w:t xml:space="preserve"> servidores </w:t>
      </w:r>
      <w:r w:rsidR="003E45A8" w:rsidRPr="007E618B">
        <w:rPr>
          <w:i/>
        </w:rPr>
        <w:t>web</w:t>
      </w:r>
      <w:r w:rsidR="003E45A8">
        <w:t xml:space="preserve"> baseados em Javasc</w:t>
      </w:r>
      <w:r w:rsidR="00BD29DC">
        <w:t xml:space="preserve">ript - </w:t>
      </w:r>
      <w:r w:rsidR="003E45A8">
        <w:t>como por exemplo os</w:t>
      </w:r>
      <w:r w:rsidR="00BD29DC">
        <w:t xml:space="preserve"> baseados na plataforma Node.js</w:t>
      </w:r>
      <w:r w:rsidR="0044027C">
        <w:t>.</w:t>
      </w:r>
    </w:p>
    <w:p w14:paraId="6FA6C8F3" w14:textId="77777777" w:rsidR="005B164F" w:rsidRDefault="005B164F" w:rsidP="005B164F">
      <w:r>
        <w:t xml:space="preserve">O HTML juntamente com a CSS e o Javascript formam o conjunto de tecnologias base da </w:t>
      </w:r>
      <w:r w:rsidRPr="007E618B">
        <w:rPr>
          <w:i/>
        </w:rPr>
        <w:t>web</w:t>
      </w:r>
      <w:r>
        <w:t xml:space="preserve">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12CB0065">
            <wp:extent cx="3780000" cy="233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80000" cy="2336400"/>
                    </a:xfrm>
                    <a:prstGeom prst="rect">
                      <a:avLst/>
                    </a:prstGeom>
                  </pic:spPr>
                </pic:pic>
              </a:graphicData>
            </a:graphic>
          </wp:inline>
        </w:drawing>
      </w:r>
    </w:p>
    <w:p w14:paraId="2DE5A0B1" w14:textId="1774D93E" w:rsidR="00F44D58" w:rsidRDefault="00AE7921" w:rsidP="00AE7921">
      <w:pPr>
        <w:pStyle w:val="Legenda"/>
        <w:jc w:val="center"/>
      </w:pPr>
      <w:bookmarkStart w:id="28" w:name="_Toc513115373"/>
      <w:r>
        <w:t xml:space="preserve">Figura </w:t>
      </w:r>
      <w:fldSimple w:instr=" SEQ Figura \* ARABIC ">
        <w:r w:rsidR="00D42BC4">
          <w:rPr>
            <w:noProof/>
          </w:rPr>
          <w:t>12</w:t>
        </w:r>
      </w:fldSimple>
      <w:r>
        <w:t xml:space="preserve"> </w:t>
      </w:r>
      <w:r w:rsidR="00223116">
        <w:t>–</w:t>
      </w:r>
      <w:r>
        <w:t xml:space="preserve"> </w:t>
      </w:r>
      <w:r w:rsidR="00223116">
        <w:t xml:space="preserve">Lado cliente </w:t>
      </w:r>
      <w:r>
        <w:t xml:space="preserve">da </w:t>
      </w:r>
      <w:r w:rsidRPr="007E618B">
        <w:rPr>
          <w:i/>
        </w:rPr>
        <w:t>web</w:t>
      </w:r>
      <w:r w:rsidR="00F44D58">
        <w:t>.</w:t>
      </w:r>
      <w:bookmarkEnd w:id="28"/>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lastRenderedPageBreak/>
        <w:t xml:space="preserve">No entanto, convém também fazer referência ao lado servidor da </w:t>
      </w:r>
      <w:r w:rsidRPr="007E618B">
        <w:rPr>
          <w:i/>
        </w:rPr>
        <w:t>web</w:t>
      </w:r>
      <w:r>
        <w:t xml:space="preserve">. O </w:t>
      </w:r>
      <w:r w:rsidR="00BD7012">
        <w:t>c</w:t>
      </w:r>
      <w:r>
        <w:t xml:space="preserve">liente envia pedidos para um servidor onde podem estar alojados </w:t>
      </w:r>
      <w:r w:rsidRPr="00BD7012">
        <w:rPr>
          <w:i/>
        </w:rPr>
        <w:t>scripts</w:t>
      </w:r>
      <w:r>
        <w:t>, cálculos, algoritmos capazes de tratar do pedido efetuado e devolver uma resposta. Esse lado pode também ser complementado por bases de dados para armazenar informação.</w:t>
      </w:r>
    </w:p>
    <w:p w14:paraId="00FCD235" w14:textId="08EFD71D" w:rsidR="00CD1F8F" w:rsidRDefault="00982D1C" w:rsidP="00F05FA3">
      <w:r>
        <w:t xml:space="preserve">Nos primórdios da </w:t>
      </w:r>
      <w:r w:rsidRPr="007E618B">
        <w:rPr>
          <w:i/>
        </w:rPr>
        <w:t>web</w:t>
      </w:r>
      <w:r>
        <w:t xml:space="preserve"> o </w:t>
      </w:r>
      <w:r w:rsidRPr="00BD7012">
        <w:rPr>
          <w:i/>
        </w:rPr>
        <w:t>scripting</w:t>
      </w:r>
      <w:r>
        <w:t xml:space="preserve"> do lado servidor era desempenhado quase exclusivamente através de uma combinação de linguagens e tecnologias (C, Perl, Shell, etc</w:t>
      </w:r>
      <w:r w:rsidR="00EE54F9">
        <w:t>.</w:t>
      </w:r>
      <w:r>
        <w:t>)</w:t>
      </w:r>
      <w:r w:rsidR="001742CA">
        <w:t xml:space="preserve"> que eram executadas pelo sistema operativo, sendo</w:t>
      </w:r>
      <w:r>
        <w:t xml:space="preserve"> os resultados </w:t>
      </w:r>
      <w:r w:rsidR="001742CA">
        <w:t>remetidos</w:t>
      </w:r>
      <w:r>
        <w:t xml:space="preserve"> de volta pelo servidor </w:t>
      </w:r>
      <w:r w:rsidRPr="007E618B">
        <w:rPr>
          <w:i/>
        </w:rPr>
        <w:t>web</w:t>
      </w:r>
      <w:r>
        <w:t xml:space="preserve">. Atualmente, muitos servidores </w:t>
      </w:r>
      <w:r w:rsidRPr="007E618B">
        <w:rPr>
          <w:i/>
        </w:rPr>
        <w:t>web</w:t>
      </w:r>
      <w:r>
        <w:t xml:space="preserve"> modernos conseguem executar diretamente os </w:t>
      </w:r>
      <w:r w:rsidRPr="00683FB3">
        <w:rPr>
          <w:i/>
        </w:rPr>
        <w:t>scripts</w:t>
      </w:r>
      <w:r>
        <w:t xml:space="preserve">. Exemplos disso são linguagens como ASP, JSP, Perl, PHP, NodeJS, entre outras, que se encontram já </w:t>
      </w:r>
      <w:r w:rsidR="0044027C">
        <w:t xml:space="preserve">bastante disseminadas pela </w:t>
      </w:r>
      <w:r w:rsidR="0044027C" w:rsidRPr="007E618B">
        <w:rPr>
          <w:i/>
        </w:rPr>
        <w:t>web</w:t>
      </w:r>
      <w:r w:rsidR="0044027C">
        <w:t>.</w:t>
      </w:r>
    </w:p>
    <w:p w14:paraId="4D067913" w14:textId="0F3C62E7" w:rsidR="00CD1F8F" w:rsidRDefault="00CD1F8F" w:rsidP="00F05FA3">
      <w:r>
        <w:t>Assim, temos os componente</w:t>
      </w:r>
      <w:r w:rsidR="00223116">
        <w:t>s</w:t>
      </w:r>
      <w:r>
        <w:t xml:space="preserve"> fundamentais para a arquitetura base de uma aplicação orientada para a </w:t>
      </w:r>
      <w:r w:rsidRPr="007E618B">
        <w:rPr>
          <w:i/>
        </w:rPr>
        <w:t>web</w:t>
      </w:r>
      <w:r>
        <w:t>:</w:t>
      </w:r>
    </w:p>
    <w:p w14:paraId="1A14D6C3" w14:textId="129BD74C" w:rsidR="00FB1700" w:rsidRDefault="00FB1700" w:rsidP="00FB1700">
      <w:pPr>
        <w:pStyle w:val="PargrafodaLista"/>
        <w:numPr>
          <w:ilvl w:val="0"/>
          <w:numId w:val="2"/>
        </w:numPr>
      </w:pPr>
      <w:r>
        <w:t>Cliente (user agent) – São aplicações que atua</w:t>
      </w:r>
      <w:r w:rsidR="001742CA">
        <w:t>m</w:t>
      </w:r>
      <w:r>
        <w:t xml:space="preserve"> em representação de um utilizador. No conte</w:t>
      </w:r>
      <w:r w:rsidR="001742CA">
        <w:t xml:space="preserve">xto da </w:t>
      </w:r>
      <w:r w:rsidR="001742CA" w:rsidRPr="007E618B">
        <w:rPr>
          <w:i/>
        </w:rPr>
        <w:t>w</w:t>
      </w:r>
      <w:r w:rsidRPr="007E618B">
        <w:rPr>
          <w:i/>
        </w:rPr>
        <w:t>eb</w:t>
      </w:r>
      <w:r>
        <w:t xml:space="preserve"> são tipicamente os </w:t>
      </w:r>
      <w:r w:rsidRPr="00683FB3">
        <w:rPr>
          <w:i/>
        </w:rPr>
        <w:t>browsers</w:t>
      </w:r>
      <w:r>
        <w:t xml:space="preserve"> que enviam os pedidos e processam e apresentam as respostas recorrendo-se de um conjunto de tecnologias (HTML, CSS e Javascript)</w:t>
      </w:r>
    </w:p>
    <w:p w14:paraId="2C7FAAEB" w14:textId="77777777" w:rsidR="00FB1700" w:rsidRDefault="00FB1700" w:rsidP="00FB1700">
      <w:pPr>
        <w:pStyle w:val="PargrafodaLista"/>
        <w:numPr>
          <w:ilvl w:val="0"/>
          <w:numId w:val="2"/>
        </w:numPr>
      </w:pPr>
      <w:r>
        <w:t>Servidor – Servidores HTTP que podem recorrer a um conjunto d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2D268A01">
            <wp:extent cx="3600000" cy="1753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600000" cy="1753200"/>
                    </a:xfrm>
                    <a:prstGeom prst="rect">
                      <a:avLst/>
                    </a:prstGeom>
                  </pic:spPr>
                </pic:pic>
              </a:graphicData>
            </a:graphic>
          </wp:inline>
        </w:drawing>
      </w:r>
    </w:p>
    <w:p w14:paraId="7819856E" w14:textId="245DFB0A" w:rsidR="00CD1F8F" w:rsidRDefault="00CD1F8F" w:rsidP="00CD1F8F">
      <w:pPr>
        <w:pStyle w:val="Legenda"/>
        <w:jc w:val="center"/>
      </w:pPr>
      <w:bookmarkStart w:id="29" w:name="_Toc513115374"/>
      <w:r>
        <w:t xml:space="preserve">Figura </w:t>
      </w:r>
      <w:fldSimple w:instr=" SEQ Figura \* ARABIC ">
        <w:r w:rsidR="00D42BC4">
          <w:rPr>
            <w:noProof/>
          </w:rPr>
          <w:t>13</w:t>
        </w:r>
      </w:fldSimple>
      <w:r>
        <w:t xml:space="preserve"> - Arquitetura base de aplicações </w:t>
      </w:r>
      <w:r w:rsidRPr="007E618B">
        <w:rPr>
          <w:i/>
        </w:rPr>
        <w:t>web</w:t>
      </w:r>
      <w:bookmarkEnd w:id="29"/>
    </w:p>
    <w:p w14:paraId="56AA12A1" w14:textId="4C9D2B1C" w:rsidR="00CD1F8F" w:rsidRDefault="00CD1F8F" w:rsidP="00CD1F8F"/>
    <w:p w14:paraId="5B179EAA" w14:textId="4CC33E40" w:rsidR="00CD1F8F" w:rsidRDefault="00CD1F8F" w:rsidP="00F05FA3">
      <w:r>
        <w:t>Ao longo dos anos o desenvolvimento para a</w:t>
      </w:r>
      <w:r w:rsidR="00AF7DFA">
        <w:t xml:space="preserve"> </w:t>
      </w:r>
      <w:r w:rsidR="00AF7DFA" w:rsidRPr="007E618B">
        <w:rPr>
          <w:i/>
        </w:rPr>
        <w:t>web</w:t>
      </w:r>
      <w:r w:rsidR="00AF7DFA">
        <w:t xml:space="preserve"> evoluiu em vários sentidos:</w:t>
      </w:r>
      <w:r>
        <w:t xml:space="preserve">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w:t>
      </w:r>
      <w:r w:rsidR="006F4335">
        <w:lastRenderedPageBreak/>
        <w:t xml:space="preserve">foram sendo construídas e hoje quando surge necessidade de criação de uma aplicação </w:t>
      </w:r>
      <w:r w:rsidR="006F4335" w:rsidRPr="00DC4B55">
        <w:rPr>
          <w:i/>
        </w:rPr>
        <w:t>web</w:t>
      </w:r>
      <w:r w:rsidR="006F4335">
        <w:t xml:space="preserve">, a oferta tecnológica é vasta, e </w:t>
      </w:r>
      <w:r w:rsidR="00AF7DFA">
        <w:t xml:space="preserve">é </w:t>
      </w:r>
      <w:r w:rsidR="006F4335">
        <w:t>por isso</w:t>
      </w:r>
      <w:r w:rsidR="00AF7DFA">
        <w:t xml:space="preserve"> necessário</w:t>
      </w:r>
      <w:r w:rsidR="006F4335">
        <w:t xml:space="preserve"> definir </w:t>
      </w:r>
      <w:r w:rsidR="00AF7DFA">
        <w:t>detalhadamente</w:t>
      </w:r>
      <w:r w:rsidR="006F4335">
        <w:t xml:space="preserve">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30" w:name="_Toc513115329"/>
      <w:r>
        <w:rPr>
          <w:i w:val="0"/>
        </w:rPr>
        <w:t>2.4</w:t>
      </w:r>
      <w:r w:rsidR="0081617B" w:rsidRPr="00F81B92">
        <w:rPr>
          <w:i w:val="0"/>
        </w:rPr>
        <w:t>.</w:t>
      </w:r>
      <w:r>
        <w:rPr>
          <w:i w:val="0"/>
        </w:rPr>
        <w:t>3</w:t>
      </w:r>
      <w:r w:rsidR="0081617B" w:rsidRPr="00F81B92">
        <w:rPr>
          <w:i w:val="0"/>
        </w:rPr>
        <w:t xml:space="preserve"> </w:t>
      </w:r>
      <w:r w:rsidR="0081617B" w:rsidRPr="007E618B">
        <w:t>Cloud Computing</w:t>
      </w:r>
      <w:bookmarkEnd w:id="30"/>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49BD3439" w:rsidR="0081617B" w:rsidRDefault="0081617B" w:rsidP="00F05FA3">
      <w:r>
        <w:t xml:space="preserve">O </w:t>
      </w:r>
      <w:r w:rsidRPr="00294DC8">
        <w:rPr>
          <w:i/>
        </w:rPr>
        <w:t>Cloud Computing</w:t>
      </w:r>
      <w:r>
        <w:t xml:space="preserve"> consiste em “mover serviços, poder computacional ou dados para uma localização transparente, interna ou externa </w:t>
      </w:r>
      <w:r w:rsidR="008267C1">
        <w:t>à</w:t>
      </w:r>
      <w:r>
        <w:t xml:space="preserve"> organização em instalações centralizadas ou contratadas”</w:t>
      </w:r>
      <w:r>
        <w:fldChar w:fldCharType="begin" w:fldLock="1"/>
      </w:r>
      <w:r w:rsidR="009F14E0">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00EA54A9" w:rsidRPr="00EA54A9">
        <w:rPr>
          <w:noProof/>
        </w:rPr>
        <w:t>(“Cloud Computing: An Overview,” 2009)</w:t>
      </w:r>
      <w:r>
        <w:fldChar w:fldCharType="end"/>
      </w:r>
      <w:r w:rsidR="009D299F">
        <w:t xml:space="preserve"> e é um conceito </w:t>
      </w:r>
      <w:r w:rsidR="00FE1434">
        <w:t>assente</w:t>
      </w:r>
      <w:r w:rsidR="009D299F">
        <w:t xml:space="preserve"> </w:t>
      </w:r>
      <w:r w:rsidR="00FE1434">
        <w:t>em</w:t>
      </w:r>
      <w:r w:rsidR="009D299F">
        <w:t xml:space="preserve"> cinco </w:t>
      </w:r>
      <w:r w:rsidR="00FE1434">
        <w:t>pilares</w:t>
      </w:r>
      <w:r w:rsidR="009D299F">
        <w:t xml:space="preserve">, </w:t>
      </w:r>
      <w:r w:rsidR="00E51511">
        <w:t>nomeadamente o</w:t>
      </w:r>
      <w:r w:rsidR="009D299F">
        <w:t xml:space="preserve"> </w:t>
      </w:r>
      <w:r w:rsidR="00051E32">
        <w:t xml:space="preserve">agrupamento de recursos, isto é, o fornecedor de serviços de </w:t>
      </w:r>
      <w:r w:rsidR="00051E32" w:rsidRPr="00051E32">
        <w:rPr>
          <w:i/>
        </w:rPr>
        <w:t>Cloud Computing</w:t>
      </w:r>
      <w:r w:rsidR="00051E32">
        <w:t xml:space="preserve"> disponibiliza um ambiente em que os recursos </w:t>
      </w:r>
      <w:r w:rsidR="00FE1434">
        <w:t>são agregados por segmento (</w:t>
      </w:r>
      <w:r w:rsidR="00051E32">
        <w:t>como o disco/armazenamento, a memória ou o processador</w:t>
      </w:r>
      <w:r w:rsidR="00FE1434">
        <w:t>) sendo assim criada uma camada de recursos para os subscrito</w:t>
      </w:r>
      <w:r w:rsidR="00F62EB4">
        <w:t>res,</w:t>
      </w:r>
      <w:r w:rsidR="00FE1434">
        <w:t xml:space="preserve"> </w:t>
      </w:r>
      <w:r w:rsidR="00E51511">
        <w:t xml:space="preserve">a </w:t>
      </w:r>
      <w:r w:rsidR="00FE1434">
        <w:t xml:space="preserve">virtualização de recursos computacionais que é fundamental para este conceito, visto que </w:t>
      </w:r>
      <w:r w:rsidR="001D522A">
        <w:t xml:space="preserve">permite obter uma alta utilização de cada servidor tornando o conceito rentável, </w:t>
      </w:r>
      <w:r w:rsidR="00E51511">
        <w:t xml:space="preserve">a </w:t>
      </w:r>
      <w:r w:rsidR="00F62EB4">
        <w:t>elasticidade, isto é, escalabilidade dinâmica que provém da capacidade de adaptação</w:t>
      </w:r>
      <w:r w:rsidR="00EC5109">
        <w:t xml:space="preserve"> da disponibilidade</w:t>
      </w:r>
      <w:r w:rsidR="00F62EB4">
        <w:t xml:space="preserve"> de um recurso consoante a sua necessidade</w:t>
      </w:r>
      <w:r w:rsidR="00EC5109">
        <w:t>,</w:t>
      </w:r>
      <w:r w:rsidR="00E51511">
        <w:t xml:space="preserve"> a</w:t>
      </w:r>
      <w:r w:rsidR="00EC5109">
        <w:t xml:space="preserve"> automatização da criação e configuração de novas instâncias virtuais que permite que de uma forma bastante ágil e rápida </w:t>
      </w:r>
      <w:r w:rsidR="003A677D">
        <w:t xml:space="preserve">uma aplicação baseada na </w:t>
      </w:r>
      <w:r w:rsidR="003A677D" w:rsidRPr="003A677D">
        <w:rPr>
          <w:i/>
        </w:rPr>
        <w:t>cloud</w:t>
      </w:r>
      <w:r w:rsidR="003A677D">
        <w:t xml:space="preserve"> possa ser abastecida de novas instâncias consoante a necessidade, e por último o modelo de faturação, conhecido como </w:t>
      </w:r>
      <w:r w:rsidR="003A677D" w:rsidRPr="003A677D">
        <w:rPr>
          <w:i/>
        </w:rPr>
        <w:t>pay-as-you-go</w:t>
      </w:r>
      <w:r w:rsidR="003A677D">
        <w:t>,  que cobra apenas pelos serviços que são utilizados e durante o seu tempo de utilizaç</w:t>
      </w:r>
      <w:r w:rsidR="0051651C">
        <w:t>ão, o que torna o modelo bastante flexível e reduz as necessidades de investimento, sobretudo em fases iniciais</w:t>
      </w:r>
      <w:r w:rsidR="009F14E0">
        <w:t xml:space="preserve"> </w:t>
      </w:r>
      <w:r w:rsidR="009F14E0">
        <w:fldChar w:fldCharType="begin" w:fldLock="1"/>
      </w:r>
      <w:r w:rsidR="0007332D">
        <w:instrText>ADDIN CSL_CITATION { "citationItems" : [ { "id" : "ITEM-1", "itemData" : { "ISBN" : "1935182528, 9781935182528", "author" : [ { "dropping-particle" : "", "family" : "Rosenberg", "given" : "Jothy", "non-dropping-particle" : "", "parse-names" : false, "suffix" : "" }, { "dropping-particle" : "", "family" : "Mateos", "given" : "Arthur", "non-dropping-particle" : "", "parse-names" : false, "suffix" : "" } ], "edition" : "1st", "id" : "ITEM-1", "issued" : { "date-parts" : [ [ "2010" ] ] }, "publisher" : "Manning Publications Co.", "publisher-place" : "Greenwich, CT, USA", "title" : "The Cloud at Your Service", "type" : "book" }, "uris" : [ "http://www.mendeley.com/documents/?uuid=748ff307-d9c3-4bf2-a02a-6cfdd8a662ef" ] } ], "mendeley" : { "formattedCitation" : "(Rosenberg &amp; Mateos, 2010)", "plainTextFormattedCitation" : "(Rosenberg &amp; Mateos, 2010)", "previouslyFormattedCitation" : "(Rosenberg &amp; Mateos, 2010)" }, "properties" : { "noteIndex" : 0 }, "schema" : "https://github.com/citation-style-language/schema/raw/master/csl-citation.json" }</w:instrText>
      </w:r>
      <w:r w:rsidR="009F14E0">
        <w:fldChar w:fldCharType="separate"/>
      </w:r>
      <w:r w:rsidR="009F14E0" w:rsidRPr="009F14E0">
        <w:rPr>
          <w:noProof/>
        </w:rPr>
        <w:t>(Rosenberg &amp; Mateos, 2010)</w:t>
      </w:r>
      <w:r w:rsidR="009F14E0">
        <w:fldChar w:fldCharType="end"/>
      </w:r>
      <w:r w:rsidR="009F14E0">
        <w:t>.</w:t>
      </w:r>
    </w:p>
    <w:p w14:paraId="6889E2D1" w14:textId="5C1647DA" w:rsidR="0081617B" w:rsidRDefault="0081617B" w:rsidP="00F05FA3">
      <w:r>
        <w:t>Este paradigma traz alguns benefícios</w:t>
      </w:r>
      <w:r w:rsidR="00DC645B">
        <w:t xml:space="preserve"> que acabam por ser consequências dos pilares em que o mesmo assenta, </w:t>
      </w:r>
      <w:r>
        <w:t xml:space="preserve">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532E0948" w:rsidR="0081617B" w:rsidRDefault="00447D70" w:rsidP="0081617B">
      <w:r>
        <w:t xml:space="preserve">O </w:t>
      </w:r>
      <w:r w:rsidRPr="00447D70">
        <w:rPr>
          <w:i/>
        </w:rPr>
        <w:t>Cloud Computing</w:t>
      </w:r>
      <w:r>
        <w:t xml:space="preserve"> fornece serviços basea</w:t>
      </w:r>
      <w:r w:rsidR="009B32E3">
        <w:t>do</w:t>
      </w:r>
      <w:r w:rsidR="008068D9">
        <w:t>s</w:t>
      </w:r>
      <w:r w:rsidR="009B32E3">
        <w:t xml:space="preserve"> em quatro modelos diferentes, </w:t>
      </w:r>
      <w:r w:rsidR="009B32E3">
        <w:rPr>
          <w:i/>
        </w:rPr>
        <w:t>I</w:t>
      </w:r>
      <w:r w:rsidRPr="00FF4C2D">
        <w:rPr>
          <w:i/>
        </w:rPr>
        <w:t>nfrastructure as a Service</w:t>
      </w:r>
      <w:r>
        <w:t xml:space="preserve"> (IaaS), também conhe</w:t>
      </w:r>
      <w:r w:rsidR="0020144E">
        <w:t xml:space="preserve">cido como </w:t>
      </w:r>
      <w:r w:rsidR="0020144E" w:rsidRPr="00FF4C2D">
        <w:rPr>
          <w:i/>
        </w:rPr>
        <w:t>Hardware as a Service</w:t>
      </w:r>
      <w:r w:rsidR="0020144E">
        <w:t xml:space="preserve">, que é um modelo onde </w:t>
      </w:r>
      <w:r w:rsidR="0020144E">
        <w:lastRenderedPageBreak/>
        <w:t>o utilizador é servido da própria infraestrutura com as caracter</w:t>
      </w:r>
      <w:r w:rsidR="00FF4C2D">
        <w:t xml:space="preserve">ísticas escolhidas </w:t>
      </w:r>
      <w:r w:rsidR="0020144E">
        <w:t>e toda a configuração</w:t>
      </w:r>
      <w:r w:rsidR="00FF4C2D">
        <w:t xml:space="preserve"> e administração</w:t>
      </w:r>
      <w:r w:rsidR="0020144E">
        <w:t xml:space="preserve"> do ambiente</w:t>
      </w:r>
      <w:r w:rsidR="00FF4C2D">
        <w:t xml:space="preserve"> – sistema operativo e aplicações -</w:t>
      </w:r>
      <w:r w:rsidR="0020144E">
        <w:t xml:space="preserve"> será da responsabilidade do utilizador. É o modelo de serviço fornecido com maior nível de granularidade e com o menor número de funcionalidades pré-configuradas.</w:t>
      </w:r>
    </w:p>
    <w:p w14:paraId="0DF6D25C" w14:textId="624486B6" w:rsidR="00FF4C2D" w:rsidRDefault="00FF4C2D" w:rsidP="0081617B">
      <w:r>
        <w:t xml:space="preserve">Outro modelo de serviço baseado na </w:t>
      </w:r>
      <w:r w:rsidRPr="00FF4C2D">
        <w:rPr>
          <w:i/>
        </w:rPr>
        <w:t>cloud</w:t>
      </w:r>
      <w:r>
        <w:t xml:space="preserve"> é o </w:t>
      </w:r>
      <w:r w:rsidRPr="00FF4C2D">
        <w:rPr>
          <w:i/>
        </w:rPr>
        <w:t>Platform as a Service</w:t>
      </w:r>
      <w:r>
        <w:t xml:space="preserve"> (PaaS), que inclui não só a infraestrutura, mas também o sistema operativo, ferramentas de programação, serviços de gestão de bases de dados, </w:t>
      </w:r>
      <w:r w:rsidR="00DA1F68">
        <w:t xml:space="preserve">entre outros, e permite que os utilizadores alojem aplicações. A principal diferença em relação ao modelo </w:t>
      </w:r>
      <w:r w:rsidR="00DA1F68" w:rsidRPr="00DA1F68">
        <w:rPr>
          <w:i/>
        </w:rPr>
        <w:t>Infrastructure as a Service</w:t>
      </w:r>
      <w:r w:rsidR="00DA1F68">
        <w:t xml:space="preserve"> é que o utilizador tem menos controlo sobre o núcleo do sistema, pois configuração e administração do ambiente não é da responsabilidade do utilizador, mas sim do fornecedor.</w:t>
      </w:r>
    </w:p>
    <w:p w14:paraId="79F0F0F2" w14:textId="133A3C10" w:rsidR="00DA1F68" w:rsidRDefault="00DA1F68" w:rsidP="0081617B">
      <w:r>
        <w:t xml:space="preserve">O terceiro modelo de serviço é o </w:t>
      </w:r>
      <w:r w:rsidRPr="00F418C9">
        <w:rPr>
          <w:i/>
        </w:rPr>
        <w:t>Software as a Service</w:t>
      </w:r>
      <w:r>
        <w:t xml:space="preserve"> (Saas) em que o fornecedor</w:t>
      </w:r>
      <w:r w:rsidR="00F418C9">
        <w:t xml:space="preserve"> gere o </w:t>
      </w:r>
      <w:r w:rsidR="00F418C9" w:rsidRPr="00F418C9">
        <w:rPr>
          <w:i/>
        </w:rPr>
        <w:t>hardware</w:t>
      </w:r>
      <w:r w:rsidR="00F418C9">
        <w:t xml:space="preserve"> e o ambiente</w:t>
      </w:r>
      <w:r w:rsidR="00F418C9">
        <w:rPr>
          <w:i/>
        </w:rPr>
        <w:t xml:space="preserve">, </w:t>
      </w:r>
      <w:r>
        <w:t xml:space="preserve">fornece </w:t>
      </w:r>
      <w:r w:rsidR="00F418C9">
        <w:t xml:space="preserve">soluções completas de </w:t>
      </w:r>
      <w:r w:rsidR="00F418C9" w:rsidRPr="00F418C9">
        <w:rPr>
          <w:i/>
        </w:rPr>
        <w:t>software</w:t>
      </w:r>
      <w:r w:rsidR="00F418C9">
        <w:t xml:space="preserve"> </w:t>
      </w:r>
      <w:r>
        <w:t>na sua infraestru</w:t>
      </w:r>
      <w:r w:rsidR="00F418C9">
        <w:t>tura para uso dos utilizadores e tem a responsabilidade de garantir a disponibilidade e a segurança das aplicações bem como os seus dados. Este modelo permite a uma organização colocar em funcionamento uma aplicação de forma rápida e com investimento inicial reduzido.</w:t>
      </w:r>
    </w:p>
    <w:p w14:paraId="3C1EE7FC" w14:textId="11123A99" w:rsidR="00F418C9" w:rsidRDefault="00F418C9" w:rsidP="0081617B">
      <w:r>
        <w:t xml:space="preserve">Por último, o modelo </w:t>
      </w:r>
      <w:r w:rsidRPr="00E51511">
        <w:rPr>
          <w:i/>
        </w:rPr>
        <w:t>Framework as a Service</w:t>
      </w:r>
      <w:r>
        <w:t xml:space="preserve"> (FaaS) que é um ambiente auxiliar ao </w:t>
      </w:r>
      <w:r w:rsidRPr="00F418C9">
        <w:rPr>
          <w:i/>
        </w:rPr>
        <w:t>Software as a Service</w:t>
      </w:r>
      <w:r>
        <w:t xml:space="preserve"> e permite que os programadores estendam ou evoluam as suas funcionalidades pré-c</w:t>
      </w:r>
      <w:r w:rsidR="007202FA">
        <w:t xml:space="preserve">onfiguradas. De uma forma geral, </w:t>
      </w:r>
      <w:r>
        <w:t xml:space="preserve">este modelo é útil para casos em que se pretende aumentar ou ir para além das capacidades base providenciadas pelo modelo </w:t>
      </w:r>
      <w:r w:rsidRPr="00F418C9">
        <w:rPr>
          <w:i/>
        </w:rPr>
        <w:t>Software as a Service</w:t>
      </w:r>
      <w:r>
        <w:t>.</w:t>
      </w:r>
    </w:p>
    <w:p w14:paraId="0AC192D3" w14:textId="3D9527A1" w:rsidR="00DA1F68" w:rsidRDefault="00DA1F68" w:rsidP="0081617B"/>
    <w:p w14:paraId="0764C38F" w14:textId="19498913" w:rsidR="00FF4C2D" w:rsidRPr="00FF4C2D" w:rsidRDefault="00FF4C2D" w:rsidP="00FF4C2D"/>
    <w:p w14:paraId="0CAD7D14" w14:textId="77777777" w:rsidR="0081617B" w:rsidRDefault="0081617B" w:rsidP="0081617B">
      <w:pPr>
        <w:keepNext/>
        <w:jc w:val="center"/>
      </w:pPr>
      <w:r>
        <w:rPr>
          <w:noProof/>
          <w:lang w:eastAsia="pt-PT"/>
        </w:rPr>
        <w:drawing>
          <wp:inline distT="0" distB="0" distL="0" distR="0" wp14:anchorId="0AB36A90" wp14:editId="2E093846">
            <wp:extent cx="3240000" cy="198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40000" cy="1980000"/>
                    </a:xfrm>
                    <a:prstGeom prst="rect">
                      <a:avLst/>
                    </a:prstGeom>
                  </pic:spPr>
                </pic:pic>
              </a:graphicData>
            </a:graphic>
          </wp:inline>
        </w:drawing>
      </w:r>
    </w:p>
    <w:p w14:paraId="76A41598" w14:textId="326BE300" w:rsidR="0081617B" w:rsidRDefault="0081617B" w:rsidP="0081617B">
      <w:pPr>
        <w:pStyle w:val="Legenda"/>
        <w:jc w:val="center"/>
      </w:pPr>
      <w:bookmarkStart w:id="31" w:name="_Toc513115375"/>
      <w:r>
        <w:t xml:space="preserve">Figura </w:t>
      </w:r>
      <w:fldSimple w:instr=" SEQ Figura \* ARABIC ">
        <w:r w:rsidR="00D42BC4">
          <w:rPr>
            <w:noProof/>
          </w:rPr>
          <w:t>14</w:t>
        </w:r>
      </w:fldSimple>
      <w:r>
        <w:t xml:space="preserve"> - Arquitetura </w:t>
      </w:r>
      <w:r w:rsidRPr="0052759D">
        <w:rPr>
          <w:i/>
        </w:rPr>
        <w:t>Cloud Computing</w:t>
      </w:r>
      <w:bookmarkEnd w:id="31"/>
    </w:p>
    <w:p w14:paraId="3B5DB005" w14:textId="57BC8DF2" w:rsidR="0081617B" w:rsidRDefault="0081617B" w:rsidP="0081617B"/>
    <w:p w14:paraId="1BF01B95" w14:textId="77777777" w:rsidR="001E1FE7" w:rsidRDefault="001E1FE7" w:rsidP="00A623E4"/>
    <w:p w14:paraId="00D09EF1" w14:textId="1CADBE6E" w:rsidR="00AE7921" w:rsidRDefault="0081617B" w:rsidP="00A623E4">
      <w:r>
        <w:t>O mundo da automação industrial pode beneficiar bastante da convergência com paradigmas e tecnologias emergentes, tirando por exemplo partido da capacidade de resposta da</w:t>
      </w:r>
      <w:r w:rsidR="00BA5B28">
        <w:t xml:space="preserve">s mesmas, das animações ricas </w:t>
      </w:r>
      <w:r>
        <w:t xml:space="preserve">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2" w:name="_Toc513115330"/>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2"/>
    </w:p>
    <w:p w14:paraId="2BE1C33F" w14:textId="3304E9E8" w:rsidR="00136454" w:rsidRDefault="00136454" w:rsidP="00F05FA3">
      <w:r>
        <w:t>O ponto de contacto entre um operador e uma máquina é fundamental e quanto mais capaz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457A56CA" w:rsidR="00136454" w:rsidRPr="00613D3C" w:rsidRDefault="00136454" w:rsidP="00F05FA3">
      <w:pPr>
        <w:rPr>
          <w:lang w:val="en-US"/>
        </w:rPr>
      </w:pPr>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w:t>
      </w:r>
      <w:r w:rsidR="00EE54F9">
        <w:t>.</w:t>
      </w:r>
      <w:r>
        <w:t>, e todas devem conter todos os elementos necessários para uma utilização/manuseio c</w:t>
      </w:r>
      <w:r w:rsidR="00613D3C">
        <w:t xml:space="preserve">ompleto por parte do utilizador </w:t>
      </w:r>
      <w:r w:rsidR="00613D3C">
        <w:fldChar w:fldCharType="begin" w:fldLock="1"/>
      </w:r>
      <w:r w:rsidR="00820711">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rsidR="00613D3C">
        <w:fldChar w:fldCharType="separate"/>
      </w:r>
      <w:r w:rsidR="00613D3C" w:rsidRPr="00613D3C">
        <w:rPr>
          <w:noProof/>
        </w:rPr>
        <w:t xml:space="preserve">(“How to best design an HMI system: a proper interface between a machine and its human operator greatly impacts efficiency and ease of use and should promote a harmonized connection between the two. </w:t>
      </w:r>
      <w:r w:rsidR="00613D3C" w:rsidRPr="00613D3C">
        <w:rPr>
          <w:noProof/>
          <w:lang w:val="en-US"/>
        </w:rPr>
        <w:t>Learn how to best build that connection though a human mac,” 2015)</w:t>
      </w:r>
      <w:r w:rsidR="00613D3C">
        <w:fldChar w:fldCharType="end"/>
      </w:r>
      <w:r w:rsidR="00613D3C" w:rsidRPr="00613D3C">
        <w:rPr>
          <w:lang w:val="en-US"/>
        </w:rPr>
        <w:t>.</w:t>
      </w:r>
    </w:p>
    <w:p w14:paraId="5E85391B" w14:textId="77777777" w:rsidR="00136454" w:rsidRPr="00613D3C" w:rsidRDefault="00136454" w:rsidP="00136454">
      <w:pPr>
        <w:rPr>
          <w:lang w:val="en-US"/>
        </w:rPr>
      </w:pPr>
    </w:p>
    <w:p w14:paraId="37EC9B19" w14:textId="77777777" w:rsidR="00136454" w:rsidRDefault="00136454" w:rsidP="00136454">
      <w:pPr>
        <w:keepNext/>
        <w:jc w:val="center"/>
      </w:pPr>
      <w:r>
        <w:rPr>
          <w:noProof/>
          <w:lang w:eastAsia="pt-PT"/>
        </w:rPr>
        <w:drawing>
          <wp:inline distT="0" distB="0" distL="0" distR="0" wp14:anchorId="67DEBD44" wp14:editId="671979AB">
            <wp:extent cx="3780000" cy="2203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3780000" cy="2203200"/>
                    </a:xfrm>
                    <a:prstGeom prst="rect">
                      <a:avLst/>
                    </a:prstGeom>
                  </pic:spPr>
                </pic:pic>
              </a:graphicData>
            </a:graphic>
          </wp:inline>
        </w:drawing>
      </w:r>
    </w:p>
    <w:p w14:paraId="0B06E334" w14:textId="582C1E31" w:rsidR="00136454" w:rsidRDefault="00136454" w:rsidP="00136454">
      <w:pPr>
        <w:pStyle w:val="Legenda"/>
        <w:jc w:val="center"/>
        <w:rPr>
          <w:lang w:val="en-US"/>
        </w:rPr>
      </w:pPr>
      <w:bookmarkStart w:id="33" w:name="_Toc513115376"/>
      <w:r w:rsidRPr="00682B6F">
        <w:rPr>
          <w:lang w:val="en-US"/>
        </w:rPr>
        <w:t xml:space="preserve">Figura </w:t>
      </w:r>
      <w:r>
        <w:fldChar w:fldCharType="begin"/>
      </w:r>
      <w:r w:rsidRPr="00682B6F">
        <w:rPr>
          <w:lang w:val="en-US"/>
        </w:rPr>
        <w:instrText xml:space="preserve"> SEQ Figura \* ARABIC </w:instrText>
      </w:r>
      <w:r>
        <w:fldChar w:fldCharType="separate"/>
      </w:r>
      <w:r w:rsidR="00D42BC4">
        <w:rPr>
          <w:noProof/>
          <w:lang w:val="en-US"/>
        </w:rPr>
        <w:t>15</w:t>
      </w:r>
      <w:r>
        <w:rPr>
          <w:noProof/>
        </w:rPr>
        <w:fldChar w:fldCharType="end"/>
      </w:r>
      <w:r w:rsidRPr="00682B6F">
        <w:rPr>
          <w:lang w:val="en-US"/>
        </w:rPr>
        <w:t xml:space="preserve"> - </w:t>
      </w:r>
      <w:r w:rsidRPr="00C72688">
        <w:rPr>
          <w:i/>
          <w:lang w:val="en-US"/>
        </w:rPr>
        <w:t>Human-Machine Interface</w:t>
      </w:r>
      <w:r w:rsidRPr="00682B6F">
        <w:rPr>
          <w:lang w:val="en-US"/>
        </w:rPr>
        <w:t>.</w:t>
      </w:r>
      <w:bookmarkEnd w:id="33"/>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5A329A1F" w14:textId="71FA0E10"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71E9AD36" w:rsidR="00136454" w:rsidRDefault="00136454" w:rsidP="00F05FA3">
      <w:pPr>
        <w:spacing w:after="200"/>
      </w:pPr>
      <w:r w:rsidRPr="00F05FA3">
        <w:rPr>
          <w:lang w:val="en-US"/>
        </w:rPr>
        <w:t>Segundo artigo divulgado pela revista “Control Engineering”</w:t>
      </w:r>
      <w:r>
        <w:fldChar w:fldCharType="begin" w:fldLock="1"/>
      </w:r>
      <w:r w:rsidR="009F14E0">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5E6AF23A"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142971">
        <w:t>proteção à</w:t>
      </w:r>
      <w:r w:rsidR="00C7195A" w:rsidRPr="00C7195A">
        <w:t xml:space="preserve"> mesma.</w:t>
      </w:r>
    </w:p>
    <w:p w14:paraId="7681AD35" w14:textId="7C16D6D3" w:rsidR="00136454" w:rsidRPr="00652F6E" w:rsidRDefault="00136454" w:rsidP="00F05FA3">
      <w:pPr>
        <w:spacing w:after="200"/>
      </w:pPr>
      <w:r w:rsidRPr="00652F6E">
        <w:t>Ainda o mesmo artigo refere que uma interface apropriada entre a máquina e o operador humano tem um grande impacto na eficiência e na facilidade de uso da mesma, e deve promover uma ligação harmoniosa entre ambos</w:t>
      </w:r>
      <w:r w:rsidR="003E20EE">
        <w:t>.</w:t>
      </w:r>
      <w:r w:rsidRPr="00652F6E">
        <w:t xml:space="preserve"> </w:t>
      </w:r>
      <w:r w:rsidR="003E20EE">
        <w:t xml:space="preserve">Acresce ainda que uma HMI, </w:t>
      </w:r>
      <w:r w:rsidRPr="00652F6E">
        <w:t xml:space="preserve">para ser </w:t>
      </w:r>
      <w:r w:rsidRPr="00652F6E">
        <w:lastRenderedPageBreak/>
        <w:t>confiável e fornecer um desempenh</w:t>
      </w:r>
      <w:r w:rsidR="003E20EE">
        <w:t xml:space="preserve">o seguro, eficiente e intuitivo, </w:t>
      </w:r>
      <w:r w:rsidRPr="00652F6E">
        <w:t xml:space="preserve">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4" w:name="_Toc513115331"/>
      <w:r w:rsidRPr="00F81B92">
        <w:rPr>
          <w:i w:val="0"/>
        </w:rPr>
        <w:t>2.</w:t>
      </w:r>
      <w:r w:rsidR="00F00E8B">
        <w:rPr>
          <w:i w:val="0"/>
        </w:rPr>
        <w:t>4.5</w:t>
      </w:r>
      <w:r w:rsidRPr="00F81B92">
        <w:rPr>
          <w:i w:val="0"/>
        </w:rPr>
        <w:t xml:space="preserve"> </w:t>
      </w:r>
      <w:r>
        <w:rPr>
          <w:i w:val="0"/>
        </w:rPr>
        <w:t>Realidade Aumentada</w:t>
      </w:r>
      <w:bookmarkEnd w:id="34"/>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0E429F1B" w:rsidR="00FB1535" w:rsidRPr="00652F6E" w:rsidRDefault="00FB1535" w:rsidP="00F05FA3">
      <w:r w:rsidRPr="00F05FA3">
        <w:t xml:space="preserve">Um destes casos é a Realidade Aumentada, </w:t>
      </w:r>
      <w:r w:rsidR="00AC6B69" w:rsidRPr="00F05FA3">
        <w:t>que pode ser definida como</w:t>
      </w:r>
      <w:r w:rsidR="0007332D">
        <w:t xml:space="preserve"> uma tecnologia que combina objetos virtuais e reais envolvidos por um ambiente real, </w:t>
      </w:r>
      <w:r w:rsidR="00BF1F35">
        <w:t xml:space="preserve">é interativa, corre em tempo real </w:t>
      </w:r>
      <w:r w:rsidR="0007332D">
        <w:t xml:space="preserve">e tem a capacidade de alinhar objetos virtuais com objetos reais </w:t>
      </w:r>
      <w:r w:rsidR="0007332D">
        <w:fldChar w:fldCharType="begin" w:fldLock="1"/>
      </w:r>
      <w:r w:rsidR="00613D3C">
        <w:instrText>ADDIN CSL_CITATION { "citationItems" : [ { "id" : "ITEM-1", "itemData" : { "DOI" : "10.1109/38.963459", "ISSN" : "0272-1716 VO  - 21", "author" : [ { "dropping-particle" : "", "family" : "Azuma", "given" : "R", "non-dropping-particle" : "", "parse-names" : false, "suffix" : "" }, { "dropping-particle" : "", "family" : "Baillot", "given" : "Y", "non-dropping-particle" : "", "parse-names" : false, "suffix" : "" }, { "dropping-particle" : "", "family" : "Behringer", "given" : "R", "non-dropping-particle" : "", "parse-names" : false, "suffix" : "" }, { "dropping-particle" : "", "family" : "Feiner", "given" : "S", "non-dropping-particle" : "", "parse-names" : false, "suffix" : "" }, { "dropping-particle" : "", "family" : "Julier", "given" : "S", "non-dropping-particle" : "", "parse-names" : false, "suffix" : "" }, { "dropping-particle" : "", "family" : "MacIntyre", "given" : "B",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dbb632b0-975a-49d6-86d8-c782aca89a7c" ] } ], "mendeley" : { "formattedCitation" : "(Azuma et al., 2001)", "plainTextFormattedCitation" : "(Azuma et al., 2001)", "previouslyFormattedCitation" : "(Azuma et al., 2001)" }, "properties" : { "noteIndex" : 0 }, "schema" : "https://github.com/citation-style-language/schema/raw/master/csl-citation.json" }</w:instrText>
      </w:r>
      <w:r w:rsidR="0007332D">
        <w:fldChar w:fldCharType="separate"/>
      </w:r>
      <w:r w:rsidR="0007332D" w:rsidRPr="0007332D">
        <w:rPr>
          <w:noProof/>
        </w:rPr>
        <w:t>(Azuma et al., 2001)</w:t>
      </w:r>
      <w:r w:rsidR="0007332D">
        <w:fldChar w:fldCharType="end"/>
      </w:r>
      <w:r w:rsidR="0007332D">
        <w:t xml:space="preserve">. </w:t>
      </w:r>
      <w:r w:rsidR="00BF1F35">
        <w:t>A sua interatividade</w:t>
      </w:r>
      <w:r w:rsidR="007F3D0B">
        <w:t xml:space="preserve"> e reação</w:t>
      </w:r>
      <w:r w:rsidR="00C85E64">
        <w:t>,</w:t>
      </w:r>
      <w:r w:rsidR="007F3D0B">
        <w:t xml:space="preserve"> quer a acontecimentos do mundo real, quer a ações do utilizador,</w:t>
      </w:r>
      <w:r w:rsidR="00BF1F35">
        <w:t xml:space="preserve"> fornece</w:t>
      </w:r>
      <w:r w:rsidR="007F3D0B">
        <w:t>m</w:t>
      </w:r>
      <w:r w:rsidR="0007332D">
        <w:t xml:space="preserve"> </w:t>
      </w:r>
      <w:r w:rsidR="00BF1F35">
        <w:t>uma interface digital ao mundo real</w:t>
      </w:r>
      <w:r w:rsidR="00AC6B69" w:rsidRPr="00F05FA3">
        <w:t xml:space="preserve"> </w:t>
      </w:r>
      <w:r w:rsidR="00534740" w:rsidRPr="00F05FA3">
        <w:rPr>
          <w:lang w:val="en-US"/>
        </w:rPr>
        <w:fldChar w:fldCharType="begin" w:fldLock="1"/>
      </w:r>
      <w:r w:rsidR="009F14E0">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279BEE88"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w:t>
      </w:r>
      <w:r w:rsidR="00C85E64">
        <w:t>sem interagir de forma similar à</w:t>
      </w:r>
      <w:r w:rsidR="00C060DB" w:rsidRPr="00652F6E">
        <w:t xml:space="preserve">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59E5AC2D" w:rsidR="009F57FF" w:rsidRPr="00652F6E" w:rsidRDefault="007023E8" w:rsidP="00F05FA3">
      <w:r w:rsidRPr="00652F6E">
        <w:t>Entretanto outras tecnológicas apostaram no desenvolvimento desta tecnologia, como foi o caso da Magic Leap e mais tarde da Microsoft com o produto Hololens. Estas empresas têm planos para o futuro da Realidade Aumentada, no entanto</w:t>
      </w:r>
      <w:r w:rsidR="00CB62BD">
        <w:t>,</w:t>
      </w:r>
      <w:r w:rsidRPr="00652F6E">
        <w:t xml:space="preserve">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w:t>
      </w:r>
      <w:r w:rsidR="00820711">
        <w:t xml:space="preserve"> </w:t>
      </w:r>
      <w:r w:rsidR="00820711">
        <w:fldChar w:fldCharType="begin" w:fldLock="1"/>
      </w:r>
      <w:r w:rsidR="00166DF2">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 } ], "mendeley" : { "formattedCitation" : "(Mehdi Mekni, 2014)", "manualFormatting" : "(Mehdi Mekni, 2014, p. 210)", "plainTextFormattedCitation" : "(Mehdi Mekni, 2014)", "previouslyFormattedCitation" : "(Mehdi Mekni, 2014)" }, "properties" : { "noteIndex" : 0 }, "schema" : "https://github.com/citation-style-language/schema/raw/master/csl-citation.json" }</w:instrText>
      </w:r>
      <w:r w:rsidR="00820711">
        <w:fldChar w:fldCharType="separate"/>
      </w:r>
      <w:r w:rsidR="00820711" w:rsidRPr="00820711">
        <w:rPr>
          <w:noProof/>
        </w:rPr>
        <w:t>(Mehdi Mekni, 2014</w:t>
      </w:r>
      <w:r w:rsidR="00820711">
        <w:rPr>
          <w:noProof/>
        </w:rPr>
        <w:t>, p. 210</w:t>
      </w:r>
      <w:r w:rsidR="00820711" w:rsidRPr="00820711">
        <w:rPr>
          <w:noProof/>
        </w:rPr>
        <w:t>)</w:t>
      </w:r>
      <w:r w:rsidR="00820711">
        <w:fldChar w:fldCharType="end"/>
      </w:r>
      <w:r w:rsidRPr="00652F6E">
        <w:t>.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w:t>
      </w:r>
      <w:r w:rsidR="00CB62BD">
        <w:t>,</w:t>
      </w:r>
      <w:r w:rsidR="007E34F3" w:rsidRPr="00652F6E">
        <w:t xml:space="preserve"> vários setor</w:t>
      </w:r>
      <w:r w:rsidR="009F57FF" w:rsidRPr="00652F6E">
        <w:t xml:space="preserve">es da indústria têm vindo a apostar na </w:t>
      </w:r>
      <w:r w:rsidR="009F57FF" w:rsidRPr="00652F6E">
        <w:lastRenderedPageBreak/>
        <w:t>integração de produtos de Realidade Aumentada, como são o</w:t>
      </w:r>
      <w:r w:rsidR="00CB62BD">
        <w:t>s</w:t>
      </w:r>
      <w:r w:rsidR="009F57FF" w:rsidRPr="00652F6E">
        <w:t xml:space="preserve"> caso</w:t>
      </w:r>
      <w:r w:rsidR="00CB62BD">
        <w:t>s</w:t>
      </w:r>
      <w:r w:rsidR="009F57FF" w:rsidRPr="00652F6E">
        <w:t xml:space="preserve"> do turismo onde já existem aplicações para </w:t>
      </w:r>
      <w:r w:rsidR="009F57FF" w:rsidRPr="00830EA7">
        <w:rPr>
          <w:i/>
        </w:rPr>
        <w:t>smartphone</w:t>
      </w:r>
      <w:r w:rsidR="009F57FF" w:rsidRPr="00652F6E">
        <w:t xml:space="preserve"> capazes de dar informação ao utilizador acerca da</w:t>
      </w:r>
      <w:r w:rsidR="00CB62BD">
        <w:t xml:space="preserve"> realidade captada na câmara, d</w:t>
      </w:r>
      <w:r w:rsidR="009F57FF" w:rsidRPr="00652F6E">
        <w:t xml:space="preserve">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de armazé</w:t>
      </w:r>
      <w:r w:rsidR="00271318" w:rsidRPr="00652F6E">
        <w:t>ns</w:t>
      </w:r>
      <w:r w:rsidR="009F57FF" w:rsidRPr="00652F6E">
        <w:t xml:space="preserve"> a localizar objetos e orden</w:t>
      </w:r>
      <w:r w:rsidR="00271318" w:rsidRPr="00652F6E">
        <w:t xml:space="preserve">ar pacotes, ou </w:t>
      </w:r>
      <w:r w:rsidR="00CB62BD">
        <w:t>d</w:t>
      </w:r>
      <w:r w:rsidR="00271318" w:rsidRPr="00652F6E">
        <w:t>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5" w:name="_Toc513115332"/>
      <w:r w:rsidRPr="00F81B92">
        <w:rPr>
          <w:i w:val="0"/>
        </w:rPr>
        <w:t>2.</w:t>
      </w:r>
      <w:r w:rsidR="00F00E8B">
        <w:rPr>
          <w:i w:val="0"/>
        </w:rPr>
        <w:t>4.6</w:t>
      </w:r>
      <w:r w:rsidRPr="00F81B92">
        <w:rPr>
          <w:i w:val="0"/>
        </w:rPr>
        <w:t xml:space="preserve"> </w:t>
      </w:r>
      <w:r>
        <w:rPr>
          <w:i w:val="0"/>
        </w:rPr>
        <w:t>Sistemas Scada</w:t>
      </w:r>
      <w:bookmarkEnd w:id="35"/>
    </w:p>
    <w:p w14:paraId="6693EA0B" w14:textId="662B8FC3"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9F14E0">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1BC89EAA" w:rsidR="00B0303C" w:rsidRPr="00652F6E" w:rsidRDefault="00B0303C" w:rsidP="00F05FA3">
      <w:r w:rsidRPr="00652F6E">
        <w:t>O termo SCADA provém do inglês “</w:t>
      </w:r>
      <w:r w:rsidRPr="00664011">
        <w:rPr>
          <w:i/>
        </w:rPr>
        <w:t>Supervisory Control and Data Acquisition</w:t>
      </w:r>
      <w:r w:rsidRPr="00652F6E">
        <w:t>”</w:t>
      </w:r>
      <w:r w:rsidR="00DD58C5" w:rsidRPr="00652F6E">
        <w:t>, cuja tradução literal é Controlo Su</w:t>
      </w:r>
      <w:r w:rsidR="007F38BA" w:rsidRPr="00652F6E">
        <w:t>pervisório e Aquisição de Dados, e</w:t>
      </w:r>
      <w:r w:rsidR="00664011">
        <w:t>,</w:t>
      </w:r>
      <w:r w:rsidR="007F38BA" w:rsidRPr="00652F6E">
        <w:t xml:space="preserve"> como o próprio nome indica</w:t>
      </w:r>
      <w:r w:rsidR="00664011">
        <w:t>,</w:t>
      </w:r>
      <w:r w:rsidR="007F38BA" w:rsidRPr="00652F6E">
        <w:t xml:space="preserve"> </w:t>
      </w:r>
      <w:r w:rsidR="00664011">
        <w:t>tem como foco do sistema</w:t>
      </w:r>
      <w:r w:rsidR="007F38BA" w:rsidRPr="00652F6E">
        <w:t xml:space="preserve">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9F14E0">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32351782">
            <wp:extent cx="4500000" cy="2512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0000" cy="2512800"/>
                    </a:xfrm>
                    <a:prstGeom prst="rect">
                      <a:avLst/>
                    </a:prstGeom>
                  </pic:spPr>
                </pic:pic>
              </a:graphicData>
            </a:graphic>
          </wp:inline>
        </w:drawing>
      </w:r>
    </w:p>
    <w:p w14:paraId="1429A464" w14:textId="5510C271" w:rsidR="00A623E4" w:rsidRPr="00352309" w:rsidRDefault="00231589" w:rsidP="009A2407">
      <w:pPr>
        <w:pStyle w:val="Legenda"/>
        <w:jc w:val="center"/>
      </w:pPr>
      <w:bookmarkStart w:id="36" w:name="_Toc513115377"/>
      <w:r>
        <w:t xml:space="preserve">Figura </w:t>
      </w:r>
      <w:fldSimple w:instr=" SEQ Figura \* ARABIC ">
        <w:r w:rsidR="00D42BC4">
          <w:rPr>
            <w:noProof/>
          </w:rPr>
          <w:t>16</w:t>
        </w:r>
      </w:fldSimple>
      <w:r>
        <w:t xml:space="preserve"> </w:t>
      </w:r>
      <w:r w:rsidR="00FB1700">
        <w:t>–</w:t>
      </w:r>
      <w:r>
        <w:t xml:space="preserve"> Arquitetura</w:t>
      </w:r>
      <w:r w:rsidR="00FB1700">
        <w:t xml:space="preserve"> de um</w:t>
      </w:r>
      <w:r>
        <w:t xml:space="preserve"> Sistema SCADA</w:t>
      </w:r>
      <w:bookmarkEnd w:id="36"/>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t>
      </w:r>
      <w:r w:rsidR="00372970" w:rsidRPr="00DC4B55">
        <w:rPr>
          <w:i/>
        </w:rPr>
        <w:t>web</w:t>
      </w:r>
      <w:r w:rsidR="00372970" w:rsidRPr="009A2407">
        <w:t xml:space="preserve">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7" w:name="_Toc513115333"/>
      <w:r w:rsidRPr="002A4B1A">
        <w:lastRenderedPageBreak/>
        <w:t>2.</w:t>
      </w:r>
      <w:r w:rsidR="00176849">
        <w:t>5</w:t>
      </w:r>
      <w:r w:rsidRPr="002A4B1A">
        <w:t xml:space="preserve"> </w:t>
      </w:r>
      <w:r>
        <w:t>Fabrico Aditivo</w:t>
      </w:r>
      <w:bookmarkEnd w:id="37"/>
    </w:p>
    <w:p w14:paraId="0E3B9041" w14:textId="66023903" w:rsidR="00401D22" w:rsidRPr="00652F6E" w:rsidRDefault="00401D22" w:rsidP="00401D22">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9F14E0">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t>.</w:t>
      </w:r>
      <w:r w:rsidRPr="00280B1C">
        <w:t xml:space="preserve">). </w:t>
      </w:r>
      <w:r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58331C">
      <w:pPr>
        <w:keepNext/>
        <w:jc w:val="center"/>
      </w:pPr>
      <w:r>
        <w:rPr>
          <w:noProof/>
          <w:lang w:eastAsia="pt-PT"/>
        </w:rPr>
        <w:drawing>
          <wp:inline distT="0" distB="0" distL="0" distR="0" wp14:anchorId="22E8B3CD" wp14:editId="2549C766">
            <wp:extent cx="4500000" cy="217800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4500000" cy="2178000"/>
                    </a:xfrm>
                    <a:prstGeom prst="rect">
                      <a:avLst/>
                    </a:prstGeom>
                  </pic:spPr>
                </pic:pic>
              </a:graphicData>
            </a:graphic>
          </wp:inline>
        </w:drawing>
      </w:r>
    </w:p>
    <w:p w14:paraId="27043A5C" w14:textId="779F1EEE" w:rsidR="00B77B16" w:rsidRDefault="00B77B16" w:rsidP="00B77B16">
      <w:pPr>
        <w:pStyle w:val="Legenda"/>
        <w:jc w:val="center"/>
      </w:pPr>
      <w:bookmarkStart w:id="38" w:name="_Toc513115378"/>
      <w:r>
        <w:t xml:space="preserve">Figura </w:t>
      </w:r>
      <w:fldSimple w:instr=" SEQ Figura \* ARABIC ">
        <w:r w:rsidR="00D42BC4">
          <w:rPr>
            <w:noProof/>
          </w:rPr>
          <w:t>17</w:t>
        </w:r>
      </w:fldSimple>
      <w:r>
        <w:t xml:space="preserve"> </w:t>
      </w:r>
      <w:r w:rsidR="00D07009">
        <w:t>– Ilustração de sistema de fabrico aditivo</w:t>
      </w:r>
      <w:r>
        <w:t>.</w:t>
      </w:r>
      <w:bookmarkEnd w:id="38"/>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4D752C90" w:rsidR="00136454" w:rsidRDefault="00136454" w:rsidP="00280B1C">
      <w:r>
        <w:t xml:space="preserve">O processo de Fabrico Aditivo começou com Chuck Hull, em 1984, quando este criou um processo conhecido como estereolitografia, que utilizava </w:t>
      </w:r>
      <w:r w:rsidRPr="00664011">
        <w:rPr>
          <w:i/>
        </w:rPr>
        <w:t>lasers</w:t>
      </w:r>
      <w:r>
        <w:t xml:space="preserve"> ultravioleta para curar foto polímeros. O mesmo Chuck Hull também foi o criador do formato de ficheiros STL </w:t>
      </w:r>
      <w:r>
        <w:fldChar w:fldCharType="begin" w:fldLock="1"/>
      </w:r>
      <w:r w:rsidR="009F14E0">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30F2274D" w:rsidR="00136454" w:rsidRDefault="00136454" w:rsidP="00136454">
      <w:r>
        <w:t xml:space="preserve">Uma das grandes vantagens do fabrico aditivo e que rotulou este processo de prototipagem rápida, foi a possibilidade de confeção de partes de plástico de uma forma rápida, já que o </w:t>
      </w:r>
      <w:r>
        <w:lastRenderedPageBreak/>
        <w:t>processo tradicional demor</w:t>
      </w:r>
      <w:r w:rsidR="000C68C0">
        <w:t xml:space="preserve">ava entre seis a oito semanas e, </w:t>
      </w:r>
      <w:r>
        <w:t>mesmo assim</w:t>
      </w:r>
      <w:r w:rsidR="000C68C0">
        <w:t>,</w:t>
      </w:r>
      <w:r>
        <w:t xml:space="preserve"> as peças ainda poderiam necessitar de ser trabalhadas devido a problemas na manufatura. </w:t>
      </w:r>
    </w:p>
    <w:p w14:paraId="5DD61FE9" w14:textId="578CA32A"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w:t>
      </w:r>
      <w:r w:rsidR="002D2B1D">
        <w:t>Hoje em dia já é possível imprimir através de várias técnicas de impressão assim como utilizar vários tipos de material para o efeito, como por exemplo: plásticos; metais; e cerâmicas, entre outros.</w:t>
      </w:r>
    </w:p>
    <w:p w14:paraId="7A931AE3" w14:textId="36E2C460" w:rsidR="00136454" w:rsidRDefault="00136454" w:rsidP="00280B1C">
      <w:r>
        <w:t>Apesar de nesta altura os meios de produção tradicionais ainda oferecerem algumas vantagens, nomeadamente em produção de larga escala, o fabrico aditivo já oferece vários benefícios</w:t>
      </w:r>
      <w:r w:rsidR="00166DF2">
        <w:t xml:space="preserve"> </w:t>
      </w:r>
      <w:r w:rsidR="00166DF2">
        <w:fldChar w:fldCharType="begin" w:fldLock="1"/>
      </w:r>
      <w:r w:rsidR="00166DF2">
        <w:instrText>ADDIN CSL_CITATION { "citationItems" : [ { "id" : "ITEM-1", "itemData" : { "DOI" : "https://doi.org/10.1016/j.bushor.2011.11.003", "ISSN" : "0007-6813", "author" : [ { "dropping-particle" : "", "family" : "Berman", "given" : "Barry", "non-dropping-particle" : "", "parse-names" : false, "suffix" : "" } ], "container-title" : "Business Horizons", "id" : "ITEM-1", "issue" : "2", "issued" : { "date-parts" : [ [ "2012" ] ] }, "page" : "155-162", "title" : "3-D printing: The new industrial revolution", "type" : "article-journal", "volume" : "55" }, "uris" : [ "http://www.mendeley.com/documents/?uuid=faa5b94c-2d17-4d3c-b99e-1fc781260b72" ] } ], "mendeley" : { "formattedCitation" : "(Berman, 2012)", "plainTextFormattedCitation" : "(Berman, 2012)" }, "properties" : { "noteIndex" : 0 }, "schema" : "https://github.com/citation-style-language/schema/raw/master/csl-citation.json" }</w:instrText>
      </w:r>
      <w:r w:rsidR="00166DF2">
        <w:fldChar w:fldCharType="separate"/>
      </w:r>
      <w:r w:rsidR="00166DF2" w:rsidRPr="00166DF2">
        <w:rPr>
          <w:noProof/>
        </w:rPr>
        <w:t>(Berman, 2012)</w:t>
      </w:r>
      <w:r w:rsidR="00166DF2">
        <w:fldChar w:fldCharType="end"/>
      </w:r>
      <w:r>
        <w:t>,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t xml:space="preserve">Neste momento pode-se afirmar que o fabrico aditivo já é uma solução viável para prototipagem ou para produção de baixa escala. Agora o desafio é evoluir o seu </w:t>
      </w:r>
      <w:r w:rsidRPr="0009389D">
        <w:rPr>
          <w:i/>
        </w:rPr>
        <w:t>hardware</w:t>
      </w:r>
      <w:r>
        <w:t xml:space="preserve"> </w:t>
      </w:r>
      <w:r>
        <w:lastRenderedPageBreak/>
        <w:t>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9" w:name="_Toc513115334"/>
      <w:r w:rsidRPr="002A4B1A">
        <w:lastRenderedPageBreak/>
        <w:t>2.</w:t>
      </w:r>
      <w:r w:rsidR="00352309">
        <w:t>6</w:t>
      </w:r>
      <w:r w:rsidRPr="002A4B1A">
        <w:t xml:space="preserve"> </w:t>
      </w:r>
      <w:r w:rsidR="00BE790D">
        <w:t>Trabalho Relacionado</w:t>
      </w:r>
      <w:bookmarkEnd w:id="39"/>
    </w:p>
    <w:p w14:paraId="4065C72A" w14:textId="2763F7F5" w:rsidR="00B616E4" w:rsidRPr="00F81B92" w:rsidRDefault="00B616E4" w:rsidP="003E09F6">
      <w:pPr>
        <w:pStyle w:val="Cabealho3"/>
        <w:ind w:firstLine="708"/>
        <w:rPr>
          <w:i w:val="0"/>
        </w:rPr>
      </w:pPr>
      <w:bookmarkStart w:id="40" w:name="_Toc513115335"/>
      <w:r w:rsidRPr="00F81B92">
        <w:rPr>
          <w:i w:val="0"/>
        </w:rPr>
        <w:t>2.</w:t>
      </w:r>
      <w:r>
        <w:rPr>
          <w:i w:val="0"/>
        </w:rPr>
        <w:t>6</w:t>
      </w:r>
      <w:r w:rsidRPr="00F81B92">
        <w:rPr>
          <w:i w:val="0"/>
        </w:rPr>
        <w:t xml:space="preserve">.1 </w:t>
      </w:r>
      <w:r w:rsidRPr="00B616E4">
        <w:rPr>
          <w:i w:val="0"/>
        </w:rPr>
        <w:t>Controlo e Automação na Indústria</w:t>
      </w:r>
      <w:bookmarkEnd w:id="40"/>
    </w:p>
    <w:p w14:paraId="764C7CA3" w14:textId="497A316E" w:rsidR="00C3125E" w:rsidRDefault="0033617C" w:rsidP="00280B1C">
      <w:r>
        <w:t>Os s</w:t>
      </w:r>
      <w:r w:rsidR="00C3125E">
        <w:t>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058D9FB2"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 xml:space="preserve">Um SPC é uma técnica poderosa para monitorizar, analisar, gerir e melhorar a performance de processos através da utilização de métodos estatísticos, e </w:t>
      </w:r>
      <w:r w:rsidR="0083160A">
        <w:t xml:space="preserve">que </w:t>
      </w:r>
      <w:r w:rsidR="00127D9B">
        <w:t>permite avaliar a variabilidade existente num determinado processo de produção, assim como disparar certas ações de controlo.</w:t>
      </w:r>
    </w:p>
    <w:p w14:paraId="0570C61E" w14:textId="5D52D399" w:rsidR="00F51AF4" w:rsidRDefault="0015308A" w:rsidP="00280B1C">
      <w:r>
        <w:t>As</w:t>
      </w:r>
      <w:r w:rsidR="001A2EF5">
        <w:t xml:space="preserve"> principais razões que levaram à</w:t>
      </w:r>
      <w:r>
        <w:t xml:space="preserve">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4A0064A7" w:rsidR="0015308A" w:rsidRDefault="0015308A" w:rsidP="00280B1C">
      <w:r>
        <w:t>Na implementação de um novo processo de automaç</w:t>
      </w:r>
      <w:r w:rsidR="00785D94">
        <w:t>ão</w:t>
      </w:r>
      <w:r>
        <w:t xml:space="preserve"> é imperativo compreender todos os procedimentos envolvidos, e como tal </w:t>
      </w:r>
      <w:r w:rsidR="00785D94">
        <w:t xml:space="preserve">foi necessário desenvolver um plano de implementação. </w:t>
      </w:r>
      <w:r w:rsidR="00830F6D">
        <w:t xml:space="preserve">Isto </w:t>
      </w:r>
      <w:r w:rsidR="0083160A">
        <w:t>implicou</w:t>
      </w:r>
      <w:r w:rsidR="00830F6D">
        <w:t xml:space="preserve"> conhecer </w:t>
      </w:r>
      <w:r w:rsidR="00785D94">
        <w:t>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w:t>
      </w:r>
      <w:r w:rsidR="00B62F93" w:rsidRPr="00284498">
        <w:rPr>
          <w:i/>
        </w:rPr>
        <w:t>so</w:t>
      </w:r>
      <w:r w:rsidR="00142971" w:rsidRPr="00284498">
        <w:rPr>
          <w:i/>
        </w:rPr>
        <w:t>ftware</w:t>
      </w:r>
      <w:r w:rsidR="00142971">
        <w:t xml:space="preserve"> adquirido (Q-DAS devido à</w:t>
      </w:r>
      <w:r w:rsidR="00B62F93">
        <w:t xml:space="preserve"> sua eficiência em armazenar e analisar dados) para o processo de automação, criar uma equipa multidisciplinar, instalar o hardware necessário e desenhar a interface entre o equipamento de </w:t>
      </w:r>
      <w:r w:rsidR="00127D9B">
        <w:t>monitorização</w:t>
      </w:r>
      <w:r w:rsidR="00B62F93">
        <w:t xml:space="preserve"> e o </w:t>
      </w:r>
      <w:r w:rsidR="00B62F93" w:rsidRPr="00284498">
        <w:rPr>
          <w:i/>
        </w:rPr>
        <w:t>software</w:t>
      </w:r>
      <w:r w:rsidR="00B62F93">
        <w:t>.</w:t>
      </w:r>
    </w:p>
    <w:p w14:paraId="5C5928B5" w14:textId="291EEADC" w:rsidR="00B22E6B" w:rsidRDefault="00B22E6B" w:rsidP="00280B1C">
      <w:r>
        <w:t xml:space="preserve">Após implementado o processo de controlo e automação para inspeção da qualidade dos produtos foi possível verificar que houve ganhos no que diz respeito ao tempo para executar tarefas de medição da qualidade, sendo que para a inspeção de um lote de produção houve </w:t>
      </w:r>
      <w:r>
        <w:lastRenderedPageBreak/>
        <w:t>ganhos totais de 1</w:t>
      </w:r>
      <w:r w:rsidR="004C0BCA">
        <w:t>8</w:t>
      </w:r>
      <w:r>
        <w:t xml:space="preserve"> minutos (ver Figura seguinte) em comparação com os procedimentos prévios </w:t>
      </w:r>
      <w:r w:rsidR="00142971">
        <w:t>à</w:t>
      </w:r>
      <w:r>
        <w:t xml:space="preserve"> </w:t>
      </w:r>
      <w:r w:rsidR="0065524D">
        <w:t>implementação</w:t>
      </w:r>
      <w:r>
        <w:t>.</w:t>
      </w:r>
    </w:p>
    <w:p w14:paraId="1F29183E" w14:textId="77777777" w:rsidR="00B22E6B" w:rsidRDefault="00B22E6B" w:rsidP="00B22E6B">
      <w:pPr>
        <w:keepNext/>
        <w:jc w:val="center"/>
      </w:pPr>
      <w:r>
        <w:rPr>
          <w:noProof/>
          <w:lang w:eastAsia="pt-PT"/>
        </w:rPr>
        <w:drawing>
          <wp:inline distT="0" distB="0" distL="0" distR="0" wp14:anchorId="7D191A60" wp14:editId="663DF24D">
            <wp:extent cx="3780000" cy="3564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780000" cy="3564000"/>
                    </a:xfrm>
                    <a:prstGeom prst="rect">
                      <a:avLst/>
                    </a:prstGeom>
                  </pic:spPr>
                </pic:pic>
              </a:graphicData>
            </a:graphic>
          </wp:inline>
        </w:drawing>
      </w:r>
    </w:p>
    <w:p w14:paraId="05F521FD" w14:textId="24295810" w:rsidR="007D519D" w:rsidRDefault="00B22E6B" w:rsidP="00B22E6B">
      <w:pPr>
        <w:pStyle w:val="Legenda"/>
        <w:jc w:val="center"/>
      </w:pPr>
      <w:bookmarkStart w:id="41" w:name="_Toc513115379"/>
      <w:r>
        <w:t xml:space="preserve">Figura </w:t>
      </w:r>
      <w:fldSimple w:instr=" SEQ Figura \* ARABIC ">
        <w:r w:rsidR="00D42BC4">
          <w:rPr>
            <w:noProof/>
          </w:rPr>
          <w:t>18</w:t>
        </w:r>
      </w:fldSimple>
      <w:r w:rsidR="007D519D">
        <w:t xml:space="preserve"> - Ganhos de Tempo.</w:t>
      </w:r>
      <w:bookmarkEnd w:id="41"/>
      <w:r w:rsidR="007D519D">
        <w:t xml:space="preserve"> </w:t>
      </w:r>
    </w:p>
    <w:p w14:paraId="316BE5A4" w14:textId="22A90D2A" w:rsidR="00B22E6B" w:rsidRDefault="00B22E6B" w:rsidP="00B22E6B">
      <w:pPr>
        <w:pStyle w:val="Legenda"/>
        <w:jc w:val="center"/>
      </w:pPr>
      <w:r>
        <w:t xml:space="preserve">Fonte: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5A04FF8" w:rsidR="00BF2650" w:rsidRDefault="004C0BCA" w:rsidP="00280B1C">
      <w:r>
        <w:t>Considerando que em média esta estação executa 5 inspeções por dia, perfazendo um total de 1125 inspeç</w:t>
      </w:r>
      <w:r w:rsidR="00BF2650">
        <w:t xml:space="preserve">ões anuais, </w:t>
      </w:r>
      <w:r w:rsidR="001C650C">
        <w:t>o que representa</w:t>
      </w:r>
      <w:r w:rsidR="00BF2650">
        <w:t xml:space="preserve"> ganhos de 338 horas de produção </w:t>
      </w:r>
      <w:r w:rsidR="00BF2650">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4DD01B08"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9F14E0">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5296850E"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w:t>
      </w:r>
      <w:r w:rsidR="001C650C">
        <w:t>sediada</w:t>
      </w:r>
      <w:r w:rsidR="004A0C64">
        <w:t xml:space="preserve"> na Noruega </w:t>
      </w:r>
      <w:r w:rsidR="004A0C64">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142971">
        <w:t>. Devido à</w:t>
      </w:r>
      <w:r w:rsidR="004A0C64">
        <w:t xml:space="preserve"> expansão da empresa, novas instalações estão em construção e faz parte dos planos da mesma investir em soluções tecnológicas modernas que tragam qualidade e </w:t>
      </w:r>
      <w:r w:rsidR="004A0C64">
        <w:lastRenderedPageBreak/>
        <w:t xml:space="preserve">velocidade </w:t>
      </w:r>
      <w:r>
        <w:t>ao</w:t>
      </w:r>
      <w:r w:rsidR="004A0C64">
        <w:t xml:space="preserve"> processamento do peixe, assim como redução do trabalho manual e respetivos custos.</w:t>
      </w:r>
    </w:p>
    <w:p w14:paraId="74300BDA" w14:textId="1E41F28B" w:rsidR="00612EBD" w:rsidRDefault="00612EBD" w:rsidP="00280B1C">
      <w:r>
        <w:t xml:space="preserve">O embalamento e </w:t>
      </w:r>
      <w:r w:rsidR="00830F6D">
        <w:t>paletização (“</w:t>
      </w:r>
      <w:r w:rsidR="00830F6D" w:rsidRPr="006D2F56">
        <w:rPr>
          <w:i/>
        </w:rPr>
        <w:t>palletization</w:t>
      </w:r>
      <w:r w:rsidR="00830F6D">
        <w:t xml:space="preserve">”) </w:t>
      </w:r>
      <w:r>
        <w:t xml:space="preserve">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 xml:space="preserve">até </w:t>
      </w:r>
      <w:r w:rsidR="00142971">
        <w:t>à</w:t>
      </w:r>
      <w:r>
        <w:t xml:space="preserve">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53A06A46">
            <wp:extent cx="3780000" cy="268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3780000" cy="2682000"/>
                    </a:xfrm>
                    <a:prstGeom prst="rect">
                      <a:avLst/>
                    </a:prstGeom>
                  </pic:spPr>
                </pic:pic>
              </a:graphicData>
            </a:graphic>
          </wp:inline>
        </w:drawing>
      </w:r>
    </w:p>
    <w:p w14:paraId="247B4213" w14:textId="71D21D12" w:rsidR="007D519D" w:rsidRDefault="00612EBD" w:rsidP="00612EBD">
      <w:pPr>
        <w:pStyle w:val="Legenda"/>
        <w:jc w:val="center"/>
      </w:pPr>
      <w:bookmarkStart w:id="42" w:name="_Toc513115380"/>
      <w:r>
        <w:t xml:space="preserve">Figura </w:t>
      </w:r>
      <w:fldSimple w:instr=" SEQ Figura \* ARABIC ">
        <w:r w:rsidR="00D42BC4">
          <w:rPr>
            <w:noProof/>
          </w:rPr>
          <w:t>19</w:t>
        </w:r>
      </w:fldSimple>
      <w:r>
        <w:t xml:space="preserve"> - Linha de Paletização Automatizada</w:t>
      </w:r>
      <w:r w:rsidR="007D519D">
        <w:t>.</w:t>
      </w:r>
      <w:bookmarkEnd w:id="42"/>
      <w:r w:rsidR="007D519D">
        <w:t xml:space="preserve"> </w:t>
      </w:r>
    </w:p>
    <w:p w14:paraId="4654545F" w14:textId="39F38F65" w:rsidR="00612EBD" w:rsidRDefault="007D519D" w:rsidP="00612EBD">
      <w:pPr>
        <w:pStyle w:val="Legenda"/>
        <w:jc w:val="center"/>
      </w:pPr>
      <w:r>
        <w:t>Fonte:</w:t>
      </w:r>
      <w:r w:rsidR="00612EBD">
        <w:t xml:space="preserve"> </w:t>
      </w:r>
      <w:r w:rsidR="00612EBD">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2FB3CC27" w:rsidR="00035265" w:rsidRDefault="00612EBD" w:rsidP="00280B1C">
      <w:r>
        <w:t>Antes desta proposta de solução, a linha era capaz de processar 2</w:t>
      </w:r>
      <w:r w:rsidR="00035265">
        <w:t>6</w:t>
      </w:r>
      <w:r>
        <w:t>0 caixas por hora</w:t>
      </w:r>
      <w:r w:rsidR="00035265">
        <w:t>,</w:t>
      </w:r>
      <w:r w:rsidR="006D2F56">
        <w:t xml:space="preserve"> o</w:t>
      </w:r>
      <w:r w:rsidR="00035265">
        <w:t xml:space="preserve"> que resultava em 4.3 caixas por minuto. Com a solução automatizada a estimativa era de 18 a 20 caixas por minuto, </w:t>
      </w:r>
      <w:r w:rsidR="006D2F56">
        <w:t xml:space="preserve">o </w:t>
      </w:r>
      <w:r w:rsidR="00035265">
        <w:t>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7E10920A"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xml:space="preserve">. Ao mesmo </w:t>
      </w:r>
      <w:r w:rsidR="00AF396C">
        <w:lastRenderedPageBreak/>
        <w:t>tempo o número de nascimentos tem vindo a d</w:t>
      </w:r>
      <w:r w:rsidR="0034536A">
        <w:t xml:space="preserve">ecrescer, </w:t>
      </w:r>
      <w:r w:rsidR="006D2F56">
        <w:t xml:space="preserve">o </w:t>
      </w:r>
      <w:r w:rsidR="0034536A">
        <w:t>que resulta em menos pessoas a entrarem no mercado de trabalho</w:t>
      </w:r>
      <w:r w:rsidR="00AF396C">
        <w:t>.</w:t>
      </w:r>
    </w:p>
    <w:p w14:paraId="60C7D70C" w14:textId="4F48DBD5" w:rsidR="0034536A" w:rsidRDefault="0034536A" w:rsidP="00280B1C">
      <w:r>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A56F721" w:rsidR="0034536A" w:rsidRDefault="0034536A" w:rsidP="00280B1C">
      <w:r>
        <w:t>Posto isto, é claro para as empresas que faz todo o sentido tornarem-se o mais independente</w:t>
      </w:r>
      <w:r w:rsidR="006D2F56">
        <w:t>s</w:t>
      </w:r>
      <w:r>
        <w:t xml:space="preserve"> possíve</w:t>
      </w:r>
      <w:r w:rsidR="006D2F56">
        <w:t>l</w:t>
      </w:r>
      <w:r>
        <w:t xml:space="preserve"> destas variabilidades, e como tal, </w:t>
      </w:r>
      <w:r w:rsidR="006D2F56">
        <w:t xml:space="preserve">se entende que </w:t>
      </w:r>
      <w:r>
        <w:t xml:space="preserve">tendem a investir em </w:t>
      </w:r>
      <w:r w:rsidRPr="004C35FB">
        <w:rPr>
          <w:i/>
        </w:rPr>
        <w:t>software</w:t>
      </w:r>
      <w:r>
        <w:t xml:space="preserve"> e soluções mecanizadas, ou até mesmo armazéns 100% automáticos </w:t>
      </w:r>
      <w:r>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3" w:name="_Toc513115336"/>
      <w:r w:rsidRPr="00F81B92">
        <w:rPr>
          <w:i w:val="0"/>
        </w:rPr>
        <w:t>2.</w:t>
      </w:r>
      <w:r>
        <w:rPr>
          <w:i w:val="0"/>
        </w:rPr>
        <w:t>6</w:t>
      </w:r>
      <w:r w:rsidRPr="00F81B92">
        <w:rPr>
          <w:i w:val="0"/>
        </w:rPr>
        <w:t>.</w:t>
      </w:r>
      <w:r>
        <w:rPr>
          <w:i w:val="0"/>
        </w:rPr>
        <w:t>2</w:t>
      </w:r>
      <w:r w:rsidRPr="00F81B92">
        <w:rPr>
          <w:i w:val="0"/>
        </w:rPr>
        <w:t xml:space="preserve"> </w:t>
      </w:r>
      <w:r>
        <w:rPr>
          <w:i w:val="0"/>
        </w:rPr>
        <w:t xml:space="preserve">Sistemas </w:t>
      </w:r>
      <w:r w:rsidRPr="005D4A46">
        <w:t>Web-Based</w:t>
      </w:r>
      <w:r>
        <w:rPr>
          <w:i w:val="0"/>
        </w:rPr>
        <w:t xml:space="preserve"> para Controlo e Automação</w:t>
      </w:r>
      <w:bookmarkEnd w:id="43"/>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56B3AE0A" w:rsidR="00E84665" w:rsidRDefault="00E84665" w:rsidP="00280B1C">
      <w:r>
        <w:t xml:space="preserve">Um caso de estudo onde foi utilizado um PLC como um servidor </w:t>
      </w:r>
      <w:r w:rsidRPr="00DC4B55">
        <w:rPr>
          <w:i/>
        </w:rPr>
        <w:t>web</w:t>
      </w:r>
      <w:r>
        <w:t xml:space="preserve"> permitiu monitorizar remotamente um processo </w:t>
      </w:r>
      <w:r w:rsidR="00B6628A">
        <w:t>físico</w:t>
      </w:r>
      <w:r>
        <w:t xml:space="preserv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3808E719" w:rsidR="005B08CB" w:rsidRDefault="005B08CB" w:rsidP="00280B1C">
      <w:r>
        <w:t xml:space="preserve">Tirando partido das capacidades das tecnologias </w:t>
      </w:r>
      <w:r w:rsidRPr="00DC4B55">
        <w:rPr>
          <w:i/>
        </w:rPr>
        <w:t>web</w:t>
      </w:r>
      <w:r>
        <w:t>, a monitorização pode ser feita de forma remota, em qualquer ponto d</w:t>
      </w:r>
      <w:r w:rsidR="00142971">
        <w:t>o planeta desde que com acesso à</w:t>
      </w:r>
      <w:r>
        <w:t xml:space="preserve">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 xml:space="preserve">s valores relativos </w:t>
      </w:r>
      <w:r w:rsidR="00142971">
        <w:t>à</w:t>
      </w:r>
      <w:r w:rsidR="00A63A08">
        <w:t xml:space="preserve"> temperatura.</w:t>
      </w:r>
    </w:p>
    <w:p w14:paraId="6B983066" w14:textId="4E5816EB"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w:t>
      </w:r>
      <w:r w:rsidR="00EE54F9">
        <w:t>.</w:t>
      </w:r>
      <w:r w:rsidR="00D91FE0">
        <w:t xml:space="preserve">, </w:t>
      </w:r>
      <w:r w:rsidR="00C520F3">
        <w:t xml:space="preserve">e também uma página </w:t>
      </w:r>
      <w:r w:rsidR="00C520F3" w:rsidRPr="00DC4B55">
        <w:rPr>
          <w:i/>
        </w:rPr>
        <w:t>web</w:t>
      </w:r>
      <w:r w:rsidR="00C520F3">
        <w:t xml:space="preserve"> (e servidor </w:t>
      </w:r>
      <w:r w:rsidR="00C520F3" w:rsidRPr="00DC4B55">
        <w:rPr>
          <w:i/>
        </w:rPr>
        <w:t>web</w:t>
      </w:r>
      <w:r w:rsidR="00C520F3">
        <w:t xml:space="preserve">) onde disponibilizavam esta informação. O PLC estava também ligado a um </w:t>
      </w:r>
      <w:r w:rsidR="00C520F3" w:rsidRPr="00EA17AF">
        <w:rPr>
          <w:i/>
        </w:rPr>
        <w:t>router</w:t>
      </w:r>
      <w:r w:rsidR="00C520F3">
        <w:t xml:space="preserve"> que permitia a partilha da página </w:t>
      </w:r>
      <w:r w:rsidR="00C520F3" w:rsidRPr="00DC4B55">
        <w:rPr>
          <w:i/>
        </w:rPr>
        <w:t>web</w:t>
      </w:r>
      <w:r w:rsidR="00C520F3">
        <w:t xml:space="preserve">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4B52A8BE">
            <wp:extent cx="4500000" cy="2714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00000" cy="2714400"/>
                    </a:xfrm>
                    <a:prstGeom prst="rect">
                      <a:avLst/>
                    </a:prstGeom>
                  </pic:spPr>
                </pic:pic>
              </a:graphicData>
            </a:graphic>
          </wp:inline>
        </w:drawing>
      </w:r>
    </w:p>
    <w:p w14:paraId="2D47BD46" w14:textId="2E40BE1A" w:rsidR="007D519D" w:rsidRDefault="00A63A08" w:rsidP="00A63A08">
      <w:pPr>
        <w:pStyle w:val="Legenda"/>
        <w:jc w:val="center"/>
      </w:pPr>
      <w:bookmarkStart w:id="44" w:name="_Toc513115381"/>
      <w:r w:rsidRPr="00C520F3">
        <w:t xml:space="preserve">Figura </w:t>
      </w:r>
      <w:r>
        <w:fldChar w:fldCharType="begin"/>
      </w:r>
      <w:r w:rsidRPr="00C520F3">
        <w:instrText xml:space="preserve"> SEQ Figura \* ARABIC </w:instrText>
      </w:r>
      <w:r>
        <w:fldChar w:fldCharType="separate"/>
      </w:r>
      <w:r w:rsidR="00D42BC4">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4"/>
      <w:r w:rsidRPr="00C520F3">
        <w:t xml:space="preserve"> </w:t>
      </w:r>
    </w:p>
    <w:p w14:paraId="60C16B7D" w14:textId="43E2F867" w:rsidR="00A63A08" w:rsidRPr="00C520F3" w:rsidRDefault="00A63A08" w:rsidP="00A63A08">
      <w:pPr>
        <w:pStyle w:val="Legenda"/>
        <w:jc w:val="center"/>
      </w:pPr>
      <w:r w:rsidRPr="00C520F3">
        <w:t xml:space="preserve">Fonte: </w:t>
      </w:r>
      <w:r>
        <w:rPr>
          <w:lang w:val="en-US"/>
        </w:rP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9BC0034" w:rsidR="006556C0" w:rsidRDefault="006556C0" w:rsidP="00280B1C">
      <w:r>
        <w:t xml:space="preserve">Na primeira abordagem, uma página </w:t>
      </w:r>
      <w:r w:rsidRPr="00DC4B55">
        <w:rPr>
          <w:i/>
        </w:rPr>
        <w:t>web</w:t>
      </w:r>
      <w:r>
        <w:t xml:space="preserve"> foi desenvolvida com as tecnologias HTML, ASP e Javascript. Esta era atualizada dinamicamente e para aceder </w:t>
      </w:r>
      <w:r w:rsidR="00142971">
        <w:t>à</w:t>
      </w:r>
      <w:r>
        <w:t xml:space="preserve"> mesma de forma remota bastava um </w:t>
      </w:r>
      <w:r w:rsidRPr="00EA17AF">
        <w:rPr>
          <w:i/>
        </w:rPr>
        <w:t>browser</w:t>
      </w:r>
      <w:r>
        <w:t xml:space="preserve"> onde se colocava o endereço da página e conexão </w:t>
      </w:r>
      <w:r w:rsidR="00142971">
        <w:t>à</w:t>
      </w:r>
      <w:r>
        <w:t xml:space="preserve">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t>
      </w:r>
      <w:r w:rsidRPr="00DC4B55">
        <w:rPr>
          <w:i/>
        </w:rPr>
        <w:t>web</w:t>
      </w:r>
      <w:r>
        <w:t xml:space="preserve">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t>
      </w:r>
      <w:r w:rsidRPr="00DC4B55">
        <w:rPr>
          <w:i/>
        </w:rPr>
        <w:t>web</w:t>
      </w:r>
      <w:r>
        <w:t xml:space="preserve">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0950B4A0">
            <wp:extent cx="4500000" cy="3715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500000" cy="3715200"/>
                    </a:xfrm>
                    <a:prstGeom prst="rect">
                      <a:avLst/>
                    </a:prstGeom>
                  </pic:spPr>
                </pic:pic>
              </a:graphicData>
            </a:graphic>
          </wp:inline>
        </w:drawing>
      </w:r>
    </w:p>
    <w:p w14:paraId="2F870B5B" w14:textId="096B2151" w:rsidR="007D519D" w:rsidRDefault="00F176B1" w:rsidP="00056543">
      <w:pPr>
        <w:pStyle w:val="Legenda"/>
        <w:jc w:val="center"/>
      </w:pPr>
      <w:bookmarkStart w:id="45" w:name="_Toc513115382"/>
      <w:r>
        <w:t xml:space="preserve">Figura </w:t>
      </w:r>
      <w:fldSimple w:instr=" SEQ Figura \* ARABIC ">
        <w:r w:rsidR="00D42BC4">
          <w:rPr>
            <w:noProof/>
          </w:rPr>
          <w:t>21</w:t>
        </w:r>
      </w:fldSimple>
      <w:r>
        <w:t xml:space="preserve"> - Página </w:t>
      </w:r>
      <w:r w:rsidRPr="00DC4B55">
        <w:rPr>
          <w:i/>
        </w:rPr>
        <w:t>web</w:t>
      </w:r>
      <w:r>
        <w:t xml:space="preserve"> dinâmica para monitorização.</w:t>
      </w:r>
      <w:bookmarkEnd w:id="45"/>
      <w:r>
        <w:t xml:space="preserve"> </w:t>
      </w:r>
    </w:p>
    <w:p w14:paraId="2FCD8749" w14:textId="0EC1BE9C" w:rsidR="00F176B1" w:rsidRPr="00C520F3" w:rsidRDefault="00F176B1" w:rsidP="00056543">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59A82851">
            <wp:extent cx="4500000" cy="380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500000" cy="3808800"/>
                    </a:xfrm>
                    <a:prstGeom prst="rect">
                      <a:avLst/>
                    </a:prstGeom>
                  </pic:spPr>
                </pic:pic>
              </a:graphicData>
            </a:graphic>
          </wp:inline>
        </w:drawing>
      </w:r>
    </w:p>
    <w:p w14:paraId="7C63E3C3" w14:textId="468E8019" w:rsidR="007D519D" w:rsidRDefault="00831701" w:rsidP="00831701">
      <w:pPr>
        <w:pStyle w:val="Legenda"/>
        <w:jc w:val="center"/>
      </w:pPr>
      <w:bookmarkStart w:id="46" w:name="_Toc513115383"/>
      <w:r>
        <w:t xml:space="preserve">Figura </w:t>
      </w:r>
      <w:fldSimple w:instr=" SEQ Figura \* ARABIC ">
        <w:r w:rsidR="00D42BC4">
          <w:rPr>
            <w:noProof/>
          </w:rPr>
          <w:t>22</w:t>
        </w:r>
      </w:fldSimple>
      <w:r>
        <w:t xml:space="preserve"> - Aplicação Java para monitorizar temperatura.</w:t>
      </w:r>
      <w:bookmarkEnd w:id="46"/>
      <w:r>
        <w:t xml:space="preserve"> </w:t>
      </w:r>
    </w:p>
    <w:p w14:paraId="52814E46" w14:textId="06D2FD8D" w:rsidR="00831701" w:rsidRDefault="00831701" w:rsidP="00831701">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56644880"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w:t>
      </w:r>
      <w:r w:rsidR="00142971">
        <w:t>sucesso e podem ser estendidas à</w:t>
      </w:r>
      <w:r>
        <w:t xml:space="preserve"> monitorização de outros processos físicos.</w:t>
      </w:r>
    </w:p>
    <w:p w14:paraId="4296B4B2" w14:textId="43AF9AB5" w:rsidR="009A61CD" w:rsidRDefault="009A61CD" w:rsidP="00280B1C">
      <w:r>
        <w:t xml:space="preserve">Outro caso de implementação de um sistema baseado na </w:t>
      </w:r>
      <w:r w:rsidRPr="00DC4B55">
        <w:rPr>
          <w:i/>
        </w:rPr>
        <w:t>web</w:t>
      </w:r>
      <w:r>
        <w:t xml:space="preserve"> para controlo e automação foi apresentado numa conferência de Sistemas e Controlo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t>
      </w:r>
      <w:r w:rsidRPr="00DC4B55">
        <w:rPr>
          <w:i/>
        </w:rPr>
        <w:t>web</w:t>
      </w:r>
      <w:r>
        <w:t xml:space="preserve"> para controlo remoto de PLCs de um laboratório de controlo através de um </w:t>
      </w:r>
      <w:r w:rsidRPr="000950C6">
        <w:rPr>
          <w:i/>
        </w:rPr>
        <w:t>browser</w:t>
      </w:r>
      <w:r>
        <w:t>.</w:t>
      </w:r>
    </w:p>
    <w:p w14:paraId="1829C86A" w14:textId="624CCE85"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t>
      </w:r>
      <w:r w:rsidR="00346E1B" w:rsidRPr="00DC4B55">
        <w:rPr>
          <w:i/>
        </w:rPr>
        <w:t>web</w:t>
      </w:r>
      <w:r w:rsidR="00346E1B">
        <w:t xml:space="preserve">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t>
      </w:r>
      <w:r w:rsidR="00346E1B" w:rsidRPr="00DC4B55">
        <w:rPr>
          <w:i/>
        </w:rPr>
        <w:t>web</w:t>
      </w:r>
      <w:r w:rsidR="00346E1B">
        <w:t xml:space="preserve"> com re</w:t>
      </w:r>
      <w:r w:rsidR="00142971">
        <w:t>curso à</w:t>
      </w:r>
      <w:r w:rsidR="00346E1B">
        <w:t xml:space="preserve">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2A91A48D">
            <wp:extent cx="4500000" cy="1900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500000" cy="1900800"/>
                    </a:xfrm>
                    <a:prstGeom prst="rect">
                      <a:avLst/>
                    </a:prstGeom>
                  </pic:spPr>
                </pic:pic>
              </a:graphicData>
            </a:graphic>
          </wp:inline>
        </w:drawing>
      </w:r>
    </w:p>
    <w:p w14:paraId="01614319" w14:textId="5F154FBE" w:rsidR="007D519D" w:rsidRDefault="00346E1B" w:rsidP="00346E1B">
      <w:pPr>
        <w:pStyle w:val="Legenda"/>
        <w:jc w:val="center"/>
      </w:pPr>
      <w:bookmarkStart w:id="47" w:name="_Toc513115384"/>
      <w:r>
        <w:t xml:space="preserve">Figura </w:t>
      </w:r>
      <w:fldSimple w:instr=" SEQ Figura \* ARABIC ">
        <w:r w:rsidR="00D42BC4">
          <w:rPr>
            <w:noProof/>
          </w:rPr>
          <w:t>23</w:t>
        </w:r>
      </w:fldSimple>
      <w:r>
        <w:t xml:space="preserve"> - Arquitetura do sistema para controlo remoto de laboratório.</w:t>
      </w:r>
      <w:bookmarkEnd w:id="47"/>
      <w:r>
        <w:t xml:space="preserve"> </w:t>
      </w:r>
    </w:p>
    <w:p w14:paraId="16169FC5" w14:textId="3FD1D37D" w:rsidR="00346E1B" w:rsidRDefault="00346E1B" w:rsidP="00346E1B">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24C7B806" w:rsidR="00346E1B" w:rsidRDefault="0075487C" w:rsidP="00280B1C">
      <w:r>
        <w:t>O objetivo da implementação deste sistema passava por fornecer aos estudantes de uma universidade uma forma destes poderem realizar experiências de controlo a qualquer momento e a partir de qualque</w:t>
      </w:r>
      <w:r w:rsidR="00142971">
        <w:t>r localização que tenha acesso à</w:t>
      </w:r>
      <w:r>
        <w:t xml:space="preserve">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w:t>
      </w:r>
      <w:r w:rsidR="006D7CB3" w:rsidRPr="00284498">
        <w:rPr>
          <w:i/>
        </w:rPr>
        <w:t>software</w:t>
      </w:r>
      <w:r w:rsidR="006D7CB3">
        <w:t xml:space="preserv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t>
      </w:r>
      <w:r w:rsidRPr="00DC4B55">
        <w:rPr>
          <w:i/>
        </w:rPr>
        <w:t>web</w:t>
      </w:r>
      <w:r>
        <w:t xml:space="preserve">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63B8B02E">
            <wp:extent cx="4500000" cy="2602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500000" cy="2602800"/>
                    </a:xfrm>
                    <a:prstGeom prst="rect">
                      <a:avLst/>
                    </a:prstGeom>
                  </pic:spPr>
                </pic:pic>
              </a:graphicData>
            </a:graphic>
          </wp:inline>
        </w:drawing>
      </w:r>
    </w:p>
    <w:p w14:paraId="4189AD9A" w14:textId="5A5B7212" w:rsidR="007D519D" w:rsidRDefault="006D7CB3" w:rsidP="006D7CB3">
      <w:pPr>
        <w:pStyle w:val="Legenda"/>
        <w:jc w:val="center"/>
      </w:pPr>
      <w:bookmarkStart w:id="48" w:name="_Toc513115385"/>
      <w:r>
        <w:t xml:space="preserve">Figura </w:t>
      </w:r>
      <w:fldSimple w:instr=" SEQ Figura \* ARABIC ">
        <w:r w:rsidR="00D42BC4">
          <w:rPr>
            <w:noProof/>
          </w:rPr>
          <w:t>24</w:t>
        </w:r>
      </w:fldSimple>
      <w:r>
        <w:t xml:space="preserve"> - Página no browser para controlo remoto.</w:t>
      </w:r>
      <w:bookmarkEnd w:id="48"/>
      <w:r>
        <w:t xml:space="preserve"> </w:t>
      </w:r>
    </w:p>
    <w:p w14:paraId="3EFA1C21" w14:textId="5F6D0D41" w:rsidR="006D7CB3" w:rsidRDefault="006D7CB3" w:rsidP="006D7CB3">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t>
      </w:r>
      <w:r w:rsidR="009D626A" w:rsidRPr="00DC4B55">
        <w:rPr>
          <w:i/>
        </w:rPr>
        <w:t>web</w:t>
      </w:r>
      <w:r w:rsidR="009D626A">
        <w:t xml:space="preserve"> Node.JS revelou ser robusto e leve </w:t>
      </w:r>
      <w:r w:rsidR="00896925">
        <w:t xml:space="preserve">o suficiente </w:t>
      </w:r>
      <w:r w:rsidR="009D626A">
        <w:t>para este tipo de aplicabilidade.</w:t>
      </w:r>
    </w:p>
    <w:p w14:paraId="4E8ECBBD" w14:textId="65CE2D52"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w:t>
      </w:r>
      <w:r w:rsidR="00E467CD" w:rsidRPr="00284498">
        <w:rPr>
          <w:i/>
        </w:rPr>
        <w:t>software</w:t>
      </w:r>
      <w:r w:rsidR="00E467CD">
        <w:t xml:space="preserv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1AD09F27" w:rsidR="007D519D" w:rsidRDefault="00E467CD" w:rsidP="00E467CD">
      <w:pPr>
        <w:pStyle w:val="Legenda"/>
        <w:jc w:val="center"/>
      </w:pPr>
      <w:bookmarkStart w:id="49" w:name="_Toc513115386"/>
      <w:r>
        <w:t xml:space="preserve">Figura </w:t>
      </w:r>
      <w:fldSimple w:instr=" SEQ Figura \* ARABIC ">
        <w:r w:rsidR="00D42BC4">
          <w:rPr>
            <w:noProof/>
          </w:rPr>
          <w:t>25</w:t>
        </w:r>
      </w:fldSimple>
      <w:r>
        <w:t xml:space="preserve"> - Arquitetura do sistema para controlo de PLC remotamente.</w:t>
      </w:r>
      <w:bookmarkEnd w:id="49"/>
      <w:r>
        <w:t xml:space="preserve"> </w:t>
      </w:r>
    </w:p>
    <w:p w14:paraId="7CB9A579" w14:textId="0A38B543" w:rsidR="007D519D" w:rsidRDefault="00E467CD" w:rsidP="0013031B">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t>
      </w:r>
      <w:r w:rsidRPr="00DC4B55">
        <w:rPr>
          <w:i/>
        </w:rPr>
        <w:t>web</w:t>
      </w:r>
      <w:r>
        <w:t xml:space="preserve">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 xml:space="preserve">O resultado da página </w:t>
      </w:r>
      <w:r w:rsidRPr="00DC4B55">
        <w:rPr>
          <w:i/>
        </w:rPr>
        <w:t>web</w:t>
      </w:r>
      <w:r>
        <w:t xml:space="preserve">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FEBFF1C">
            <wp:extent cx="3780000" cy="212760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3780000" cy="2127600"/>
                    </a:xfrm>
                    <a:prstGeom prst="rect">
                      <a:avLst/>
                    </a:prstGeom>
                  </pic:spPr>
                </pic:pic>
              </a:graphicData>
            </a:graphic>
          </wp:inline>
        </w:drawing>
      </w:r>
    </w:p>
    <w:p w14:paraId="747BE1F6" w14:textId="25F49B88" w:rsidR="007D519D" w:rsidRDefault="006665F7" w:rsidP="006665F7">
      <w:pPr>
        <w:pStyle w:val="Legenda"/>
        <w:jc w:val="center"/>
      </w:pPr>
      <w:bookmarkStart w:id="50" w:name="_Toc513115387"/>
      <w:r>
        <w:t xml:space="preserve">Figura </w:t>
      </w:r>
      <w:fldSimple w:instr=" SEQ Figura \* ARABIC ">
        <w:r w:rsidR="00D42BC4">
          <w:rPr>
            <w:noProof/>
          </w:rPr>
          <w:t>26</w:t>
        </w:r>
      </w:fldSimple>
      <w:r>
        <w:t xml:space="preserve"> - Página </w:t>
      </w:r>
      <w:r w:rsidRPr="00DC4B55">
        <w:rPr>
          <w:i/>
        </w:rPr>
        <w:t>web</w:t>
      </w:r>
      <w:r>
        <w:t xml:space="preserve"> para controlo das variáveis do PLC.</w:t>
      </w:r>
      <w:bookmarkEnd w:id="50"/>
      <w:r>
        <w:t xml:space="preserve"> </w:t>
      </w:r>
    </w:p>
    <w:p w14:paraId="081FF2FE" w14:textId="609B1263" w:rsidR="006665F7" w:rsidRDefault="006665F7" w:rsidP="006665F7">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r>
        <w:fldChar w:fldCharType="end"/>
      </w:r>
    </w:p>
    <w:p w14:paraId="2364F1CE" w14:textId="0377B792" w:rsidR="004E5987" w:rsidRDefault="002918DD" w:rsidP="002918DD">
      <w:r>
        <w:t>Em jeito de conclusão é referido no artigo que criar um laboratório para controlo r</w:t>
      </w:r>
      <w:r w:rsidR="0048409C">
        <w:t xml:space="preserve">emoto através da </w:t>
      </w:r>
      <w:r w:rsidR="0048409C" w:rsidRPr="00DC4B55">
        <w:rPr>
          <w:i/>
        </w:rPr>
        <w:t>web</w:t>
      </w:r>
      <w:r w:rsidR="0048409C">
        <w:t xml:space="preserve"> é possível, assim como</w:t>
      </w:r>
      <w:r>
        <w:t xml:space="preserve"> utilizar Javascript para atualização dinâmica da página </w:t>
      </w:r>
      <w:r w:rsidRPr="00DC4B55">
        <w:rPr>
          <w:i/>
        </w:rPr>
        <w:t>web</w:t>
      </w:r>
      <w:r>
        <w:t xml:space="preserve">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w:t>
      </w:r>
      <w:r w:rsidR="00053306">
        <w:lastRenderedPageBreak/>
        <w:t>remoto estão em investigação, que poderão trazer muito valor a aplicações industriais, inve</w:t>
      </w:r>
      <w:r w:rsidR="002F2E72">
        <w:t>stigação científica e educação à</w:t>
      </w:r>
      <w:r w:rsidR="00053306">
        <w:t xml:space="preserve"> distância.</w:t>
      </w:r>
    </w:p>
    <w:p w14:paraId="1E8E041C" w14:textId="68DEA9F2" w:rsidR="004E5987" w:rsidRDefault="004E5987" w:rsidP="00280B1C">
      <w:r>
        <w:t xml:space="preserve">Parte do </w:t>
      </w:r>
      <w:r w:rsidR="002636D6">
        <w:t>trabalho</w:t>
      </w:r>
      <w:r>
        <w:t xml:space="preserve">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xml:space="preserve">, ainda que aplicado num contexto industrial. Posto isto, é relevante mencionar que já existem atualmente sistemas </w:t>
      </w:r>
      <w:r w:rsidRPr="00DC4B55">
        <w:rPr>
          <w:i/>
        </w:rPr>
        <w:t>web-based</w:t>
      </w:r>
      <w:r>
        <w:t xml:space="preserve">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t>
      </w:r>
      <w:r w:rsidRPr="00DC4B55">
        <w:rPr>
          <w:i/>
        </w:rPr>
        <w:t>web-based</w:t>
      </w:r>
      <w:r>
        <w:t>,</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AC5F1C6">
            <wp:extent cx="4500000" cy="274320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500000" cy="2743200"/>
                    </a:xfrm>
                    <a:prstGeom prst="rect">
                      <a:avLst/>
                    </a:prstGeom>
                  </pic:spPr>
                </pic:pic>
              </a:graphicData>
            </a:graphic>
          </wp:inline>
        </w:drawing>
      </w:r>
    </w:p>
    <w:p w14:paraId="4E20A104" w14:textId="0DE22702" w:rsidR="007D519D" w:rsidRDefault="003C201A" w:rsidP="003C201A">
      <w:pPr>
        <w:pStyle w:val="Legenda"/>
        <w:jc w:val="center"/>
      </w:pPr>
      <w:bookmarkStart w:id="51" w:name="_Toc513115388"/>
      <w:r>
        <w:t xml:space="preserve">Figura </w:t>
      </w:r>
      <w:fldSimple w:instr=" SEQ Figura \* ARABIC ">
        <w:r w:rsidR="00D42BC4">
          <w:rPr>
            <w:noProof/>
          </w:rPr>
          <w:t>27</w:t>
        </w:r>
      </w:fldSimple>
      <w:r>
        <w:t xml:space="preserve"> - Software Eiger.</w:t>
      </w:r>
      <w:bookmarkEnd w:id="51"/>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799F65DD" w:rsidR="00244125" w:rsidRDefault="00244125" w:rsidP="00660D40">
      <w:pPr>
        <w:pStyle w:val="PargrafodaLista"/>
        <w:numPr>
          <w:ilvl w:val="0"/>
          <w:numId w:val="11"/>
        </w:numPr>
      </w:pPr>
      <w:r>
        <w:lastRenderedPageBreak/>
        <w:t>Permite alterar características da peça, como dimensões, posicionamento, material, etc</w:t>
      </w:r>
      <w:r w:rsidR="00EE54F9">
        <w:t>.</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E518AA">
      <w:pPr>
        <w:jc w:val="center"/>
      </w:pPr>
      <w:r>
        <w:rPr>
          <w:noProof/>
          <w:lang w:eastAsia="pt-PT"/>
        </w:rPr>
        <w:drawing>
          <wp:inline distT="0" distB="0" distL="0" distR="0" wp14:anchorId="6BC64EC4" wp14:editId="0EE40BC4">
            <wp:extent cx="4860000" cy="31860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4860000" cy="3186000"/>
                    </a:xfrm>
                    <a:prstGeom prst="rect">
                      <a:avLst/>
                    </a:prstGeom>
                  </pic:spPr>
                </pic:pic>
              </a:graphicData>
            </a:graphic>
          </wp:inline>
        </w:drawing>
      </w:r>
    </w:p>
    <w:p w14:paraId="579AA98F" w14:textId="41E95D64" w:rsidR="00956508" w:rsidRDefault="00956508" w:rsidP="00956508">
      <w:pPr>
        <w:pStyle w:val="Legenda"/>
        <w:keepNext/>
        <w:jc w:val="center"/>
      </w:pPr>
      <w:bookmarkStart w:id="52" w:name="_Toc513115454"/>
      <w:r>
        <w:t xml:space="preserve">Tabela </w:t>
      </w:r>
      <w:fldSimple w:instr=" SEQ Tabela \* ARABIC ">
        <w:r w:rsidR="00D42BC4">
          <w:rPr>
            <w:noProof/>
          </w:rPr>
          <w:t>1</w:t>
        </w:r>
      </w:fldSimple>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3" w:name="_Toc513115337"/>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32FB9293"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098E71E1" w:rsidR="00FA28A6" w:rsidRDefault="00FA28A6" w:rsidP="00280B1C">
      <w:r>
        <w:t>Dado que nos últimos anos as impressoras 3D atraíram muita atenção</w:t>
      </w:r>
      <w:r w:rsidR="00EF407F">
        <w:t xml:space="preserve"> devido </w:t>
      </w:r>
      <w:r w:rsidR="002F2E72">
        <w:t>à</w:t>
      </w:r>
      <w:r w:rsidR="00EF407F">
        <w:t xml:space="preserve"> sua capacidade e facilidade de transpor para a realidade uma peça 3D desenhada num </w:t>
      </w:r>
      <w:r w:rsidR="00EF407F" w:rsidRPr="00DA523F">
        <w:rPr>
          <w:i/>
        </w:rPr>
        <w:t>software</w:t>
      </w:r>
      <w:r w:rsidR="00EF407F">
        <w:t xml:space="preserve"> apropriado e também devido </w:t>
      </w:r>
      <w:r w:rsidR="002F2E72">
        <w:t>à</w:t>
      </w:r>
      <w:r w:rsidR="00EF407F">
        <w:t xml:space="preserve">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6B88BEF9" w:rsidR="0001260B" w:rsidRDefault="00356299" w:rsidP="00280B1C">
      <w:r>
        <w:t xml:space="preserve">A interface de RA desenvolvida utilizou os óculos Vuzix STAR1200XL e o sistema foi implementado com a linguagem de programação C++ e com recurso </w:t>
      </w:r>
      <w:r w:rsidR="002F2E72">
        <w:t>à</w:t>
      </w:r>
      <w:r>
        <w:t xml:space="preserve">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767C5FC3">
            <wp:extent cx="3960000" cy="2988000"/>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3960000" cy="2988000"/>
                    </a:xfrm>
                    <a:prstGeom prst="rect">
                      <a:avLst/>
                    </a:prstGeom>
                  </pic:spPr>
                </pic:pic>
              </a:graphicData>
            </a:graphic>
          </wp:inline>
        </w:drawing>
      </w:r>
    </w:p>
    <w:p w14:paraId="455E9DB3" w14:textId="6086A127" w:rsidR="007D519D" w:rsidRDefault="009A6B68" w:rsidP="009A6B68">
      <w:pPr>
        <w:pStyle w:val="Legenda"/>
        <w:jc w:val="center"/>
      </w:pPr>
      <w:bookmarkStart w:id="54" w:name="_Toc513115389"/>
      <w:r>
        <w:t xml:space="preserve">Figura </w:t>
      </w:r>
      <w:fldSimple w:instr=" SEQ Figura \* ARABIC ">
        <w:r w:rsidR="00D42BC4">
          <w:rPr>
            <w:noProof/>
          </w:rPr>
          <w:t>28</w:t>
        </w:r>
      </w:fldSimple>
      <w:r>
        <w:t xml:space="preserve"> - A interface do sistema através dos óculos e dos marcadores de RA.</w:t>
      </w:r>
      <w:bookmarkEnd w:id="54"/>
      <w:r>
        <w:t xml:space="preserve"> </w:t>
      </w:r>
    </w:p>
    <w:p w14:paraId="792CDCCE" w14:textId="2A095675" w:rsidR="009A6B68" w:rsidRDefault="009A6B68" w:rsidP="009A6B68">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1723ACCA">
            <wp:extent cx="3960000" cy="2952000"/>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3960000" cy="2952000"/>
                    </a:xfrm>
                    <a:prstGeom prst="rect">
                      <a:avLst/>
                    </a:prstGeom>
                  </pic:spPr>
                </pic:pic>
              </a:graphicData>
            </a:graphic>
          </wp:inline>
        </w:drawing>
      </w:r>
    </w:p>
    <w:p w14:paraId="1A764CF1" w14:textId="75237683" w:rsidR="007D519D" w:rsidRDefault="009A6B68" w:rsidP="009A6B68">
      <w:pPr>
        <w:pStyle w:val="Legenda"/>
        <w:jc w:val="center"/>
      </w:pPr>
      <w:bookmarkStart w:id="55" w:name="_Toc513115390"/>
      <w:r>
        <w:t xml:space="preserve">Figura </w:t>
      </w:r>
      <w:fldSimple w:instr=" SEQ Figura \* ARABIC ">
        <w:r w:rsidR="00D42BC4">
          <w:rPr>
            <w:noProof/>
          </w:rPr>
          <w:t>29</w:t>
        </w:r>
      </w:fldSimple>
      <w:r>
        <w:t xml:space="preserve"> - Uma peça a ser modelada. Material virtual é "despejado" do spray na mão direita.</w:t>
      </w:r>
      <w:bookmarkEnd w:id="55"/>
      <w:r>
        <w:t xml:space="preserve"> </w:t>
      </w:r>
    </w:p>
    <w:p w14:paraId="30674DE6" w14:textId="43C3EE8F" w:rsidR="009A6B68" w:rsidRPr="009A6B68" w:rsidRDefault="009A6B68" w:rsidP="009A6B68">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06C8A744">
            <wp:extent cx="4500000" cy="330480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500000" cy="3304800"/>
                    </a:xfrm>
                    <a:prstGeom prst="rect">
                      <a:avLst/>
                    </a:prstGeom>
                  </pic:spPr>
                </pic:pic>
              </a:graphicData>
            </a:graphic>
          </wp:inline>
        </w:drawing>
      </w:r>
    </w:p>
    <w:p w14:paraId="6CAD7B97" w14:textId="1736BFA3" w:rsidR="007D519D" w:rsidRDefault="009A6B68" w:rsidP="007D519D">
      <w:pPr>
        <w:pStyle w:val="Legenda"/>
        <w:jc w:val="center"/>
      </w:pPr>
      <w:bookmarkStart w:id="56" w:name="_Toc513115391"/>
      <w:r>
        <w:t xml:space="preserve">Figura </w:t>
      </w:r>
      <w:fldSimple w:instr=" SEQ Figura \* ARABIC ">
        <w:r w:rsidR="00D42BC4">
          <w:rPr>
            <w:noProof/>
          </w:rPr>
          <w:t>30</w:t>
        </w:r>
      </w:fldSimple>
      <w:r>
        <w:t xml:space="preserve"> - </w:t>
      </w:r>
      <w:r w:rsidR="002F2E72">
        <w:t>À</w:t>
      </w:r>
      <w:r>
        <w:t xml:space="preserve"> esquerda </w:t>
      </w:r>
      <w:r w:rsidR="00C55B78">
        <w:t xml:space="preserve">a </w:t>
      </w:r>
      <w:r>
        <w:t xml:space="preserve">peça em RA, ao centro </w:t>
      </w:r>
      <w:r w:rsidR="00C55B78">
        <w:t xml:space="preserve">a </w:t>
      </w:r>
      <w:r>
        <w:t xml:space="preserve">peça em </w:t>
      </w:r>
      <w:r w:rsidRPr="00284498">
        <w:rPr>
          <w:i/>
        </w:rPr>
        <w:t>software</w:t>
      </w:r>
      <w:r>
        <w:t xml:space="preserve"> de modelação 3D e </w:t>
      </w:r>
      <w:r w:rsidR="002F2E72">
        <w:t>à</w:t>
      </w:r>
      <w:r>
        <w:t xml:space="preserve"> direita a peça impressa.</w:t>
      </w:r>
      <w:bookmarkEnd w:id="56"/>
    </w:p>
    <w:p w14:paraId="63D25B97" w14:textId="083D0B53" w:rsidR="009A6B68" w:rsidRDefault="009A6B68" w:rsidP="007D519D">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4A4A4FB3"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4C801D19">
            <wp:extent cx="3600000" cy="2552400"/>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00000" cy="2552400"/>
                    </a:xfrm>
                    <a:prstGeom prst="rect">
                      <a:avLst/>
                    </a:prstGeom>
                  </pic:spPr>
                </pic:pic>
              </a:graphicData>
            </a:graphic>
          </wp:inline>
        </w:drawing>
      </w:r>
    </w:p>
    <w:p w14:paraId="0C825B2A" w14:textId="24D813F2" w:rsidR="007D519D" w:rsidRDefault="00212590" w:rsidP="00212590">
      <w:pPr>
        <w:pStyle w:val="Legenda"/>
        <w:jc w:val="center"/>
      </w:pPr>
      <w:bookmarkStart w:id="57" w:name="_Toc513115392"/>
      <w:r>
        <w:t xml:space="preserve">Figura </w:t>
      </w:r>
      <w:fldSimple w:instr=" SEQ Figura \* ARABIC ">
        <w:r w:rsidR="00D42BC4">
          <w:rPr>
            <w:noProof/>
          </w:rPr>
          <w:t>31</w:t>
        </w:r>
      </w:fldSimple>
      <w:r>
        <w:t xml:space="preserve"> - Montagem de produto animada em ambiente de RA.</w:t>
      </w:r>
      <w:bookmarkEnd w:id="57"/>
      <w:r>
        <w:t xml:space="preserve"> </w:t>
      </w:r>
    </w:p>
    <w:p w14:paraId="5720BB66" w14:textId="0CBEB851" w:rsidR="00EF1010" w:rsidRDefault="00212590" w:rsidP="0013031B">
      <w:pPr>
        <w:pStyle w:val="Legenda"/>
        <w:jc w:val="center"/>
      </w:pPr>
      <w:r>
        <w:t xml:space="preserve">Fonte: </w:t>
      </w:r>
      <w:r>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r>
        <w:fldChar w:fldCharType="end"/>
      </w:r>
    </w:p>
    <w:p w14:paraId="12B785D1" w14:textId="1A4BB35E" w:rsidR="00EF1010" w:rsidRDefault="008941D1" w:rsidP="00280B1C">
      <w:r>
        <w:t>Na indústria dos jogos</w:t>
      </w:r>
      <w:r w:rsidR="00567B67">
        <w:t xml:space="preserve"> e entretenimento</w:t>
      </w:r>
      <w:r>
        <w:t xml:space="preserve"> também </w:t>
      </w:r>
      <w:r w:rsidR="00567B67">
        <w:t xml:space="preserve">há casos de aplicabilidade de RA, tanto para criar jogos </w:t>
      </w:r>
      <w:r w:rsidR="002F2E72">
        <w:t>à</w:t>
      </w:r>
      <w:r w:rsidR="00567B67">
        <w:t xml:space="preserve"> volta de ambiente de RA, como por exemplo para fornecer vários detalhes sobre um determinado jogo a ser transmitido.</w:t>
      </w:r>
    </w:p>
    <w:p w14:paraId="2E816F28" w14:textId="455F3F17"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9F14E0">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rsidR="0013031B">
        <w:t>.</w:t>
      </w:r>
    </w:p>
    <w:p w14:paraId="5B11020E" w14:textId="140022F5"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03313F58"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9F14E0">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447E5CEC"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nas várias aplicabilidades: os acessórios (como luvas, óculos, etc</w:t>
      </w:r>
      <w:r w:rsidR="00733DDE">
        <w:t>.</w:t>
      </w:r>
      <w:r>
        <w:t xml:space="preserve">)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CD82400" w:rsidR="00924ABE" w:rsidRDefault="00924ABE" w:rsidP="00AA60D4">
      <w:pPr>
        <w:pStyle w:val="Cabealho1"/>
      </w:pPr>
      <w:bookmarkStart w:id="58" w:name="_Toc513115338"/>
      <w:r w:rsidRPr="002A4B1A">
        <w:lastRenderedPageBreak/>
        <w:t xml:space="preserve">3. </w:t>
      </w:r>
      <w:r w:rsidR="00776B1D">
        <w:t xml:space="preserve">Desenvolvimento de </w:t>
      </w:r>
      <w:r w:rsidR="00180002">
        <w:t xml:space="preserve">Proposta de </w:t>
      </w:r>
      <w:r w:rsidR="00E67EF7">
        <w:t>Solução</w:t>
      </w:r>
      <w:bookmarkEnd w:id="58"/>
    </w:p>
    <w:p w14:paraId="79320A42" w14:textId="15C2EFB0" w:rsidR="00B1140D" w:rsidRDefault="00B1140D" w:rsidP="0013031B">
      <w:pPr>
        <w:pStyle w:val="Cabealho2"/>
        <w:ind w:firstLine="708"/>
      </w:pPr>
      <w:bookmarkStart w:id="59" w:name="_Toc513115339"/>
      <w:r>
        <w:t>3.1</w:t>
      </w:r>
      <w:r w:rsidRPr="002A4B1A">
        <w:t xml:space="preserve"> </w:t>
      </w:r>
      <w:r>
        <w:t>Introdução</w:t>
      </w:r>
      <w:bookmarkEnd w:id="59"/>
    </w:p>
    <w:p w14:paraId="2C0C4BB1" w14:textId="77777777" w:rsidR="00F02722" w:rsidRDefault="00F02722" w:rsidP="00F02722">
      <w:r>
        <w:t xml:space="preserve">Após estar identificado o problema, consequentes necessidades a suprir e feito um exaustivo estudo de Estado da Arte que permitiu introduzir conceitos e avaliar trabalhos relacionados com o tema, desenvolveu-se uma primeira proposta de solução baseada num protótipo funcional, com o intuito de replicar as condições físicas (do utilizador e do </w:t>
      </w:r>
      <w:r w:rsidRPr="00CE5998">
        <w:rPr>
          <w:i/>
        </w:rPr>
        <w:t>hardware</w:t>
      </w:r>
      <w:r>
        <w:t xml:space="preserve">) e tecnológicas da solução final. Em relação às condições físicas do utilizador, importa registar que o mesmo se encontra com as duas mãos livres durante todo o processo de operação do equipamento e que não é expectável que se encontre com luvas calçadas, isto é, nada o impedirá/restringirá no manuseamento da HMI da forma mais eficaz. Já sobre as condições de </w:t>
      </w:r>
      <w:r w:rsidRPr="00CE5998">
        <w:rPr>
          <w:i/>
        </w:rPr>
        <w:t>hardware</w:t>
      </w:r>
      <w:r>
        <w:t>, importa referir que do ponto de vista da solução de automação estava restringido a equipamento do fabricante Beckhoff (</w:t>
      </w:r>
      <w:r w:rsidRPr="00CE5998">
        <w:rPr>
          <w:i/>
        </w:rPr>
        <w:t>Hardware</w:t>
      </w:r>
      <w:r>
        <w:t xml:space="preserve"> e </w:t>
      </w:r>
      <w:r w:rsidRPr="00CE5998">
        <w:rPr>
          <w:i/>
        </w:rPr>
        <w:t>Software</w:t>
      </w:r>
      <w:r>
        <w:t xml:space="preserve"> de Automação).</w:t>
      </w:r>
    </w:p>
    <w:p w14:paraId="7E2C1B5E" w14:textId="613CFD57" w:rsidR="00E7424D" w:rsidRDefault="00B25693" w:rsidP="00280B1C">
      <w:r>
        <w:t>Desta forma,</w:t>
      </w:r>
      <w:r w:rsidR="00892344">
        <w:t xml:space="preserve"> 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sub-objetivos para a fase de desenvolvimento do </w:t>
      </w:r>
      <w:r w:rsidR="00EB7923">
        <w:t>trabalho</w:t>
      </w:r>
      <w:r w:rsidR="00892344">
        <w:t>.</w:t>
      </w:r>
    </w:p>
    <w:p w14:paraId="23DF20CA" w14:textId="6A10F1A7" w:rsidR="002169CD" w:rsidRDefault="002169CD" w:rsidP="00280B1C"/>
    <w:p w14:paraId="51B8DF7A" w14:textId="001072D0" w:rsidR="002169CD" w:rsidRDefault="002169CD" w:rsidP="002169CD">
      <w:pPr>
        <w:pStyle w:val="Cabealho2"/>
        <w:ind w:firstLine="708"/>
      </w:pPr>
      <w:bookmarkStart w:id="60" w:name="_Toc513115340"/>
      <w:r>
        <w:t>3.2</w:t>
      </w:r>
      <w:r w:rsidRPr="002A4B1A">
        <w:t xml:space="preserve"> </w:t>
      </w:r>
      <w:r>
        <w:t>Descrição dos Equipamentos</w:t>
      </w:r>
      <w:bookmarkEnd w:id="60"/>
    </w:p>
    <w:p w14:paraId="508D0DDE" w14:textId="2377F23A" w:rsidR="00513E2E" w:rsidRDefault="00F02722" w:rsidP="00DC2A7D">
      <w:r w:rsidRPr="0050469D">
        <w:t xml:space="preserve">O protótipo funcional foi desenvolvido recorrendo a um equipamento de fabrico aditivo </w:t>
      </w:r>
      <w:r>
        <w:t>disponível</w:t>
      </w:r>
      <w:r w:rsidRPr="0050469D">
        <w:t xml:space="preserve"> </w:t>
      </w:r>
      <w:r>
        <w:t>no âmbito de</w:t>
      </w:r>
      <w:r w:rsidRPr="0050469D">
        <w:t xml:space="preserve"> outro projeto no INEGI e que se encontrava num estado avançado </w:t>
      </w:r>
      <w:r w:rsidR="00B8083E" w:rsidRPr="0050469D">
        <w:t>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w:t>
      </w:r>
      <w:r w:rsidR="00587746">
        <w:t>trabalho</w:t>
      </w:r>
      <w:r w:rsidR="00B8083E" w:rsidRPr="0050469D">
        <w:t xml:space="preserve"> </w:t>
      </w:r>
      <w:r w:rsidR="00DC2A7D" w:rsidRPr="0050469D">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50469D">
        <w:rPr>
          <w:sz w:val="23"/>
          <w:szCs w:val="23"/>
        </w:rPr>
        <w:t xml:space="preserve">da necessidade identificada juntos das empresas fornecedoras de </w:t>
      </w:r>
      <w:r w:rsidR="00DC2A7D" w:rsidRPr="0050469D">
        <w:t xml:space="preserve">peças e componentes em materiais metálicos fundidos, materiais cerâmicos </w:t>
      </w:r>
      <w:r w:rsidR="00DC2A7D" w:rsidRPr="0050469D">
        <w:lastRenderedPageBreak/>
        <w:t>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3D30520A" w:rsidR="00C22018" w:rsidRDefault="00C22018" w:rsidP="00C22018">
      <w:pPr>
        <w:pStyle w:val="Legenda"/>
        <w:jc w:val="center"/>
      </w:pPr>
      <w:bookmarkStart w:id="61" w:name="_Toc513115393"/>
      <w:r>
        <w:t xml:space="preserve">Figura </w:t>
      </w:r>
      <w:fldSimple w:instr=" SEQ Figura \* ARABIC ">
        <w:r w:rsidR="00D42BC4">
          <w:rPr>
            <w:noProof/>
          </w:rPr>
          <w:t>32</w:t>
        </w:r>
      </w:fldSimple>
      <w:r>
        <w:t xml:space="preserve"> - Equipamento utilizado para o protótipo funcional</w:t>
      </w:r>
      <w:bookmarkEnd w:id="61"/>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6B2373">
            <wp:extent cx="1857375" cy="2915518"/>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871183" cy="2937193"/>
                    </a:xfrm>
                    <a:prstGeom prst="rect">
                      <a:avLst/>
                    </a:prstGeom>
                  </pic:spPr>
                </pic:pic>
              </a:graphicData>
            </a:graphic>
          </wp:inline>
        </w:drawing>
      </w:r>
    </w:p>
    <w:p w14:paraId="1FBA59E3" w14:textId="01E3B9BE" w:rsidR="00C22018" w:rsidRDefault="00C22018" w:rsidP="00C22018">
      <w:pPr>
        <w:pStyle w:val="Legenda"/>
        <w:jc w:val="center"/>
      </w:pPr>
      <w:bookmarkStart w:id="62" w:name="_Toc513115394"/>
      <w:r>
        <w:t xml:space="preserve">Figura </w:t>
      </w:r>
      <w:fldSimple w:instr=" SEQ Figura \* ARABIC ">
        <w:r w:rsidR="00D42BC4">
          <w:rPr>
            <w:noProof/>
          </w:rPr>
          <w:t>33</w:t>
        </w:r>
      </w:fldSimple>
      <w:r>
        <w:t xml:space="preserve"> - Equipamento em funcionamento</w:t>
      </w:r>
      <w:bookmarkEnd w:id="62"/>
    </w:p>
    <w:p w14:paraId="2B974125" w14:textId="5C5F3732" w:rsidR="00C22018" w:rsidRDefault="00C22018" w:rsidP="00C22018"/>
    <w:p w14:paraId="6DD47829" w14:textId="77777777" w:rsidR="00C22018" w:rsidRDefault="00C22018" w:rsidP="00C22018">
      <w:pPr>
        <w:keepNext/>
        <w:jc w:val="center"/>
      </w:pPr>
      <w:r>
        <w:rPr>
          <w:noProof/>
          <w:lang w:eastAsia="pt-PT"/>
        </w:rPr>
        <w:drawing>
          <wp:inline distT="0" distB="0" distL="0" distR="0" wp14:anchorId="32B9D09A" wp14:editId="5109984B">
            <wp:extent cx="1123950" cy="2533816"/>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131565" cy="2550983"/>
                    </a:xfrm>
                    <a:prstGeom prst="rect">
                      <a:avLst/>
                    </a:prstGeom>
                  </pic:spPr>
                </pic:pic>
              </a:graphicData>
            </a:graphic>
          </wp:inline>
        </w:drawing>
      </w:r>
    </w:p>
    <w:p w14:paraId="4BD552B4" w14:textId="680988EC" w:rsidR="00C22018" w:rsidRPr="00C22018" w:rsidRDefault="00C22018" w:rsidP="00C22018">
      <w:pPr>
        <w:pStyle w:val="Legenda"/>
        <w:jc w:val="center"/>
      </w:pPr>
      <w:bookmarkStart w:id="63" w:name="_Toc513115395"/>
      <w:r>
        <w:t xml:space="preserve">Figura </w:t>
      </w:r>
      <w:fldSimple w:instr=" SEQ Figura \* ARABIC ">
        <w:r w:rsidR="00D42BC4">
          <w:rPr>
            <w:noProof/>
          </w:rPr>
          <w:t>34</w:t>
        </w:r>
      </w:fldSimple>
      <w:r>
        <w:t xml:space="preserve"> - Equipamento a depositar gesso, criando uma peça</w:t>
      </w:r>
      <w:bookmarkEnd w:id="63"/>
    </w:p>
    <w:p w14:paraId="4F3B15F4" w14:textId="7BDD4C6F" w:rsidR="00513E2E" w:rsidRDefault="00513E2E" w:rsidP="00280B1C"/>
    <w:p w14:paraId="73CA4232" w14:textId="77CA4A70" w:rsidR="00963E2A" w:rsidRDefault="00963E2A" w:rsidP="00280B1C">
      <w:r w:rsidRPr="0050469D">
        <w:t>Por sua vez, a H</w:t>
      </w:r>
      <w:r w:rsidR="0048167B" w:rsidRPr="0050469D">
        <w:t xml:space="preserve">MI final resultante desta tese 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1BEF82EB" w:rsidR="00A90B42" w:rsidRDefault="00A90B42" w:rsidP="00A90B42">
      <w:pPr>
        <w:pStyle w:val="Legenda"/>
        <w:jc w:val="center"/>
      </w:pPr>
      <w:bookmarkStart w:id="64" w:name="_Toc513115396"/>
      <w:r>
        <w:t xml:space="preserve">Figura </w:t>
      </w:r>
      <w:fldSimple w:instr=" SEQ Figura \* ARABIC ">
        <w:r w:rsidR="00D42BC4">
          <w:rPr>
            <w:noProof/>
          </w:rPr>
          <w:t>35</w:t>
        </w:r>
      </w:fldSimple>
      <w:r>
        <w:t xml:space="preserve"> - Estrutura da área de impressão do equipamento final</w:t>
      </w:r>
      <w:bookmarkEnd w:id="64"/>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2C227B90">
            <wp:extent cx="4500000" cy="2530800"/>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868BB47" w14:textId="0388945F" w:rsidR="00774D62" w:rsidRDefault="00774D62" w:rsidP="00774D62">
      <w:pPr>
        <w:pStyle w:val="Legenda"/>
        <w:jc w:val="center"/>
      </w:pPr>
      <w:bookmarkStart w:id="65" w:name="_Toc513115397"/>
      <w:r>
        <w:t xml:space="preserve">Figura </w:t>
      </w:r>
      <w:fldSimple w:instr=" SEQ Figura \* ARABIC ">
        <w:r w:rsidR="00D42BC4">
          <w:rPr>
            <w:noProof/>
          </w:rPr>
          <w:t>36</w:t>
        </w:r>
      </w:fldSimple>
      <w:r>
        <w:t xml:space="preserve"> - Equipamento de Fabrico Aditivo e a HMI</w:t>
      </w:r>
      <w:bookmarkEnd w:id="65"/>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2BE0AF0">
            <wp:extent cx="4500000" cy="2530800"/>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02D3C56C" w14:textId="4C5325E8" w:rsidR="00774D62" w:rsidRDefault="00774D62" w:rsidP="00774D62">
      <w:pPr>
        <w:pStyle w:val="Legenda"/>
        <w:jc w:val="center"/>
      </w:pPr>
      <w:bookmarkStart w:id="66" w:name="_Toc513115398"/>
      <w:r>
        <w:t xml:space="preserve">Figura </w:t>
      </w:r>
      <w:fldSimple w:instr=" SEQ Figura \* ARABIC ">
        <w:r w:rsidR="00D42BC4">
          <w:rPr>
            <w:noProof/>
          </w:rPr>
          <w:t>37</w:t>
        </w:r>
      </w:fldSimple>
      <w:r>
        <w:t xml:space="preserve"> - Equipamento de Fabrico Aditivo e a HMI</w:t>
      </w:r>
      <w:bookmarkEnd w:id="66"/>
    </w:p>
    <w:p w14:paraId="73B903CF" w14:textId="6A1EA44C" w:rsidR="00774D62" w:rsidRPr="00774D62" w:rsidRDefault="00774D62" w:rsidP="00774D62"/>
    <w:p w14:paraId="7DE86944" w14:textId="5EE1B13C"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Code</w:t>
      </w:r>
      <w:r w:rsidRPr="0050469D">
        <w:t xml:space="preserve">) é o nome mais comum atribuído </w:t>
      </w:r>
      <w:r w:rsidR="002F2E72">
        <w:t>à</w:t>
      </w:r>
      <w:r w:rsidRPr="0050469D">
        <w:t xml:space="preserve">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w:t>
      </w:r>
      <w:r w:rsidR="00F02722">
        <w:t>.</w:t>
      </w:r>
      <w:r w:rsidRPr="0050469D">
        <w:t>. Pode-se afirmar que de uma forma geral o código G pretende instruir o equipamento a mover-se geometricamente nas dimensões X, Y e Z, e pode ainda conter outros parâmetros 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uma linha de código G “M54 5”, todos os pontos de temperatura seriam multiplicados por 5. Desta forma é possível perceber que o código G é uma linguagem adaptável a vários contextos. A figura abaixo demonstra um excerto de código G na impressão de uma peça.</w:t>
      </w:r>
    </w:p>
    <w:p w14:paraId="581B5082" w14:textId="77777777" w:rsidR="002169CD" w:rsidRDefault="002169CD" w:rsidP="002169CD">
      <w:pPr>
        <w:keepNext/>
        <w:jc w:val="center"/>
      </w:pPr>
      <w:r>
        <w:rPr>
          <w:noProof/>
          <w:lang w:eastAsia="pt-PT"/>
        </w:rPr>
        <w:lastRenderedPageBreak/>
        <w:drawing>
          <wp:inline distT="0" distB="0" distL="0" distR="0" wp14:anchorId="18DB046D" wp14:editId="5B4C95B6">
            <wp:extent cx="3131861" cy="1613563"/>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1">
                      <a:extLst>
                        <a:ext uri="{28A0092B-C50C-407E-A947-70E740481C1C}">
                          <a14:useLocalDpi xmlns:a14="http://schemas.microsoft.com/office/drawing/2010/main" val="0"/>
                        </a:ext>
                      </a:extLst>
                    </a:blip>
                    <a:stretch>
                      <a:fillRect/>
                    </a:stretch>
                  </pic:blipFill>
                  <pic:spPr>
                    <a:xfrm>
                      <a:off x="0" y="0"/>
                      <a:ext cx="3131861" cy="1613563"/>
                    </a:xfrm>
                    <a:prstGeom prst="rect">
                      <a:avLst/>
                    </a:prstGeom>
                  </pic:spPr>
                </pic:pic>
              </a:graphicData>
            </a:graphic>
          </wp:inline>
        </w:drawing>
      </w:r>
    </w:p>
    <w:p w14:paraId="2AEC8057" w14:textId="60F28B67" w:rsidR="002169CD" w:rsidRDefault="002169CD" w:rsidP="002169CD">
      <w:pPr>
        <w:pStyle w:val="Legenda"/>
        <w:jc w:val="center"/>
        <w:rPr>
          <w:highlight w:val="yellow"/>
        </w:rPr>
      </w:pPr>
      <w:bookmarkStart w:id="67" w:name="_Toc513115399"/>
      <w:r>
        <w:t xml:space="preserve">Figura </w:t>
      </w:r>
      <w:fldSimple w:instr=" SEQ Figura \* ARABIC ">
        <w:r w:rsidR="00D42BC4">
          <w:rPr>
            <w:noProof/>
          </w:rPr>
          <w:t>38</w:t>
        </w:r>
      </w:fldSimple>
      <w:r>
        <w:t xml:space="preserve"> - Exemplo de código G</w:t>
      </w:r>
      <w:bookmarkEnd w:id="67"/>
    </w:p>
    <w:p w14:paraId="4E045FC6" w14:textId="017B826C" w:rsidR="002169CD" w:rsidRPr="0050469D" w:rsidRDefault="002169CD" w:rsidP="002169CD">
      <w:r w:rsidRPr="0050469D">
        <w:t xml:space="preserve">No contexto deste </w:t>
      </w:r>
      <w:r w:rsidR="00587746">
        <w:t>trabalho</w:t>
      </w:r>
      <w:r w:rsidRPr="0050469D">
        <w:t xml:space="preserve"> está definido que nas instruções de código G o “X”, “Y” e “Z” dizem respeito </w:t>
      </w:r>
      <w:r w:rsidR="00CE5D14">
        <w:t>à</w:t>
      </w:r>
      <w:r w:rsidRPr="0050469D">
        <w:t>s próprias dimensões X,Y e Z, o “A” serve para indicar o 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71DB1D05" w:rsidR="001D21E1" w:rsidRDefault="001D21E1" w:rsidP="00E67CE4">
      <w:pPr>
        <w:pStyle w:val="Cabealho2"/>
        <w:ind w:firstLine="708"/>
      </w:pPr>
      <w:bookmarkStart w:id="68" w:name="_Toc513115341"/>
      <w:r>
        <w:t>3.</w:t>
      </w:r>
      <w:r w:rsidR="00E95509">
        <w:t>2</w:t>
      </w:r>
      <w:r>
        <w:t xml:space="preserve"> Sub-Objetivos</w:t>
      </w:r>
      <w:bookmarkEnd w:id="68"/>
    </w:p>
    <w:p w14:paraId="02F18074" w14:textId="09834571" w:rsidR="001D21E1" w:rsidRDefault="001D21E1" w:rsidP="00280B1C">
      <w:r>
        <w:t xml:space="preserve">Estão definidos dois grandes objetivos a atingir com o desenvolvimento do </w:t>
      </w:r>
      <w:r w:rsidR="00EB7923">
        <w:t>trabalho</w:t>
      </w:r>
      <w:r>
        <w:t xml:space="preserve">: desenvolver uma HMI </w:t>
      </w:r>
      <w:r w:rsidRPr="00DD665A">
        <w:rPr>
          <w:i/>
        </w:rPr>
        <w:t>Web-Based</w:t>
      </w:r>
      <w:r>
        <w:t xml:space="preserve"> e poder controlar e monitorizar parâmetros do equipamento e do processo em tempo real. </w:t>
      </w:r>
    </w:p>
    <w:p w14:paraId="05D98B48" w14:textId="54BACC8A" w:rsidR="001D21E1" w:rsidRDefault="001D21E1" w:rsidP="00280B1C">
      <w:r>
        <w:t>Partindo dest</w:t>
      </w:r>
      <w:r w:rsidR="006A1D77">
        <w:t>e princípio foram definidos sub</w:t>
      </w:r>
      <w:r>
        <w:t xml:space="preserve">objetivos para o </w:t>
      </w:r>
      <w:r w:rsidR="00EB7923">
        <w:t>trabalho</w:t>
      </w:r>
      <w:r>
        <w:t>, que no fundo representam tarefas a executar, apesar de nem todos serem de carácter obrigatório e estarem dependentes de nuances que possam aparecer com o deco</w:t>
      </w:r>
      <w:r w:rsidR="00473D18">
        <w:t>rrer do desenvolvimento. Os sub</w:t>
      </w:r>
      <w:r>
        <w:t>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48F3AE0A" w:rsidR="001D21E1" w:rsidRDefault="001D21E1" w:rsidP="00660D40">
      <w:pPr>
        <w:pStyle w:val="PargrafodaLista"/>
        <w:numPr>
          <w:ilvl w:val="0"/>
          <w:numId w:val="12"/>
        </w:numPr>
      </w:pPr>
      <w:r>
        <w:t>Monitorizar parâmetros do processo em tempo real (velocidade de extrusão, temperatura em vários pontos, etc</w:t>
      </w:r>
      <w:r w:rsidR="00EE54F9">
        <w:t>.</w:t>
      </w:r>
      <w:r>
        <w:t>)</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lastRenderedPageBreak/>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6083D0FB" w14:textId="77777777" w:rsidR="001D21E1" w:rsidRDefault="001D21E1" w:rsidP="00660D40">
      <w:pPr>
        <w:pStyle w:val="PargrafodaLista"/>
        <w:numPr>
          <w:ilvl w:val="0"/>
          <w:numId w:val="12"/>
        </w:numPr>
      </w:pPr>
      <w:r>
        <w:t>Módulo de Realidade Aumentada para visualização da peça a ser impressa</w:t>
      </w:r>
    </w:p>
    <w:p w14:paraId="33131C23" w14:textId="426925B0" w:rsidR="007C6C5B" w:rsidRDefault="007C6C5B">
      <w:pPr>
        <w:spacing w:after="200"/>
        <w:rPr>
          <w:smallCaps/>
          <w:sz w:val="28"/>
          <w:szCs w:val="28"/>
        </w:rPr>
      </w:pPr>
    </w:p>
    <w:p w14:paraId="37CCC39E" w14:textId="2309FC1B" w:rsidR="00B1140D" w:rsidRDefault="00B1140D" w:rsidP="00E67CE4">
      <w:pPr>
        <w:pStyle w:val="Cabealho2"/>
        <w:ind w:firstLine="708"/>
      </w:pPr>
      <w:bookmarkStart w:id="69" w:name="_Toc513115342"/>
      <w:r>
        <w:t>3.</w:t>
      </w:r>
      <w:r w:rsidR="00E95509">
        <w:t>3</w:t>
      </w:r>
      <w:r>
        <w:t xml:space="preserve"> Arquitetura </w:t>
      </w:r>
      <w:r w:rsidR="001D21E1">
        <w:t>do Protótipo</w:t>
      </w:r>
      <w:bookmarkEnd w:id="69"/>
    </w:p>
    <w:p w14:paraId="108C0FA8" w14:textId="682C9FBF" w:rsidR="0061678A" w:rsidRDefault="0061678A" w:rsidP="00180002"/>
    <w:p w14:paraId="6D5EF6A8" w14:textId="77777777" w:rsidR="0061678A" w:rsidRDefault="0061678A" w:rsidP="00AE5831">
      <w:pPr>
        <w:keepNext/>
        <w:tabs>
          <w:tab w:val="left" w:pos="2717"/>
        </w:tabs>
        <w:jc w:val="center"/>
      </w:pPr>
      <w:r>
        <w:rPr>
          <w:noProof/>
          <w:lang w:eastAsia="pt-PT"/>
        </w:rPr>
        <w:drawing>
          <wp:inline distT="0" distB="0" distL="0" distR="0" wp14:anchorId="59ED91C2" wp14:editId="5B080C9A">
            <wp:extent cx="4500000" cy="281880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2">
                      <a:extLst>
                        <a:ext uri="{28A0092B-C50C-407E-A947-70E740481C1C}">
                          <a14:useLocalDpi xmlns:a14="http://schemas.microsoft.com/office/drawing/2010/main" val="0"/>
                        </a:ext>
                      </a:extLst>
                    </a:blip>
                    <a:stretch>
                      <a:fillRect/>
                    </a:stretch>
                  </pic:blipFill>
                  <pic:spPr>
                    <a:xfrm>
                      <a:off x="0" y="0"/>
                      <a:ext cx="4500000" cy="2818800"/>
                    </a:xfrm>
                    <a:prstGeom prst="rect">
                      <a:avLst/>
                    </a:prstGeom>
                  </pic:spPr>
                </pic:pic>
              </a:graphicData>
            </a:graphic>
          </wp:inline>
        </w:drawing>
      </w:r>
    </w:p>
    <w:p w14:paraId="12F94EF6" w14:textId="0F7D9162" w:rsidR="0061678A" w:rsidRDefault="0061678A" w:rsidP="0061678A">
      <w:pPr>
        <w:pStyle w:val="Legenda"/>
        <w:jc w:val="center"/>
      </w:pPr>
      <w:bookmarkStart w:id="70" w:name="_Toc513115400"/>
      <w:r>
        <w:t xml:space="preserve">Figura </w:t>
      </w:r>
      <w:fldSimple w:instr=" SEQ Figura \* ARABIC ">
        <w:r w:rsidR="00D42BC4">
          <w:rPr>
            <w:noProof/>
          </w:rPr>
          <w:t>39</w:t>
        </w:r>
      </w:fldSimple>
      <w:r>
        <w:t xml:space="preserve"> - </w:t>
      </w:r>
      <w:r w:rsidRPr="00326791">
        <w:t xml:space="preserve"> Arquitetura do </w:t>
      </w:r>
      <w:r w:rsidR="00FC7D13">
        <w:t>Protótipo</w:t>
      </w:r>
      <w:bookmarkEnd w:id="70"/>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t>
      </w:r>
      <w:r w:rsidR="00547685" w:rsidRPr="00DC4B55">
        <w:rPr>
          <w:i/>
        </w:rPr>
        <w:t>web</w:t>
      </w:r>
      <w:r w:rsidR="00547685">
        <w:t xml:space="preserve"> e o </w:t>
      </w:r>
      <w:r w:rsidR="00547685" w:rsidRPr="00DD665A">
        <w:rPr>
          <w:i/>
        </w:rPr>
        <w:t>software</w:t>
      </w:r>
      <w:r w:rsidR="00547685">
        <w:t xml:space="preserve"> de automação. </w:t>
      </w:r>
    </w:p>
    <w:p w14:paraId="5DC117FA" w14:textId="41C54B11"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w:t>
      </w:r>
      <w:r w:rsidR="002F2E72">
        <w:t>à</w:t>
      </w:r>
      <w:r w:rsidR="004049B1">
        <w:t xml:space="preserve"> HMI.</w:t>
      </w:r>
      <w:r w:rsidR="0033228E">
        <w:t xml:space="preserve"> Para além do HTML, a página </w:t>
      </w:r>
      <w:r w:rsidR="0033228E" w:rsidRPr="00DC4B55">
        <w:rPr>
          <w:i/>
        </w:rPr>
        <w:t>web</w:t>
      </w:r>
      <w:r w:rsidR="0033228E">
        <w:t xml:space="preserve"> carregada traz acoplado também ficheiros CSS, Javascript e Ember JS. Este último é uma </w:t>
      </w:r>
      <w:r w:rsidR="0033228E" w:rsidRPr="0083263B">
        <w:rPr>
          <w:i/>
        </w:rPr>
        <w:t>framework</w:t>
      </w:r>
      <w:r w:rsidR="0033228E">
        <w:t xml:space="preserve"> para criação de interfaces </w:t>
      </w:r>
      <w:r w:rsidR="0033228E" w:rsidRPr="00DC4B55">
        <w:rPr>
          <w:i/>
        </w:rPr>
        <w:t>web</w:t>
      </w:r>
      <w:r w:rsidR="0033228E">
        <w:t xml:space="preserve"> desenvolvida em Javascript. </w:t>
      </w:r>
    </w:p>
    <w:p w14:paraId="1D660D98" w14:textId="7D17B682" w:rsidR="00547685" w:rsidRDefault="00547685" w:rsidP="00280B1C">
      <w:r>
        <w:lastRenderedPageBreak/>
        <w:t xml:space="preserve">A comunicação entre esta camada e o servidor </w:t>
      </w:r>
      <w:r w:rsidRPr="00DC4B55">
        <w:rPr>
          <w:i/>
        </w:rPr>
        <w:t>web</w:t>
      </w:r>
      <w:r>
        <w:t xml:space="preserve"> é efetuada através de Socket.IO que consiste numa tecnologia de comunicação bidirecional em tempo real baseada em eventos. </w:t>
      </w:r>
    </w:p>
    <w:p w14:paraId="11C1A725" w14:textId="15F2E4CD" w:rsidR="0061678A" w:rsidRDefault="0061678A" w:rsidP="00280B1C">
      <w:r>
        <w:t xml:space="preserve">O servidor </w:t>
      </w:r>
      <w:r w:rsidRPr="00DC4B55">
        <w:rPr>
          <w:i/>
        </w:rPr>
        <w:t>web</w:t>
      </w:r>
      <w:r>
        <w:t xml:space="preserve">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71" w:name="_Toc513115343"/>
      <w:r>
        <w:t>3.</w:t>
      </w:r>
      <w:r w:rsidR="005A3F39">
        <w:t>4</w:t>
      </w:r>
      <w:r>
        <w:t xml:space="preserve"> Protótipo</w:t>
      </w:r>
      <w:r w:rsidR="005A3F39">
        <w:t xml:space="preserve"> </w:t>
      </w:r>
      <w:r w:rsidR="00E67EF7">
        <w:t>Funcional</w:t>
      </w:r>
      <w:bookmarkEnd w:id="71"/>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xml:space="preserve">, pause, auto ou manual), envio dos eixos para uma determinada posição, envio de ficheiro </w:t>
      </w:r>
      <w:r w:rsidR="00E22944" w:rsidRPr="00DC4B55">
        <w:rPr>
          <w:i/>
        </w:rPr>
        <w:t>Gcode</w:t>
      </w:r>
      <w:r w:rsidR="00E22944">
        <w:t xml:space="preserve"> para o equipame</w:t>
      </w:r>
      <w:r w:rsidR="00A257DC">
        <w:t>n</w:t>
      </w:r>
      <w:r w:rsidR="00E22944">
        <w:t xml:space="preserve">to interpretar </w:t>
      </w:r>
      <w:r w:rsidR="00C868C8">
        <w:t xml:space="preserve">e </w:t>
      </w:r>
      <w:r w:rsidR="00E22944">
        <w:t xml:space="preserve">executar, pausar o equipamento, abortar a execução de um ficheiro </w:t>
      </w:r>
      <w:r w:rsidR="00E22944" w:rsidRPr="00DC4B55">
        <w:rPr>
          <w:i/>
        </w:rPr>
        <w:t>Gcode</w:t>
      </w:r>
      <w:r w:rsidR="00E22944">
        <w:t xml:space="preserve">, visualizar as linhas de </w:t>
      </w:r>
      <w:r w:rsidR="00E22944" w:rsidRPr="00DC4B55">
        <w:rPr>
          <w:i/>
        </w:rPr>
        <w:t>Gcode</w:t>
      </w:r>
      <w:r w:rsidR="00E22944">
        <w:t xml:space="preserv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AE5831">
      <w:pPr>
        <w:keepNext/>
        <w:jc w:val="center"/>
      </w:pPr>
      <w:r>
        <w:rPr>
          <w:noProof/>
          <w:lang w:eastAsia="pt-PT"/>
        </w:rPr>
        <w:lastRenderedPageBreak/>
        <w:drawing>
          <wp:inline distT="0" distB="0" distL="0" distR="0" wp14:anchorId="0EAA444F" wp14:editId="40585D8C">
            <wp:extent cx="4500000" cy="2426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500000" cy="2426400"/>
                    </a:xfrm>
                    <a:prstGeom prst="rect">
                      <a:avLst/>
                    </a:prstGeom>
                  </pic:spPr>
                </pic:pic>
              </a:graphicData>
            </a:graphic>
          </wp:inline>
        </w:drawing>
      </w:r>
    </w:p>
    <w:p w14:paraId="744F3706" w14:textId="39776815" w:rsidR="0016545B" w:rsidRDefault="0016545B" w:rsidP="0016545B">
      <w:pPr>
        <w:pStyle w:val="Legenda"/>
        <w:jc w:val="center"/>
      </w:pPr>
      <w:bookmarkStart w:id="72" w:name="_Toc513115401"/>
      <w:r>
        <w:t xml:space="preserve">Figura </w:t>
      </w:r>
      <w:fldSimple w:instr=" SEQ Figura \* ARABIC ">
        <w:r w:rsidR="00D42BC4">
          <w:rPr>
            <w:noProof/>
          </w:rPr>
          <w:t>40</w:t>
        </w:r>
      </w:fldSimple>
      <w:r>
        <w:t xml:space="preserve"> - Sistema com o equipamento ligado e em estado ON</w:t>
      </w:r>
      <w:bookmarkEnd w:id="72"/>
    </w:p>
    <w:p w14:paraId="117CCCD1" w14:textId="1418543B" w:rsidR="0016545B" w:rsidRDefault="0016545B" w:rsidP="0016545B"/>
    <w:p w14:paraId="739BFC1F" w14:textId="77777777" w:rsidR="0016545B" w:rsidRDefault="0016545B" w:rsidP="00AE5831">
      <w:pPr>
        <w:keepNext/>
        <w:jc w:val="center"/>
      </w:pPr>
      <w:r>
        <w:rPr>
          <w:noProof/>
          <w:lang w:eastAsia="pt-PT"/>
        </w:rPr>
        <w:drawing>
          <wp:inline distT="0" distB="0" distL="0" distR="0" wp14:anchorId="5F75637B" wp14:editId="4E67530C">
            <wp:extent cx="4500000" cy="2476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00000" cy="2476800"/>
                    </a:xfrm>
                    <a:prstGeom prst="rect">
                      <a:avLst/>
                    </a:prstGeom>
                  </pic:spPr>
                </pic:pic>
              </a:graphicData>
            </a:graphic>
          </wp:inline>
        </w:drawing>
      </w:r>
    </w:p>
    <w:p w14:paraId="0464198E" w14:textId="5AE27D50" w:rsidR="0016545B" w:rsidRPr="0016545B" w:rsidRDefault="0016545B" w:rsidP="0016545B">
      <w:pPr>
        <w:pStyle w:val="Legenda"/>
        <w:jc w:val="center"/>
      </w:pPr>
      <w:bookmarkStart w:id="73" w:name="_Toc513115402"/>
      <w:r>
        <w:t xml:space="preserve">Figura </w:t>
      </w:r>
      <w:fldSimple w:instr=" SEQ Figura \* ARABIC ">
        <w:r w:rsidR="00D42BC4">
          <w:rPr>
            <w:noProof/>
          </w:rPr>
          <w:t>41</w:t>
        </w:r>
      </w:fldSimple>
      <w:r>
        <w:t xml:space="preserve"> - Sistema a executar o Gcode na tabela vermelha</w:t>
      </w:r>
      <w:bookmarkEnd w:id="73"/>
    </w:p>
    <w:p w14:paraId="24E40155" w14:textId="2A61E21B" w:rsidR="004049B1" w:rsidRDefault="004049B1" w:rsidP="004049B1"/>
    <w:p w14:paraId="082BEAF9" w14:textId="136DA328" w:rsidR="0016545B" w:rsidRDefault="0016545B" w:rsidP="004049B1"/>
    <w:p w14:paraId="3F879F3C" w14:textId="77777777" w:rsidR="0016545B" w:rsidRDefault="0016545B" w:rsidP="00AE5831">
      <w:pPr>
        <w:keepNext/>
        <w:jc w:val="center"/>
      </w:pPr>
      <w:r>
        <w:rPr>
          <w:noProof/>
          <w:lang w:eastAsia="pt-PT"/>
        </w:rPr>
        <w:lastRenderedPageBreak/>
        <w:drawing>
          <wp:inline distT="0" distB="0" distL="0" distR="0" wp14:anchorId="419F45FF" wp14:editId="66C22603">
            <wp:extent cx="4500000" cy="4082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5">
                      <a:extLst>
                        <a:ext uri="{28A0092B-C50C-407E-A947-70E740481C1C}">
                          <a14:useLocalDpi xmlns:a14="http://schemas.microsoft.com/office/drawing/2010/main" val="0"/>
                        </a:ext>
                      </a:extLst>
                    </a:blip>
                    <a:stretch>
                      <a:fillRect/>
                    </a:stretch>
                  </pic:blipFill>
                  <pic:spPr>
                    <a:xfrm>
                      <a:off x="0" y="0"/>
                      <a:ext cx="4500000" cy="4082400"/>
                    </a:xfrm>
                    <a:prstGeom prst="rect">
                      <a:avLst/>
                    </a:prstGeom>
                  </pic:spPr>
                </pic:pic>
              </a:graphicData>
            </a:graphic>
          </wp:inline>
        </w:drawing>
      </w:r>
    </w:p>
    <w:p w14:paraId="2B24D3FA" w14:textId="3152BCE0" w:rsidR="003B1627" w:rsidRDefault="0016545B" w:rsidP="002F6F57">
      <w:pPr>
        <w:pStyle w:val="Legenda"/>
        <w:jc w:val="center"/>
      </w:pPr>
      <w:bookmarkStart w:id="74" w:name="_Toc513115403"/>
      <w:r>
        <w:t xml:space="preserve">Figura </w:t>
      </w:r>
      <w:fldSimple w:instr=" SEQ Figura \* ARABIC ">
        <w:r w:rsidR="00D42BC4">
          <w:rPr>
            <w:noProof/>
          </w:rPr>
          <w:t>42</w:t>
        </w:r>
      </w:fldSimple>
      <w:r>
        <w:t xml:space="preserve"> - </w:t>
      </w:r>
      <w:r w:rsidR="00473D18">
        <w:t>Visualização da peça a ser impressa em 3D (cima)  e 2D (baixo)</w:t>
      </w:r>
      <w:bookmarkEnd w:id="74"/>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5" w:name="_Toc513115344"/>
      <w:r>
        <w:lastRenderedPageBreak/>
        <w:t>3.4 Conclusões</w:t>
      </w:r>
      <w:bookmarkEnd w:id="75"/>
    </w:p>
    <w:p w14:paraId="55DEB521" w14:textId="29E5097E" w:rsidR="00151B34" w:rsidRDefault="00473D18" w:rsidP="00280B1C">
      <w:r>
        <w:t>Após ter sido levantado o problema e estudado um conjunto de tecnologias relacionadas</w:t>
      </w:r>
      <w:r w:rsidR="00A733A9">
        <w:t xml:space="preserve"> com</w:t>
      </w:r>
      <w:r w:rsidR="00151B34">
        <w:t xml:space="preserve"> uma possível solução para o problema, tornou-se fundamental ter uma prova de conceito prática que servisse de alavanca ao </w:t>
      </w:r>
      <w:r w:rsidR="00587746">
        <w:t>trabalho</w:t>
      </w:r>
      <w:r w:rsidR="009A5853">
        <w:t xml:space="preserve"> e</w:t>
      </w:r>
      <w:r w:rsidR="00151B34">
        <w:t xml:space="preserve"> </w:t>
      </w:r>
      <w:r w:rsidR="009A5853">
        <w:t>para tal</w:t>
      </w:r>
      <w:r w:rsidR="00151B34">
        <w:t xml:space="preserve"> foi desenvolvido um protótipo funcional.</w:t>
      </w:r>
    </w:p>
    <w:p w14:paraId="034D6588" w14:textId="77777777" w:rsidR="00473D18" w:rsidRDefault="00473D18" w:rsidP="00473D18">
      <w:r>
        <w:t>O protótipo desenvolvido permitiu fazer uma primeira implementação e validar a arquitetura e as tecnologias consideradas para o sistema final, num equipamento real, dando assim um conhecimento mais realista e palpável dos seus comportamentos, formas de comunicação, interação entre as tecnologias, etc., e fazendo uma primeira aproximação à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3089D129" w:rsidR="00FE7373" w:rsidRDefault="00891400" w:rsidP="00E67CE4">
      <w:pPr>
        <w:pStyle w:val="Cabealho1"/>
      </w:pPr>
      <w:bookmarkStart w:id="76" w:name="_Toc513115345"/>
      <w:r>
        <w:lastRenderedPageBreak/>
        <w:t xml:space="preserve">4. </w:t>
      </w:r>
      <w:r w:rsidR="003F4AA8">
        <w:t>Desenvolvimento e Validação da Solução Final</w:t>
      </w:r>
      <w:bookmarkEnd w:id="76"/>
    </w:p>
    <w:p w14:paraId="728AA0D8" w14:textId="6ACE3FB2" w:rsidR="004814D3" w:rsidRPr="00E67EF7" w:rsidRDefault="004814D3" w:rsidP="004814D3">
      <w:pPr>
        <w:pStyle w:val="Cabealho2"/>
        <w:ind w:firstLine="708"/>
      </w:pPr>
      <w:bookmarkStart w:id="77" w:name="_Toc513115346"/>
      <w:r>
        <w:t>4.1 Introdução</w:t>
      </w:r>
      <w:bookmarkEnd w:id="77"/>
    </w:p>
    <w:p w14:paraId="546F819B" w14:textId="70BB2F4D" w:rsidR="004814D3" w:rsidRDefault="004814D3" w:rsidP="004814D3">
      <w:r>
        <w:t xml:space="preserve">Neste capítulo será descrito o processo de desenvolvimento da solução final. Os capítulos anteriores permitiram explorar linhas de investigação sobre conceitos e temas relacionados e validar a arquitetura definida para a implementação do </w:t>
      </w:r>
      <w:r w:rsidR="00EB7923">
        <w:t>trabalho</w:t>
      </w:r>
      <w:r>
        <w:t>,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Cabealho2"/>
        <w:ind w:firstLine="708"/>
      </w:pPr>
      <w:bookmarkStart w:id="78" w:name="_Toc513115347"/>
      <w:r>
        <w:t>4.</w:t>
      </w:r>
      <w:r w:rsidR="004814D3">
        <w:t>2</w:t>
      </w:r>
      <w:r w:rsidR="00FE7373">
        <w:t xml:space="preserve"> Análise de Requisitos e Desenvolvimento de Maquete</w:t>
      </w:r>
      <w:bookmarkEnd w:id="78"/>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90CD5C6"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9F14E0">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noteIndex" : 0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0041D704"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r w:rsidR="003F4AA8">
        <w:t xml:space="preserve">MS Excel </w:t>
      </w:r>
      <w:r w:rsidR="00FE7373">
        <w:t>(</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2477B0">
      <w:pPr>
        <w:keepNext/>
        <w:jc w:val="center"/>
      </w:pPr>
      <w:r>
        <w:rPr>
          <w:noProof/>
          <w:lang w:eastAsia="pt-PT"/>
        </w:rPr>
        <w:lastRenderedPageBreak/>
        <w:drawing>
          <wp:inline distT="0" distB="0" distL="0" distR="0" wp14:anchorId="0A6E0F7C" wp14:editId="3CC31AA9">
            <wp:extent cx="4950000" cy="4276800"/>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6">
                      <a:extLst>
                        <a:ext uri="{28A0092B-C50C-407E-A947-70E740481C1C}">
                          <a14:useLocalDpi xmlns:a14="http://schemas.microsoft.com/office/drawing/2010/main" val="0"/>
                        </a:ext>
                      </a:extLst>
                    </a:blip>
                    <a:stretch>
                      <a:fillRect/>
                    </a:stretch>
                  </pic:blipFill>
                  <pic:spPr>
                    <a:xfrm>
                      <a:off x="0" y="0"/>
                      <a:ext cx="4950000" cy="4276800"/>
                    </a:xfrm>
                    <a:prstGeom prst="rect">
                      <a:avLst/>
                    </a:prstGeom>
                  </pic:spPr>
                </pic:pic>
              </a:graphicData>
            </a:graphic>
          </wp:inline>
        </w:drawing>
      </w:r>
    </w:p>
    <w:p w14:paraId="6788D750" w14:textId="76E26952" w:rsidR="00001AE8" w:rsidRDefault="00001AE8" w:rsidP="00001AE8">
      <w:pPr>
        <w:pStyle w:val="Legenda"/>
        <w:jc w:val="center"/>
      </w:pPr>
      <w:bookmarkStart w:id="79" w:name="_Toc513115404"/>
      <w:r>
        <w:t xml:space="preserve">Figura </w:t>
      </w:r>
      <w:fldSimple w:instr=" SEQ Figura \* ARABIC ">
        <w:r w:rsidR="00D42BC4">
          <w:rPr>
            <w:noProof/>
          </w:rPr>
          <w:t>43</w:t>
        </w:r>
      </w:fldSimple>
      <w:r>
        <w:t xml:space="preserve"> - Levantamento de Requisitos</w:t>
      </w:r>
      <w:r w:rsidR="002576C3">
        <w:t xml:space="preserve"> (1ªparte)</w:t>
      </w:r>
      <w:bookmarkEnd w:id="79"/>
    </w:p>
    <w:p w14:paraId="4F136FC6" w14:textId="1D3AE474" w:rsidR="00001AE8" w:rsidRDefault="00001AE8" w:rsidP="00001AE8"/>
    <w:p w14:paraId="47D3B87A" w14:textId="77777777" w:rsidR="00001AE8" w:rsidRDefault="00001AE8" w:rsidP="007D7AB2">
      <w:pPr>
        <w:keepNext/>
        <w:jc w:val="center"/>
      </w:pPr>
      <w:r>
        <w:rPr>
          <w:noProof/>
          <w:lang w:eastAsia="pt-PT"/>
        </w:rPr>
        <w:lastRenderedPageBreak/>
        <w:drawing>
          <wp:inline distT="0" distB="0" distL="0" distR="0" wp14:anchorId="09720A32" wp14:editId="14DED111">
            <wp:extent cx="4950000" cy="390960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7">
                      <a:extLst>
                        <a:ext uri="{28A0092B-C50C-407E-A947-70E740481C1C}">
                          <a14:useLocalDpi xmlns:a14="http://schemas.microsoft.com/office/drawing/2010/main" val="0"/>
                        </a:ext>
                      </a:extLst>
                    </a:blip>
                    <a:stretch>
                      <a:fillRect/>
                    </a:stretch>
                  </pic:blipFill>
                  <pic:spPr>
                    <a:xfrm>
                      <a:off x="0" y="0"/>
                      <a:ext cx="4950000" cy="3909600"/>
                    </a:xfrm>
                    <a:prstGeom prst="rect">
                      <a:avLst/>
                    </a:prstGeom>
                  </pic:spPr>
                </pic:pic>
              </a:graphicData>
            </a:graphic>
          </wp:inline>
        </w:drawing>
      </w:r>
    </w:p>
    <w:p w14:paraId="775AFF6B" w14:textId="2D01E41E" w:rsidR="00001AE8" w:rsidRPr="00001AE8" w:rsidRDefault="00001AE8" w:rsidP="00001AE8">
      <w:pPr>
        <w:pStyle w:val="Legenda"/>
        <w:jc w:val="center"/>
      </w:pPr>
      <w:bookmarkStart w:id="80" w:name="_Toc513115405"/>
      <w:r>
        <w:t xml:space="preserve">Figura </w:t>
      </w:r>
      <w:fldSimple w:instr=" SEQ Figura \* ARABIC ">
        <w:r w:rsidR="00D42BC4">
          <w:rPr>
            <w:noProof/>
          </w:rPr>
          <w:t>44</w:t>
        </w:r>
      </w:fldSimple>
      <w:r>
        <w:t xml:space="preserve"> - Levantamento de Requisitos</w:t>
      </w:r>
      <w:r w:rsidR="002576C3">
        <w:t xml:space="preserve"> (2ªparte)</w:t>
      </w:r>
      <w:bookmarkEnd w:id="80"/>
    </w:p>
    <w:p w14:paraId="6450E167" w14:textId="439CE56D"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w:t>
      </w:r>
      <w:r w:rsidR="002F2E72">
        <w:t>à</w:t>
      </w:r>
      <w:r w:rsidR="00FE7373">
        <w:t xml:space="preserve">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56ED0A16"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 xml:space="preserve">foi utilizada uma ferramenta </w:t>
      </w:r>
      <w:r w:rsidR="00FE7373" w:rsidRPr="00DC4B55">
        <w:rPr>
          <w:i/>
        </w:rPr>
        <w:t>web</w:t>
      </w:r>
      <w:r w:rsidR="00FE7373" w:rsidRPr="0050469D">
        <w:t xml:space="preserve"> especializada</w:t>
      </w:r>
      <w:r w:rsidRPr="0050469D">
        <w:t xml:space="preserve"> na criação de maquetes estáticas</w:t>
      </w:r>
      <w:r w:rsidR="00FE7373" w:rsidRPr="0050469D">
        <w:t xml:space="preserve"> (</w:t>
      </w:r>
      <w:hyperlink r:id="rId58"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nas figuras abaixo</w:t>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1C31AB45">
            <wp:extent cx="4500000" cy="421200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9">
                      <a:extLst>
                        <a:ext uri="{28A0092B-C50C-407E-A947-70E740481C1C}">
                          <a14:useLocalDpi xmlns:a14="http://schemas.microsoft.com/office/drawing/2010/main" val="0"/>
                        </a:ext>
                      </a:extLst>
                    </a:blip>
                    <a:stretch>
                      <a:fillRect/>
                    </a:stretch>
                  </pic:blipFill>
                  <pic:spPr>
                    <a:xfrm>
                      <a:off x="0" y="0"/>
                      <a:ext cx="4500000" cy="4212000"/>
                    </a:xfrm>
                    <a:prstGeom prst="rect">
                      <a:avLst/>
                    </a:prstGeom>
                  </pic:spPr>
                </pic:pic>
              </a:graphicData>
            </a:graphic>
          </wp:inline>
        </w:drawing>
      </w:r>
    </w:p>
    <w:p w14:paraId="20C3835B" w14:textId="764E5739" w:rsidR="00B164CB" w:rsidRDefault="00176FCB" w:rsidP="00176FCB">
      <w:pPr>
        <w:pStyle w:val="Legenda"/>
        <w:jc w:val="center"/>
      </w:pPr>
      <w:bookmarkStart w:id="81" w:name="_Toc513115406"/>
      <w:r>
        <w:t xml:space="preserve">Figura </w:t>
      </w:r>
      <w:fldSimple w:instr=" SEQ Figura \* ARABIC ">
        <w:r w:rsidR="00D42BC4">
          <w:rPr>
            <w:noProof/>
          </w:rPr>
          <w:t>45</w:t>
        </w:r>
      </w:fldSimple>
      <w:r>
        <w:t xml:space="preserve"> -</w:t>
      </w:r>
      <w:r w:rsidR="000D047F">
        <w:t xml:space="preserve"> Maquete </w:t>
      </w:r>
      <w:r w:rsidR="009E1CE8">
        <w:t>da</w:t>
      </w:r>
      <w:r w:rsidR="000D047F">
        <w:t xml:space="preserve"> máquina ligada e </w:t>
      </w:r>
      <w:r w:rsidR="000D047F" w:rsidRPr="003F4AA8">
        <w:rPr>
          <w:i/>
        </w:rPr>
        <w:t>tabs</w:t>
      </w:r>
      <w:r w:rsidR="000D047F">
        <w:t xml:space="preserve"> Automático e Aquecimento visíveis</w:t>
      </w:r>
      <w:bookmarkEnd w:id="81"/>
    </w:p>
    <w:p w14:paraId="091FBA08" w14:textId="0FAD4AB6" w:rsidR="00BB728B"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O que resultou da discussão foi o primeiro desenho (ver figura acima), onde se pode </w:t>
      </w:r>
      <w:r w:rsidR="00725294" w:rsidRPr="0050469D">
        <w:t xml:space="preserve">ver que na zona superior do ecrã constam três grupos de informação que está a ser atualizada em tempo real, relativa </w:t>
      </w:r>
      <w:r w:rsidR="002F2E72">
        <w:t>à</w:t>
      </w:r>
      <w:r w:rsidR="00725294" w:rsidRPr="0050469D">
        <w:t xml:space="preserve"> posição dos eixos, </w:t>
      </w:r>
      <w:r w:rsidR="00CE5D14">
        <w:t>à</w:t>
      </w:r>
      <w:r w:rsidR="00725294" w:rsidRPr="0050469D">
        <w:t xml:space="preserve">s velocidades de impressão e </w:t>
      </w:r>
      <w:r w:rsidR="00CE5D14">
        <w:t>à</w:t>
      </w:r>
      <w:r w:rsidR="00725294" w:rsidRPr="0050469D">
        <w:t>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 xml:space="preserve">ático, Manual e MDI, onde no primeiro, o Automático, é permitido executar e controlar a execução de um ficheiro de 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50469D">
        <w:t xml:space="preserve">Por último, na zona inferior do ecrã pode-se ver um conjunto de </w:t>
      </w:r>
      <w:r w:rsidR="000241A5" w:rsidRPr="003F4AA8">
        <w:rPr>
          <w:i/>
        </w:rPr>
        <w:t>tabs</w:t>
      </w:r>
      <w:r w:rsidR="000241A5" w:rsidRPr="0050469D">
        <w:t xml:space="preserve"> que permitem controlo de alguns parâmetros relativos ao processo de impressão e també</w:t>
      </w:r>
      <w:r w:rsidR="00194584" w:rsidRPr="0050469D">
        <w:t xml:space="preserve">m ao </w:t>
      </w:r>
      <w:r w:rsidR="00194584" w:rsidRPr="0050469D">
        <w:lastRenderedPageBreak/>
        <w:t xml:space="preserve">equipamento em si. A primeira </w:t>
      </w:r>
      <w:r w:rsidR="00194584" w:rsidRPr="003F4AA8">
        <w:rPr>
          <w:i/>
        </w:rPr>
        <w:t>tab</w:t>
      </w:r>
      <w:r w:rsidR="00194584" w:rsidRPr="0050469D">
        <w:t xml:space="preserve">, Aquecimento, permite controlar parâmetros relativos ao sistema de aquecimento do equipamento, como o aquecimento da câmara, do tabuleiro ou do extrusor, assim como simplesmente efetuar variações nas temperaturas dos mesmos. A </w:t>
      </w:r>
      <w:r w:rsidR="00194584" w:rsidRPr="003F4AA8">
        <w:rPr>
          <w:i/>
        </w:rPr>
        <w:t>tab</w:t>
      </w:r>
      <w:r w:rsidR="00194584" w:rsidRPr="0050469D">
        <w:t xml:space="preserve"> da Insuflação de Ar permite controlar a insuflação de ar da câmara, do eixo X e cablagem</w:t>
      </w:r>
      <w:r w:rsidR="00221F6E" w:rsidRPr="0050469D">
        <w:t xml:space="preserve"> e também do quadro. A </w:t>
      </w:r>
      <w:r w:rsidR="00221F6E" w:rsidRPr="003F4AA8">
        <w:rPr>
          <w:i/>
        </w:rPr>
        <w:t>tab</w:t>
      </w:r>
      <w:r w:rsidR="00221F6E" w:rsidRPr="0050469D">
        <w:t xml:space="preserve"> Parâmetros </w:t>
      </w:r>
      <w:r w:rsidR="00AE4D7A" w:rsidRPr="0050469D">
        <w:t xml:space="preserve">permite ajustar as velocidades de avanço, de extrusão de polímero e de extrusão de fibra. A </w:t>
      </w:r>
      <w:r w:rsidR="00AE4D7A" w:rsidRPr="003F4AA8">
        <w:rPr>
          <w:i/>
        </w:rPr>
        <w:t>tab</w:t>
      </w:r>
      <w:r w:rsidR="00AE4D7A" w:rsidRPr="0050469D">
        <w:t xml:space="preserve"> Outros permite correr uma função de ajuste da mesa e controlar a iluminação da câmara. A última </w:t>
      </w:r>
      <w:r w:rsidR="00AE4D7A" w:rsidRPr="003F4AA8">
        <w:rPr>
          <w:i/>
        </w:rPr>
        <w:t>tab</w:t>
      </w:r>
      <w:r w:rsidR="00AE4D7A" w:rsidRPr="0050469D">
        <w:t xml:space="preserve"> permite desligar componentes do equipamento como os motores, o sistema de aquecimento, o aquecimento da câmara e todo o equipamento. As figuras seguintes dizem respeito </w:t>
      </w:r>
      <w:r w:rsidR="00CE5D14">
        <w:t>à</w:t>
      </w:r>
      <w:r w:rsidR="00AE4D7A" w:rsidRPr="0050469D">
        <w:t>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325D1F63">
            <wp:extent cx="4500000" cy="4219200"/>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0">
                      <a:extLst>
                        <a:ext uri="{28A0092B-C50C-407E-A947-70E740481C1C}">
                          <a14:useLocalDpi xmlns:a14="http://schemas.microsoft.com/office/drawing/2010/main" val="0"/>
                        </a:ext>
                      </a:extLst>
                    </a:blip>
                    <a:stretch>
                      <a:fillRect/>
                    </a:stretch>
                  </pic:blipFill>
                  <pic:spPr>
                    <a:xfrm>
                      <a:off x="0" y="0"/>
                      <a:ext cx="4500000" cy="4219200"/>
                    </a:xfrm>
                    <a:prstGeom prst="rect">
                      <a:avLst/>
                    </a:prstGeom>
                  </pic:spPr>
                </pic:pic>
              </a:graphicData>
            </a:graphic>
          </wp:inline>
        </w:drawing>
      </w:r>
    </w:p>
    <w:p w14:paraId="3E219D9C" w14:textId="3AD73C7D" w:rsidR="00AE4D7A" w:rsidRDefault="000D047F" w:rsidP="000D047F">
      <w:pPr>
        <w:pStyle w:val="Legenda"/>
        <w:jc w:val="center"/>
      </w:pPr>
      <w:bookmarkStart w:id="82" w:name="_Toc513115407"/>
      <w:r>
        <w:t xml:space="preserve">Figura </w:t>
      </w:r>
      <w:fldSimple w:instr=" SEQ Figura \* ARABIC ">
        <w:r w:rsidR="00D42BC4">
          <w:rPr>
            <w:noProof/>
          </w:rPr>
          <w:t>46</w:t>
        </w:r>
      </w:fldSimple>
      <w:r>
        <w:t xml:space="preserve"> - Maquete </w:t>
      </w:r>
      <w:r w:rsidR="009E1CE8">
        <w:t>da</w:t>
      </w:r>
      <w:r>
        <w:t xml:space="preserve"> máquina em pa</w:t>
      </w:r>
      <w:r w:rsidR="00DF4974">
        <w:t xml:space="preserve">usa e </w:t>
      </w:r>
      <w:r w:rsidR="00DF4974" w:rsidRPr="003F4AA8">
        <w:rPr>
          <w:i/>
        </w:rPr>
        <w:t>tabs</w:t>
      </w:r>
      <w:r w:rsidR="00DF4974">
        <w:t xml:space="preserve"> Manual e Insuflação de Ar visíveis</w:t>
      </w:r>
      <w:bookmarkEnd w:id="82"/>
    </w:p>
    <w:p w14:paraId="169CB0D8" w14:textId="77777777" w:rsidR="009E1CE8" w:rsidRDefault="009E1CE8" w:rsidP="009E1CE8">
      <w:pPr>
        <w:keepNext/>
        <w:jc w:val="center"/>
      </w:pPr>
      <w:r>
        <w:rPr>
          <w:noProof/>
          <w:lang w:eastAsia="pt-PT"/>
        </w:rPr>
        <w:lastRenderedPageBreak/>
        <w:drawing>
          <wp:inline distT="0" distB="0" distL="0" distR="0" wp14:anchorId="652F8233" wp14:editId="48A93B6A">
            <wp:extent cx="4500000" cy="423720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1">
                      <a:extLst>
                        <a:ext uri="{28A0092B-C50C-407E-A947-70E740481C1C}">
                          <a14:useLocalDpi xmlns:a14="http://schemas.microsoft.com/office/drawing/2010/main" val="0"/>
                        </a:ext>
                      </a:extLst>
                    </a:blip>
                    <a:stretch>
                      <a:fillRect/>
                    </a:stretch>
                  </pic:blipFill>
                  <pic:spPr>
                    <a:xfrm>
                      <a:off x="0" y="0"/>
                      <a:ext cx="4500000" cy="4237200"/>
                    </a:xfrm>
                    <a:prstGeom prst="rect">
                      <a:avLst/>
                    </a:prstGeom>
                  </pic:spPr>
                </pic:pic>
              </a:graphicData>
            </a:graphic>
          </wp:inline>
        </w:drawing>
      </w:r>
    </w:p>
    <w:p w14:paraId="2FCC0999" w14:textId="5A1D4AD3" w:rsidR="009E1CE8" w:rsidRPr="009E1CE8" w:rsidRDefault="009E1CE8" w:rsidP="009E1CE8">
      <w:pPr>
        <w:pStyle w:val="Legenda"/>
        <w:jc w:val="center"/>
      </w:pPr>
      <w:bookmarkStart w:id="83" w:name="_Toc513115408"/>
      <w:r>
        <w:t xml:space="preserve">Figura </w:t>
      </w:r>
      <w:fldSimple w:instr=" SEQ Figura \* ARABIC ">
        <w:r w:rsidR="00D42BC4">
          <w:rPr>
            <w:noProof/>
          </w:rPr>
          <w:t>47</w:t>
        </w:r>
      </w:fldSimple>
      <w:r>
        <w:t xml:space="preserve"> - Maquete da máquina desligada e </w:t>
      </w:r>
      <w:r w:rsidRPr="003F4AA8">
        <w:rPr>
          <w:i/>
        </w:rPr>
        <w:t>tabs</w:t>
      </w:r>
      <w:r>
        <w:t xml:space="preserve"> MDI e Parâmetros visíveis</w:t>
      </w:r>
      <w:bookmarkEnd w:id="83"/>
    </w:p>
    <w:p w14:paraId="749CC73A" w14:textId="77777777" w:rsidR="00B31239" w:rsidRDefault="00B31239" w:rsidP="00B31239">
      <w:r w:rsidRPr="0050469D">
        <w:t xml:space="preserve">Após a criação da primeira versão </w:t>
      </w:r>
      <w:r>
        <w:t xml:space="preserve">estática </w:t>
      </w:r>
      <w:r w:rsidRPr="0050469D">
        <w:t>das maquetes, foi criada uma segunda versão</w:t>
      </w:r>
      <w:r>
        <w:t>. Esta versão permitia interatividade</w:t>
      </w:r>
      <w:r w:rsidRPr="0050469D">
        <w:t xml:space="preserve">, isto é, permitiam navegar entre ecrãs e </w:t>
      </w:r>
      <w:r w:rsidRPr="00B66FF8">
        <w:rPr>
          <w:i/>
        </w:rPr>
        <w:t>tabs</w:t>
      </w:r>
      <w:r w:rsidRPr="0050469D">
        <w:t xml:space="preserve"> da HMI, de forma a que fosse possível simular a execução de todas as tarefas. De referir ainda que estas respeitavam o tamanho do ecrã tátil que será utilizado no equipamento real de fabrico aditivo e foram criadas com recurso a uma ferramenta </w:t>
      </w:r>
      <w:r w:rsidRPr="00DC4B55">
        <w:rPr>
          <w:i/>
        </w:rPr>
        <w:t>web</w:t>
      </w:r>
      <w:r w:rsidRPr="0050469D">
        <w:t xml:space="preserve"> (</w:t>
      </w:r>
      <w:hyperlink r:id="rId62" w:history="1">
        <w:r w:rsidRPr="0050469D">
          <w:t>https://proto.io/</w:t>
        </w:r>
      </w:hyperlink>
      <w:r w:rsidRPr="0050469D">
        <w:t xml:space="preserve">) que permitiu exportar um protótipo em HTML e assim tornou possível a execução do mesmo no </w:t>
      </w:r>
      <w:r w:rsidRPr="0050469D">
        <w:rPr>
          <w:i/>
        </w:rPr>
        <w:t>browser</w:t>
      </w:r>
      <w:r w:rsidRPr="0050469D">
        <w:t xml:space="preserve"> e consequente navegação entre ecrãs (ver imagens seguintes).</w:t>
      </w:r>
    </w:p>
    <w:p w14:paraId="63F0DA71" w14:textId="76C687CD" w:rsidR="00CC07E8" w:rsidRDefault="00CC07E8" w:rsidP="00FE7373"/>
    <w:p w14:paraId="4B1DDB6B" w14:textId="77777777" w:rsidR="00CC07E8" w:rsidRDefault="00CC07E8" w:rsidP="00082531">
      <w:pPr>
        <w:keepNext/>
        <w:jc w:val="center"/>
      </w:pPr>
      <w:r>
        <w:rPr>
          <w:noProof/>
          <w:lang w:eastAsia="pt-PT"/>
        </w:rPr>
        <w:lastRenderedPageBreak/>
        <w:drawing>
          <wp:inline distT="0" distB="0" distL="0" distR="0" wp14:anchorId="6E90F425" wp14:editId="48416E46">
            <wp:extent cx="4500000" cy="2556000"/>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500000" cy="2556000"/>
                    </a:xfrm>
                    <a:prstGeom prst="rect">
                      <a:avLst/>
                    </a:prstGeom>
                  </pic:spPr>
                </pic:pic>
              </a:graphicData>
            </a:graphic>
          </wp:inline>
        </w:drawing>
      </w:r>
    </w:p>
    <w:p w14:paraId="3954B60A" w14:textId="5B15C466" w:rsidR="00CC07E8" w:rsidRPr="00DC4B55" w:rsidRDefault="00CC07E8" w:rsidP="00CC07E8">
      <w:pPr>
        <w:pStyle w:val="Legenda"/>
        <w:jc w:val="center"/>
      </w:pPr>
      <w:bookmarkStart w:id="84" w:name="_Toc513115409"/>
      <w:r w:rsidRPr="00DC4B55">
        <w:t xml:space="preserve">Figura </w:t>
      </w:r>
      <w:fldSimple w:instr=" SEQ Figura \* ARABIC ">
        <w:r w:rsidR="00D42BC4" w:rsidRPr="00DC4B55">
          <w:rPr>
            <w:noProof/>
          </w:rPr>
          <w:t>48</w:t>
        </w:r>
      </w:fldSimple>
      <w:r w:rsidRPr="00DC4B55">
        <w:t xml:space="preserve"> - Protótipo interativo em modo automático</w:t>
      </w:r>
      <w:bookmarkEnd w:id="84"/>
    </w:p>
    <w:p w14:paraId="23E913E8" w14:textId="6EDDA451" w:rsidR="00CC07E8" w:rsidRDefault="00CC07E8" w:rsidP="00CC07E8"/>
    <w:p w14:paraId="47F5A738" w14:textId="77777777" w:rsidR="00CC07E8" w:rsidRDefault="00CC07E8" w:rsidP="00CC07E8"/>
    <w:p w14:paraId="60233494" w14:textId="77777777" w:rsidR="00CC07E8" w:rsidRDefault="00CC07E8" w:rsidP="00082531">
      <w:pPr>
        <w:keepNext/>
        <w:jc w:val="center"/>
      </w:pPr>
      <w:r>
        <w:rPr>
          <w:noProof/>
          <w:lang w:eastAsia="pt-PT"/>
        </w:rPr>
        <w:drawing>
          <wp:inline distT="0" distB="0" distL="0" distR="0" wp14:anchorId="4AC4226B" wp14:editId="1D5E4EE8">
            <wp:extent cx="4500000" cy="253080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F68962C" w14:textId="1E04BEA4" w:rsidR="00CC07E8" w:rsidRPr="00CC07E8" w:rsidRDefault="00CC07E8" w:rsidP="00CC07E8">
      <w:pPr>
        <w:pStyle w:val="Legenda"/>
        <w:jc w:val="center"/>
      </w:pPr>
      <w:bookmarkStart w:id="85" w:name="_Toc513115410"/>
      <w:r>
        <w:t xml:space="preserve">Figura </w:t>
      </w:r>
      <w:fldSimple w:instr=" SEQ Figura \* ARABIC ">
        <w:r w:rsidR="00D42BC4">
          <w:rPr>
            <w:noProof/>
          </w:rPr>
          <w:t>49</w:t>
        </w:r>
      </w:fldSimple>
      <w:r>
        <w:t xml:space="preserve"> - Protótipo interativo em modo manual</w:t>
      </w:r>
      <w:bookmarkEnd w:id="85"/>
    </w:p>
    <w:p w14:paraId="72DA597E" w14:textId="2C4A7434" w:rsidR="00FE7373" w:rsidRDefault="00FE7373" w:rsidP="00FE7373"/>
    <w:p w14:paraId="7ED2E386" w14:textId="77777777" w:rsidR="00CC07E8" w:rsidRDefault="00CC07E8" w:rsidP="00082531">
      <w:pPr>
        <w:keepNext/>
        <w:jc w:val="center"/>
      </w:pPr>
      <w:r>
        <w:rPr>
          <w:noProof/>
          <w:lang w:eastAsia="pt-PT"/>
        </w:rPr>
        <w:lastRenderedPageBreak/>
        <w:drawing>
          <wp:inline distT="0" distB="0" distL="0" distR="0" wp14:anchorId="15E57CDF" wp14:editId="474E01B5">
            <wp:extent cx="4500000" cy="25380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500000" cy="2538000"/>
                    </a:xfrm>
                    <a:prstGeom prst="rect">
                      <a:avLst/>
                    </a:prstGeom>
                  </pic:spPr>
                </pic:pic>
              </a:graphicData>
            </a:graphic>
          </wp:inline>
        </w:drawing>
      </w:r>
    </w:p>
    <w:p w14:paraId="3F58BC24" w14:textId="347857CA" w:rsidR="001170E7" w:rsidRDefault="00CC07E8" w:rsidP="00CC07E8">
      <w:pPr>
        <w:pStyle w:val="Legenda"/>
        <w:jc w:val="center"/>
      </w:pPr>
      <w:bookmarkStart w:id="86" w:name="_Toc513115411"/>
      <w:r>
        <w:t xml:space="preserve">Figura </w:t>
      </w:r>
      <w:fldSimple w:instr=" SEQ Figura \* ARABIC ">
        <w:r w:rsidR="00D42BC4">
          <w:rPr>
            <w:noProof/>
          </w:rPr>
          <w:t>50</w:t>
        </w:r>
      </w:fldSimple>
      <w:r>
        <w:t xml:space="preserve"> - Protótipo interativo em modo MDI</w:t>
      </w:r>
      <w:bookmarkEnd w:id="86"/>
    </w:p>
    <w:p w14:paraId="6DF30581" w14:textId="07D0504B" w:rsidR="001170E7" w:rsidRDefault="001170E7" w:rsidP="00FE7373"/>
    <w:p w14:paraId="5DA5145A" w14:textId="651447AE" w:rsidR="008F4745" w:rsidRDefault="008F4745" w:rsidP="00280B1C">
      <w:r w:rsidRPr="0050469D">
        <w:t xml:space="preserve">Entre esta versão de maquetes e a primeira houve alguns ajustes feitos derivados de análise e reflexão feita </w:t>
      </w:r>
      <w:r w:rsidR="00070FB2">
        <w:t>à</w:t>
      </w:r>
      <w:r w:rsidRPr="0050469D">
        <w:t xml:space="preserve">s necessidades em conjunto com a forma como as funcionalidades estavam dispostas, nomeadamente na </w:t>
      </w:r>
      <w:r w:rsidRPr="00070FB2">
        <w:rPr>
          <w:i/>
        </w:rPr>
        <w:t>tab</w:t>
      </w:r>
      <w:r w:rsidRPr="0050469D">
        <w:t xml:space="preserve">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7" w:name="_Toc513115348"/>
      <w:r>
        <w:lastRenderedPageBreak/>
        <w:t>4.</w:t>
      </w:r>
      <w:r w:rsidR="00E95509">
        <w:t>2</w:t>
      </w:r>
      <w:r>
        <w:t xml:space="preserve"> Arquitetura Final</w:t>
      </w:r>
      <w:bookmarkEnd w:id="87"/>
    </w:p>
    <w:p w14:paraId="78CB4BDB" w14:textId="3CF9AB12" w:rsidR="00C660A2" w:rsidRPr="0050469D" w:rsidRDefault="003524BB" w:rsidP="00C660A2">
      <w:r w:rsidRPr="0050469D">
        <w:t xml:space="preserve">Ao longo dos anos as tecnologias </w:t>
      </w:r>
      <w:r w:rsidRPr="00DC4B55">
        <w:rPr>
          <w:i/>
        </w:rPr>
        <w:t>web</w:t>
      </w:r>
      <w:r w:rsidRPr="0050469D">
        <w:t xml:space="preserve"> cresceram e evoluíram nas várias vertentes, </w:t>
      </w:r>
      <w:r w:rsidR="00DA1C4E" w:rsidRPr="0050469D">
        <w:t xml:space="preserve">sendo uma delas o lado cliente que permite </w:t>
      </w:r>
      <w:r w:rsidR="00A23BA7" w:rsidRPr="0050469D">
        <w:t>que hoje em dia existam</w:t>
      </w:r>
      <w:r w:rsidR="00DA1C4E" w:rsidRPr="0050469D">
        <w:t xml:space="preserve"> aplicações com um elevado nível de complexidade e ainda assim com idêntico grau de usabilidade e excelência na qualidade da interface e dos componentes que</w:t>
      </w:r>
      <w:r w:rsidR="00B66FF8">
        <w:t xml:space="preserve"> a compõe</w:t>
      </w:r>
      <w:r w:rsidR="00AF79CE" w:rsidRPr="0050469D">
        <w:t>. Esta evolução</w:t>
      </w:r>
      <w:r w:rsidR="00DD4DE5" w:rsidRPr="0050469D">
        <w:t xml:space="preserve"> com a exposição de todo o seu potencial,</w:t>
      </w:r>
      <w:r w:rsidR="00AF79CE" w:rsidRPr="0050469D">
        <w:t xml:space="preserve"> aliada ao facto de uma aplicação </w:t>
      </w:r>
      <w:r w:rsidR="00AF79CE" w:rsidRPr="00DC4B55">
        <w:rPr>
          <w:i/>
        </w:rPr>
        <w:t>web</w:t>
      </w:r>
      <w:r w:rsidR="00AF79CE" w:rsidRPr="0050469D">
        <w:t xml:space="preserve"> ficar disponível na rede, isto é, independentemente do local físico poder aceder </w:t>
      </w:r>
      <w:r w:rsidR="002F2E72">
        <w:t>à</w:t>
      </w:r>
      <w:r w:rsidR="00AF79CE" w:rsidRPr="0050469D">
        <w:t xml:space="preserve"> mesma sem ser necessário instalar nada além do browser, fizeram-me tomar a decisão de desenvo</w:t>
      </w:r>
      <w:r w:rsidR="00DD4DE5" w:rsidRPr="0050469D">
        <w:t xml:space="preserve">lver a HMI com tecnologias </w:t>
      </w:r>
      <w:r w:rsidR="00DD4DE5" w:rsidRPr="00DC4B55">
        <w:rPr>
          <w:i/>
        </w:rPr>
        <w:t>web</w:t>
      </w:r>
      <w:r w:rsidR="00DD4DE5" w:rsidRPr="0050469D">
        <w:t xml:space="preserve">,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0071460F">
            <wp:extent cx="4500000" cy="28188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6">
                      <a:extLst>
                        <a:ext uri="{28A0092B-C50C-407E-A947-70E740481C1C}">
                          <a14:useLocalDpi xmlns:a14="http://schemas.microsoft.com/office/drawing/2010/main" val="0"/>
                        </a:ext>
                      </a:extLst>
                    </a:blip>
                    <a:stretch>
                      <a:fillRect/>
                    </a:stretch>
                  </pic:blipFill>
                  <pic:spPr>
                    <a:xfrm>
                      <a:off x="0" y="0"/>
                      <a:ext cx="4500000" cy="2818800"/>
                    </a:xfrm>
                    <a:prstGeom prst="rect">
                      <a:avLst/>
                    </a:prstGeom>
                  </pic:spPr>
                </pic:pic>
              </a:graphicData>
            </a:graphic>
          </wp:inline>
        </w:drawing>
      </w:r>
    </w:p>
    <w:p w14:paraId="16F87C2A" w14:textId="0ACEAD23" w:rsidR="00FE7373" w:rsidRDefault="00FC7D13" w:rsidP="00FC7D13">
      <w:pPr>
        <w:pStyle w:val="Legenda"/>
        <w:jc w:val="center"/>
      </w:pPr>
      <w:bookmarkStart w:id="88" w:name="_Toc513115412"/>
      <w:r>
        <w:t xml:space="preserve">Figura </w:t>
      </w:r>
      <w:fldSimple w:instr=" SEQ Figura \* ARABIC ">
        <w:r w:rsidR="00D42BC4">
          <w:rPr>
            <w:noProof/>
          </w:rPr>
          <w:t>51</w:t>
        </w:r>
      </w:fldSimple>
      <w:r>
        <w:t xml:space="preserve"> - Arquitetura </w:t>
      </w:r>
      <w:r w:rsidR="005D63D4">
        <w:t xml:space="preserve">da Solução </w:t>
      </w:r>
      <w:r>
        <w:t>Final</w:t>
      </w:r>
      <w:bookmarkEnd w:id="88"/>
    </w:p>
    <w:p w14:paraId="7F7FD1B2" w14:textId="22D20F48" w:rsidR="000649FA" w:rsidRPr="0050469D" w:rsidRDefault="00722EE6" w:rsidP="00431029">
      <w:r w:rsidRPr="0050469D">
        <w:t>Como se</w:t>
      </w:r>
      <w:r w:rsidR="00474276">
        <w:t xml:space="preserve"> pode constatar, o </w:t>
      </w:r>
      <w:r w:rsidR="00587746">
        <w:t>trabalho</w:t>
      </w:r>
      <w:r w:rsidR="00474276">
        <w:t xml:space="preserve"> </w:t>
      </w:r>
      <w:r w:rsidRPr="0050469D">
        <w:t xml:space="preserve">é composto por várias camadas, sendo </w:t>
      </w:r>
      <w:r w:rsidR="00652F6E" w:rsidRPr="0050469D">
        <w:t>uma d</w:t>
      </w:r>
      <w:r w:rsidRPr="0050469D">
        <w:t>elas a interface para o utilizador compo</w:t>
      </w:r>
      <w:r w:rsidR="00030F1F" w:rsidRPr="0050469D">
        <w:t xml:space="preserve">sta por HTML, CSS, JAVASCRIPT, D3.JS </w:t>
      </w:r>
      <w:r w:rsidRPr="0050469D">
        <w:t>(biblioteca de gráficos em javascript)</w:t>
      </w:r>
      <w:r w:rsidR="008772FD" w:rsidRPr="0050469D">
        <w:t xml:space="preserve"> e EMBER.JS (</w:t>
      </w:r>
      <w:r w:rsidR="008772FD" w:rsidRPr="0050469D">
        <w:rPr>
          <w:i/>
        </w:rPr>
        <w:t>framework</w:t>
      </w:r>
      <w:r w:rsidR="008772FD" w:rsidRPr="0050469D">
        <w:t xml:space="preserve"> para desenvolvimento de aplicações web)</w:t>
      </w:r>
      <w:r w:rsidRPr="0050469D">
        <w:t xml:space="preserve"> e este corresponde ao lado cliente do sistema.</w:t>
      </w:r>
    </w:p>
    <w:p w14:paraId="035A8A6F" w14:textId="17D31880" w:rsidR="00431029" w:rsidRPr="0050469D" w:rsidRDefault="00652F6E" w:rsidP="00431029">
      <w:r w:rsidRPr="0050469D">
        <w:lastRenderedPageBreak/>
        <w:t xml:space="preserve">Outra camada do sistema é o </w:t>
      </w:r>
      <w:r w:rsidR="00722EE6" w:rsidRPr="0050469D">
        <w:rPr>
          <w:i/>
        </w:rPr>
        <w:t>backend</w:t>
      </w:r>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w:t>
      </w:r>
      <w:r w:rsidR="00E9335C">
        <w:t xml:space="preserve"> (NoSQL)</w:t>
      </w:r>
      <w:r w:rsidR="00722EE6" w:rsidRPr="0050469D">
        <w:t>, RethinkDB, que permite armazenar e persistir informação relevante.</w:t>
      </w:r>
      <w:r w:rsidR="00980D84" w:rsidRPr="0050469D">
        <w:t xml:space="preserve"> A escolha destas tecnologias para o efeito foi motivada por diversos fatores</w:t>
      </w:r>
      <w:r w:rsidR="008D278F" w:rsidRPr="0050469D">
        <w:t xml:space="preserve">, </w:t>
      </w:r>
      <w:r w:rsidRPr="0050469D">
        <w:t xml:space="preserve">sendo que </w:t>
      </w:r>
      <w:r w:rsidR="008D278F" w:rsidRPr="0050469D">
        <w:t xml:space="preserve">em primeiro lugar para </w:t>
      </w:r>
      <w:r w:rsidR="008D278F" w:rsidRPr="0050469D">
        <w:rPr>
          <w:i/>
        </w:rPr>
        <w:t>backend</w:t>
      </w:r>
      <w:r w:rsidR="008D278F" w:rsidRPr="0050469D">
        <w:t xml:space="preserve"> da aplicação tinha que ser uma tecnologia para a qual o Twincat (tecnologia de automação utilizada) disponibilizasse uma interface, isto é, permitisse faci</w:t>
      </w:r>
      <w:r w:rsidR="00A76C98" w:rsidRPr="0050469D">
        <w:t>lmente estabelecer comunicação e também seria importante utilizar uma tecnologia que garanti</w:t>
      </w:r>
      <w:r w:rsidR="000649FA" w:rsidRPr="0050469D">
        <w:t>sse</w:t>
      </w:r>
      <w:r w:rsidR="00A76C98" w:rsidRPr="0050469D">
        <w:t xml:space="preserve"> fiabilidade e eficiência para transmissão da informação em tempo real. Estes pontos em conjunto com um artigo lido </w:t>
      </w:r>
      <w:r w:rsidR="00A76C98"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t>
      </w:r>
      <w:r w:rsidR="00A76C98" w:rsidRPr="00DC4B55">
        <w:rPr>
          <w:i/>
        </w:rPr>
        <w:t>Web-Based</w:t>
      </w:r>
      <w:r w:rsidR="00A76C98" w:rsidRPr="0050469D">
        <w:t xml:space="preserve"> para Controlo e Automação, que relata a implementação de um sistema</w:t>
      </w:r>
      <w:r w:rsidR="00431029" w:rsidRPr="0050469D">
        <w:t xml:space="preserve"> baseado em tecnologias </w:t>
      </w:r>
      <w:r w:rsidR="00431029" w:rsidRPr="00DC4B55">
        <w:rPr>
          <w:i/>
        </w:rPr>
        <w:t>web</w:t>
      </w:r>
      <w:r w:rsidR="00431029" w:rsidRPr="0050469D">
        <w:t xml:space="preserve"> para controlo remoto de PLCs de um laboratório de controlo onde a camada de automação está assente nas mesmas tecnologias que este </w:t>
      </w:r>
      <w:r w:rsidR="00587746">
        <w:t>trabalho</w:t>
      </w:r>
      <w:r w:rsidR="00431029" w:rsidRPr="0050469D">
        <w:t xml:space="preserve"> (Twincat, do fabricante Beckhoff) e a camada de </w:t>
      </w:r>
      <w:r w:rsidR="00431029" w:rsidRPr="0050469D">
        <w:rPr>
          <w:i/>
        </w:rPr>
        <w:t>backend</w:t>
      </w:r>
      <w:r w:rsidR="00431029" w:rsidRPr="0050469D">
        <w:t xml:space="preserve"> assenta em NodeJS, foram fundamentais para a tomada de decisão de assumir o </w:t>
      </w:r>
      <w:r w:rsidR="00431029" w:rsidRPr="0050469D">
        <w:rPr>
          <w:i/>
        </w:rPr>
        <w:t>backend</w:t>
      </w:r>
      <w:r w:rsidR="00431029" w:rsidRPr="0050469D">
        <w:t xml:space="preserve"> na mesma tecnologia. A juntar a isto, importa também realçar o facto de o NodeJS ser uma tecnologia recente, que tem como principais características o facto de ser orientada a eventos</w:t>
      </w:r>
      <w:r w:rsidR="00EB7AD5" w:rsidRPr="0050469D">
        <w:t xml:space="preserve"> e </w:t>
      </w:r>
      <w:r w:rsidR="00431029" w:rsidRPr="0050469D">
        <w:t xml:space="preserve">de ter </w:t>
      </w:r>
      <w:r w:rsidR="00EB7AD5" w:rsidRPr="0050469D">
        <w:t>sido pensada desde o início para programação assíncrona</w:t>
      </w:r>
      <w:r w:rsidR="000649FA" w:rsidRPr="0050469D">
        <w:t xml:space="preserve">, que em conjunto com a livraria de </w:t>
      </w:r>
      <w:r w:rsidR="00DC4B55">
        <w:t>J</w:t>
      </w:r>
      <w:r w:rsidR="000649FA" w:rsidRPr="0050469D">
        <w:t>avascript Socket.IO</w:t>
      </w:r>
      <w:r w:rsidR="001C2689" w:rsidRPr="0050469D">
        <w:t xml:space="preserve"> (https://socket.io/)</w:t>
      </w:r>
      <w:r w:rsidR="000649FA" w:rsidRPr="0050469D">
        <w:t xml:space="preserve"> torna o cenário propício para aplicações com transmissão de dados em tempo real.</w:t>
      </w:r>
    </w:p>
    <w:p w14:paraId="2B094E10" w14:textId="35D79DEA" w:rsidR="000649FA" w:rsidRPr="0050469D" w:rsidRDefault="000649FA" w:rsidP="00431029">
      <w:r w:rsidRPr="0050469D">
        <w:t xml:space="preserve">Em relação </w:t>
      </w:r>
      <w:r w:rsidR="002F2E72">
        <w:t>à</w:t>
      </w:r>
      <w:r w:rsidRPr="0050469D">
        <w:t xml:space="preserve"> base de dados, a opção tomada foi por uma documental, a RethinkDB (https://www.rethinkdb.com/)</w:t>
      </w:r>
      <w:r w:rsidR="00D20C56" w:rsidRPr="0050469D">
        <w:t xml:space="preserve">,por ter uma arquitetura robusta e um motor otimizado para aplicações em tempo real, em conjunto com outras características técnicas que tornam o emparelhamento com o NodeJS fácil de configurar. </w:t>
      </w:r>
      <w:r w:rsidR="005331D9" w:rsidRPr="0050469D">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Beckhoff (</w:t>
      </w:r>
      <w:hyperlink r:id="rId67" w:history="1">
        <w:r w:rsidRPr="0050469D">
          <w:rPr>
            <w:rStyle w:val="Hiperligao"/>
          </w:rPr>
          <w:t>https://www.beckhoff.com/</w:t>
        </w:r>
      </w:hyperlink>
      <w:r w:rsidRPr="0050469D">
        <w:t xml:space="preserve">), sendo o </w:t>
      </w:r>
      <w:r w:rsidRPr="0050469D">
        <w:rPr>
          <w:i/>
        </w:rPr>
        <w:t>software</w:t>
      </w:r>
      <w:r w:rsidRPr="0050469D">
        <w:t xml:space="preserve"> Twincat 3 (</w:t>
      </w:r>
      <w:hyperlink r:id="rId68" w:history="1">
        <w:r w:rsidRPr="0050469D">
          <w:rPr>
            <w:rStyle w:val="Hiperligao"/>
          </w:rPr>
          <w:t>https://www.beckhoff.com/english.asp?twincat/twincat-3.htm</w:t>
        </w:r>
      </w:hyperlink>
      <w:r w:rsidRPr="0050469D">
        <w:t xml:space="preserve">) o que permite </w:t>
      </w:r>
      <w:r w:rsidR="000C3E3A" w:rsidRPr="0050469D">
        <w:t xml:space="preserve">comunicar com o </w:t>
      </w:r>
      <w:r w:rsidR="000C3E3A" w:rsidRPr="0050469D">
        <w:rPr>
          <w:i/>
        </w:rPr>
        <w:t>backend</w:t>
      </w:r>
      <w:r w:rsidR="000C3E3A" w:rsidRPr="0050469D">
        <w:t xml:space="preserve"> em NodeJS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9" w:name="_Toc513115349"/>
      <w:r>
        <w:t>4.</w:t>
      </w:r>
      <w:r w:rsidR="00E95509">
        <w:t>3</w:t>
      </w:r>
      <w:r>
        <w:t xml:space="preserve"> </w:t>
      </w:r>
      <w:r w:rsidR="00590541">
        <w:t>Avaliação</w:t>
      </w:r>
      <w:r>
        <w:t xml:space="preserve"> da Interface</w:t>
      </w:r>
      <w:bookmarkEnd w:id="89"/>
    </w:p>
    <w:p w14:paraId="7A0A0815" w14:textId="2E624EDC"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w:t>
      </w:r>
      <w:r w:rsidR="0018519A">
        <w:lastRenderedPageBreak/>
        <w:t xml:space="preserve">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EE54F9">
        <w:t>.</w:t>
      </w:r>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w:t>
      </w:r>
      <w:r w:rsidR="002F2E72">
        <w:t>à</w:t>
      </w:r>
      <w:r w:rsidR="00855BDC">
        <w:t xml:space="preserve">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9F14E0">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noteIndex" : 0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09B5ECA8"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50469D">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50469D">
        <w:fldChar w:fldCharType="begin" w:fldLock="1"/>
      </w:r>
      <w:r w:rsidR="009F14E0">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noteIndex" : 0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FE195C" w:rsidRPr="0050469D">
        <w:t xml:space="preserve"> um grupo de 5 utilizadores poderá ser suficiente para obter resultados de valor e cobrir aproximadamente 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 figura abaixo.</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drawing>
          <wp:inline distT="0" distB="0" distL="0" distR="0" wp14:anchorId="39730071" wp14:editId="015C75B3">
            <wp:extent cx="4500000" cy="2689200"/>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69">
                      <a:extLst>
                        <a:ext uri="{28A0092B-C50C-407E-A947-70E740481C1C}">
                          <a14:useLocalDpi xmlns:a14="http://schemas.microsoft.com/office/drawing/2010/main" val="0"/>
                        </a:ext>
                      </a:extLst>
                    </a:blip>
                    <a:stretch>
                      <a:fillRect/>
                    </a:stretch>
                  </pic:blipFill>
                  <pic:spPr>
                    <a:xfrm>
                      <a:off x="0" y="0"/>
                      <a:ext cx="4500000" cy="2689200"/>
                    </a:xfrm>
                    <a:prstGeom prst="rect">
                      <a:avLst/>
                    </a:prstGeom>
                  </pic:spPr>
                </pic:pic>
              </a:graphicData>
            </a:graphic>
          </wp:inline>
        </w:drawing>
      </w:r>
    </w:p>
    <w:p w14:paraId="08B7B23E" w14:textId="7B73FF67" w:rsidR="006F713A" w:rsidRDefault="006F713A" w:rsidP="006F713A">
      <w:pPr>
        <w:pStyle w:val="Legenda"/>
        <w:jc w:val="center"/>
      </w:pPr>
      <w:bookmarkStart w:id="90" w:name="_Toc513115413"/>
      <w:r>
        <w:t xml:space="preserve">Figura </w:t>
      </w:r>
      <w:fldSimple w:instr=" SEQ Figura \* ARABIC ">
        <w:r w:rsidR="00D42BC4">
          <w:rPr>
            <w:noProof/>
          </w:rPr>
          <w:t>52</w:t>
        </w:r>
      </w:fldSimple>
      <w:r>
        <w:t xml:space="preserve"> - Problemas de Usabilidade vs Número de Utilizadores.</w:t>
      </w:r>
      <w:bookmarkEnd w:id="90"/>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700EE08D" w:rsidR="00FE195C" w:rsidRDefault="001672B5" w:rsidP="00280B1C">
      <w:r w:rsidRPr="0050469D">
        <w:lastRenderedPageBreak/>
        <w:t>O gráfico gerado considera no eixo do X o número de utilizadores para efetuar testes e no eixo do Y a percentagem de problemas de usabilidade encontrados, e a</w:t>
      </w:r>
      <w:r w:rsidR="006F713A" w:rsidRPr="0050469D">
        <w:t xml:space="preserve">través do </w:t>
      </w:r>
      <w:r w:rsidRPr="0050469D">
        <w:t>mesmo</w:t>
      </w:r>
      <w:r w:rsidR="006F713A" w:rsidRPr="0050469D">
        <w:t xml:space="preserve"> é possível perceber que </w:t>
      </w:r>
      <w:r w:rsidR="00444CB0" w:rsidRPr="0050469D">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sidRPr="0050469D">
        <w:t>situações novas</w:t>
      </w:r>
      <w:r w:rsidR="00444CB0" w:rsidRPr="0050469D">
        <w:t xml:space="preserve">. </w:t>
      </w:r>
      <w:r w:rsidR="00E62BBB" w:rsidRPr="0050469D">
        <w:t xml:space="preserve">No </w:t>
      </w:r>
      <w:r w:rsidR="00587746">
        <w:t>trabalho</w:t>
      </w:r>
      <w:r w:rsidR="00E62BBB" w:rsidRPr="0050469D">
        <w:t xml:space="preserve"> desenvolvido no âmbito desta tese, foi apenas possível envolver um grupo de 4 (quatro) utilizadores para efeitos de teste e avaliação da interface, que </w:t>
      </w:r>
      <w:r w:rsidR="00E62BBB">
        <w:t xml:space="preserve">utilizando os argumentos de </w:t>
      </w:r>
      <w:r w:rsidR="00E62BBB" w:rsidRPr="0050469D">
        <w:t>Nielsen numa primeira iteração de testes serviriam para cobrir aproximadamente 80% dos problemas de usabilidade.</w:t>
      </w:r>
    </w:p>
    <w:p w14:paraId="04CB51DD" w14:textId="3E5A4B64"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SUS (</w:t>
      </w:r>
      <w:r w:rsidR="00766D60" w:rsidRPr="00B66FF8">
        <w:rPr>
          <w:i/>
        </w:rPr>
        <w:t>System Usability Scale</w:t>
      </w:r>
      <w:r w:rsidR="00766D60">
        <w:t xml:space="preserv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9F14E0">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noteIndex" : 0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187B82">
      <w:pPr>
        <w:keepNext/>
        <w:jc w:val="center"/>
      </w:pPr>
      <w:r>
        <w:rPr>
          <w:noProof/>
          <w:lang w:eastAsia="pt-PT"/>
        </w:rPr>
        <w:drawing>
          <wp:inline distT="0" distB="0" distL="0" distR="0" wp14:anchorId="78AC809E" wp14:editId="13EBCA86">
            <wp:extent cx="4950493" cy="1504950"/>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0">
                      <a:extLst>
                        <a:ext uri="{28A0092B-C50C-407E-A947-70E740481C1C}">
                          <a14:useLocalDpi xmlns:a14="http://schemas.microsoft.com/office/drawing/2010/main" val="0"/>
                        </a:ext>
                      </a:extLst>
                    </a:blip>
                    <a:stretch>
                      <a:fillRect/>
                    </a:stretch>
                  </pic:blipFill>
                  <pic:spPr>
                    <a:xfrm>
                      <a:off x="0" y="0"/>
                      <a:ext cx="4964560" cy="1509226"/>
                    </a:xfrm>
                    <a:prstGeom prst="rect">
                      <a:avLst/>
                    </a:prstGeom>
                  </pic:spPr>
                </pic:pic>
              </a:graphicData>
            </a:graphic>
          </wp:inline>
        </w:drawing>
      </w:r>
    </w:p>
    <w:p w14:paraId="36DA558B" w14:textId="39DE34C3" w:rsidR="008D067A" w:rsidRDefault="008D067A" w:rsidP="008D067A">
      <w:pPr>
        <w:pStyle w:val="Legenda"/>
        <w:jc w:val="center"/>
      </w:pPr>
      <w:bookmarkStart w:id="91" w:name="_Toc513115455"/>
      <w:r>
        <w:t xml:space="preserve">Tabela </w:t>
      </w:r>
      <w:fldSimple w:instr=" SEQ Tabela \* ARABIC ">
        <w:r w:rsidR="00D42BC4">
          <w:rPr>
            <w:noProof/>
          </w:rPr>
          <w:t>2</w:t>
        </w:r>
      </w:fldSimple>
      <w:r>
        <w:t xml:space="preserve"> - Avaliação com SUS (</w:t>
      </w:r>
      <w:r w:rsidRPr="00B66FF8">
        <w:rPr>
          <w:i/>
        </w:rPr>
        <w:t>System Usability Scale</w:t>
      </w:r>
      <w:r>
        <w:t>)</w:t>
      </w:r>
      <w:bookmarkEnd w:id="91"/>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w:t>
      </w:r>
      <w:r w:rsidR="00F112A7" w:rsidRPr="0050469D">
        <w:lastRenderedPageBreak/>
        <w:t>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187B82">
      <w:pPr>
        <w:keepNext/>
        <w:jc w:val="center"/>
      </w:pPr>
      <w:r>
        <w:rPr>
          <w:rFonts w:eastAsia="MS Mincho"/>
          <w:noProof/>
          <w:lang w:eastAsia="pt-PT"/>
        </w:rPr>
        <w:drawing>
          <wp:inline distT="0" distB="0" distL="0" distR="0" wp14:anchorId="4857B5EE" wp14:editId="4836128D">
            <wp:extent cx="4950000" cy="4370400"/>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1">
                      <a:extLst>
                        <a:ext uri="{28A0092B-C50C-407E-A947-70E740481C1C}">
                          <a14:useLocalDpi xmlns:a14="http://schemas.microsoft.com/office/drawing/2010/main" val="0"/>
                        </a:ext>
                      </a:extLst>
                    </a:blip>
                    <a:stretch>
                      <a:fillRect/>
                    </a:stretch>
                  </pic:blipFill>
                  <pic:spPr>
                    <a:xfrm>
                      <a:off x="0" y="0"/>
                      <a:ext cx="4950000" cy="4370400"/>
                    </a:xfrm>
                    <a:prstGeom prst="rect">
                      <a:avLst/>
                    </a:prstGeom>
                  </pic:spPr>
                </pic:pic>
              </a:graphicData>
            </a:graphic>
          </wp:inline>
        </w:drawing>
      </w:r>
    </w:p>
    <w:p w14:paraId="5DA71A67" w14:textId="096B4AD6" w:rsidR="00A55619" w:rsidRDefault="00A55619" w:rsidP="00A55619">
      <w:pPr>
        <w:pStyle w:val="Legenda"/>
        <w:jc w:val="center"/>
      </w:pPr>
      <w:bookmarkStart w:id="92" w:name="_Toc513115456"/>
      <w:r>
        <w:t xml:space="preserve">Tabela </w:t>
      </w:r>
      <w:fldSimple w:instr=" SEQ Tabela \* ARABIC ">
        <w:r w:rsidR="00D42BC4">
          <w:rPr>
            <w:noProof/>
          </w:rPr>
          <w:t>3</w:t>
        </w:r>
      </w:fldSimple>
      <w:r>
        <w:t xml:space="preserve"> - </w:t>
      </w:r>
      <w:r w:rsidRPr="00606A6E">
        <w:t>Sugestões de Melhoria dos Utilizadores</w:t>
      </w:r>
      <w:bookmarkEnd w:id="92"/>
    </w:p>
    <w:p w14:paraId="2817EDA0" w14:textId="7F32C737" w:rsidR="006711A1" w:rsidRPr="0050469D" w:rsidRDefault="006711A1" w:rsidP="00A55619">
      <w:pPr>
        <w:keepNext/>
      </w:pPr>
      <w:r w:rsidRPr="0050469D">
        <w:lastRenderedPageBreak/>
        <w:t>As sugestões deixadas pelos utilizadores visavam de uma forma geral a melhoria do controlo e manuseamento do equipamento, assim como a obtenção do máximo de informação útil.</w:t>
      </w:r>
    </w:p>
    <w:p w14:paraId="5A118942" w14:textId="46BF8083" w:rsidR="006711A1" w:rsidRPr="0050469D" w:rsidRDefault="006711A1" w:rsidP="00A55619">
      <w:pPr>
        <w:keepNext/>
      </w:pPr>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1FBDDDEF" w:rsidR="006711A1" w:rsidRPr="0050469D" w:rsidRDefault="00F47953" w:rsidP="00F47953">
      <w:pPr>
        <w:keepNext/>
      </w:pPr>
      <w:r w:rsidRPr="0050469D">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50469D">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93" w:name="_Toc513115350"/>
      <w:r>
        <w:lastRenderedPageBreak/>
        <w:t>4.</w:t>
      </w:r>
      <w:r w:rsidR="00E95509">
        <w:t>4</w:t>
      </w:r>
      <w:r>
        <w:t xml:space="preserve"> Sistema Desenvolvido</w:t>
      </w:r>
      <w:bookmarkEnd w:id="93"/>
    </w:p>
    <w:p w14:paraId="03EE179C" w14:textId="178EB197"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deste capítulo</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 Uns terão influenciado o produto final de forma mais leviana, outros de forma mais explícita, mas todos acabaram por contribuir e por me encaminhar para o</w:t>
      </w:r>
      <w:r w:rsidR="009D5911" w:rsidRPr="0050469D">
        <w:t xml:space="preserve"> que</w:t>
      </w:r>
      <w:r w:rsidR="006D6D0D" w:rsidRPr="0050469D">
        <w:t xml:space="preserve"> será descrito neste capítulo.</w:t>
      </w:r>
    </w:p>
    <w:p w14:paraId="2031ECE6" w14:textId="0619CEC4" w:rsidR="007E7708" w:rsidRDefault="007E7708" w:rsidP="007E7708">
      <w:r w:rsidRPr="0050469D">
        <w:t xml:space="preserve">Posto isto, antes de avançar para </w:t>
      </w:r>
      <w:r>
        <w:t>a descrição da solução final</w:t>
      </w:r>
      <w:r w:rsidRPr="0050469D">
        <w:t xml:space="preserve"> </w:t>
      </w:r>
      <w:r>
        <w:t>torna-se relevante</w:t>
      </w:r>
      <w:r w:rsidRPr="0050469D">
        <w:t xml:space="preserve"> referenciar um</w:t>
      </w:r>
      <w:r>
        <w:t xml:space="preserve">a questão </w:t>
      </w:r>
      <w:r w:rsidRPr="0050469D">
        <w:t>importante referente ao equipamento. A estrutura física do mesmo assenta num esquema de 5 eixos, sendo eles os eixos do X, Y e Z para movimentação da cabeça extrusora e os eixos B e C que estão relacionados com a movimentação do tabuleiro para onde o material é ex</w:t>
      </w:r>
      <w:r w:rsidR="00CE5D14">
        <w:t>trudido. O eixo B diz respeito à</w:t>
      </w:r>
      <w:r w:rsidRPr="0050469D">
        <w:t xml:space="preserve"> incl</w:t>
      </w:r>
      <w:r w:rsidR="00CE5D14">
        <w:t>inação do tabuleiro e o eixo C à</w:t>
      </w:r>
      <w:r w:rsidRPr="0050469D">
        <w:t xml:space="preserve"> rotação do tabuleiro sobre si próprio (ver figura seguinte). Um dos principais desafios de implementação de uma interface que controla a movimentação de um conjunto de eixos é precisamente a representação gráfica que cada um deles tem, para que em conjunto com a sua posição permita ao utilizador compreender mais rapidamente o que está a acontecer com os mesmos durante períodos de impress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492F8043">
            <wp:extent cx="4500000" cy="392040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2">
                      <a:extLst>
                        <a:ext uri="{28A0092B-C50C-407E-A947-70E740481C1C}">
                          <a14:useLocalDpi xmlns:a14="http://schemas.microsoft.com/office/drawing/2010/main" val="0"/>
                        </a:ext>
                      </a:extLst>
                    </a:blip>
                    <a:stretch>
                      <a:fillRect/>
                    </a:stretch>
                  </pic:blipFill>
                  <pic:spPr>
                    <a:xfrm>
                      <a:off x="0" y="0"/>
                      <a:ext cx="4500000" cy="3920400"/>
                    </a:xfrm>
                    <a:prstGeom prst="rect">
                      <a:avLst/>
                    </a:prstGeom>
                  </pic:spPr>
                </pic:pic>
              </a:graphicData>
            </a:graphic>
          </wp:inline>
        </w:drawing>
      </w:r>
    </w:p>
    <w:p w14:paraId="304301AF" w14:textId="5814B9C0" w:rsidR="000440FA" w:rsidRDefault="00C33135" w:rsidP="00C33135">
      <w:pPr>
        <w:pStyle w:val="Legenda"/>
        <w:jc w:val="center"/>
      </w:pPr>
      <w:bookmarkStart w:id="94" w:name="_Toc513115414"/>
      <w:r>
        <w:t xml:space="preserve">Figura </w:t>
      </w:r>
      <w:fldSimple w:instr=" SEQ Figura \* ARABIC ">
        <w:r w:rsidR="00D42BC4">
          <w:rPr>
            <w:noProof/>
          </w:rPr>
          <w:t>53</w:t>
        </w:r>
      </w:fldSimple>
      <w:r>
        <w:t xml:space="preserve"> - Esquema de eixos do equipamento</w:t>
      </w:r>
      <w:bookmarkEnd w:id="94"/>
    </w:p>
    <w:p w14:paraId="6C82002D" w14:textId="77777777" w:rsidR="00F82D5A" w:rsidRDefault="00F82D5A" w:rsidP="00280B1C"/>
    <w:p w14:paraId="61F4C1BF" w14:textId="54CBA0EB" w:rsidR="00D8089A" w:rsidRDefault="0081428B" w:rsidP="00280B1C">
      <w:r w:rsidRPr="0050469D">
        <w:t xml:space="preserve">O sistema desenvolvido é </w:t>
      </w:r>
      <w:r w:rsidR="001349AC" w:rsidRPr="0050469D">
        <w:t>disponibilizado</w:t>
      </w:r>
      <w:r w:rsidRPr="0050469D">
        <w:t xml:space="preserve"> </w:t>
      </w:r>
      <w:r w:rsidR="0049374B" w:rsidRPr="0050469D">
        <w:t>a</w:t>
      </w:r>
      <w:r w:rsidRPr="0050469D">
        <w:t>o utilizador através de uma interface web,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r w:rsidR="002E33DD" w:rsidRPr="0050469D">
        <w:rPr>
          <w:i/>
        </w:rPr>
        <w:t>backend</w:t>
      </w:r>
      <w:r w:rsidRPr="0050469D">
        <w:t xml:space="preserve"> desenvolvida </w:t>
      </w:r>
      <w:r w:rsidR="0049374B" w:rsidRPr="0050469D">
        <w:t xml:space="preserve">com recurso </w:t>
      </w:r>
      <w:r w:rsidR="002F2E72">
        <w:t>à</w:t>
      </w:r>
      <w:r w:rsidR="0049374B" w:rsidRPr="0050469D">
        <w:t xml:space="preserve"> tecnologia</w:t>
      </w:r>
      <w:r w:rsidRPr="0050469D">
        <w:t xml:space="preserve"> NodeJS (ver </w:t>
      </w:r>
      <w:r w:rsidR="00FE3E3A" w:rsidRPr="0050469D">
        <w:t xml:space="preserve">capítulo </w:t>
      </w:r>
      <w:r w:rsidRPr="0050469D">
        <w:t>4.2 Arquitetura Final) e</w:t>
      </w:r>
      <w:r w:rsidR="0049374B" w:rsidRPr="0050469D">
        <w:t xml:space="preserve"> </w:t>
      </w:r>
      <w:r w:rsidR="00FE3E3A" w:rsidRPr="0050469D">
        <w:t>a</w:t>
      </w:r>
      <w:r w:rsidR="0049374B" w:rsidRPr="0050469D">
        <w:t xml:space="preserve"> uma base de dados documental, </w:t>
      </w:r>
      <w:r w:rsidRPr="0050469D">
        <w:t>RethinkDB</w:t>
      </w:r>
      <w:r w:rsidR="0049374B" w:rsidRPr="0050469D">
        <w:t>,</w:t>
      </w:r>
      <w:r w:rsidRPr="0050469D">
        <w:t xml:space="preserve"> que</w:t>
      </w:r>
      <w:r w:rsidR="0049374B" w:rsidRPr="0050469D">
        <w:t xml:space="preserve"> por sua vez,</w:t>
      </w:r>
      <w:r w:rsidRPr="0050469D">
        <w:t xml:space="preserve"> estão con</w:t>
      </w:r>
      <w:r w:rsidR="00922AE0" w:rsidRPr="0050469D">
        <w:t xml:space="preserve">ectados </w:t>
      </w:r>
      <w:r w:rsidR="002F2E72">
        <w:t>à</w:t>
      </w:r>
      <w:r w:rsidR="00922AE0" w:rsidRPr="0050469D">
        <w:t xml:space="preserve"> solução de automação Twincat.</w:t>
      </w:r>
    </w:p>
    <w:p w14:paraId="509E3974" w14:textId="77777777" w:rsidR="002A0844" w:rsidRDefault="002A0844">
      <w:r>
        <w:br w:type="page"/>
      </w:r>
    </w:p>
    <w:p w14:paraId="5863A22D" w14:textId="5C5554AC" w:rsidR="00D8089A" w:rsidRDefault="0081428B" w:rsidP="00ED1019">
      <w:r w:rsidRPr="0050469D">
        <w:lastRenderedPageBreak/>
        <w:t>Assim, o</w:t>
      </w:r>
      <w:r w:rsidR="00DB464B" w:rsidRPr="0050469D">
        <w:t xml:space="preserve"> ecrã inicial disponibilizado ao utilizador é o </w:t>
      </w:r>
      <w:r w:rsidR="009C086E" w:rsidRPr="0050469D">
        <w:t>da figura abaixo</w:t>
      </w:r>
      <w:r w:rsidR="00DB464B" w:rsidRPr="0050469D">
        <w:t>:</w:t>
      </w:r>
    </w:p>
    <w:p w14:paraId="048710BB" w14:textId="083CF1FB" w:rsidR="00E6103A" w:rsidRDefault="00E6103A" w:rsidP="002F2985">
      <w:pPr>
        <w:keepNext/>
        <w:jc w:val="center"/>
      </w:pPr>
      <w:r>
        <w:rPr>
          <w:noProof/>
          <w:lang w:eastAsia="pt-PT"/>
        </w:rPr>
        <w:drawing>
          <wp:inline distT="0" distB="0" distL="0" distR="0" wp14:anchorId="6F7FBAA5" wp14:editId="4CC6B2C5">
            <wp:extent cx="4500000" cy="253080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3FA8432E" w14:textId="0A505A7C" w:rsidR="00E6103A" w:rsidRDefault="00E6103A" w:rsidP="00E6103A">
      <w:pPr>
        <w:pStyle w:val="Legenda"/>
        <w:jc w:val="center"/>
      </w:pPr>
      <w:bookmarkStart w:id="95" w:name="_Toc513115415"/>
      <w:r>
        <w:t xml:space="preserve">Figura </w:t>
      </w:r>
      <w:fldSimple w:instr=" SEQ Figura \* ARABIC ">
        <w:r w:rsidR="00D42BC4">
          <w:rPr>
            <w:noProof/>
          </w:rPr>
          <w:t>54</w:t>
        </w:r>
      </w:fldSimple>
      <w:r>
        <w:t xml:space="preserve"> - Ecrã Inicial</w:t>
      </w:r>
      <w:bookmarkEnd w:id="95"/>
    </w:p>
    <w:p w14:paraId="676B168B" w14:textId="77777777"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55BB4A09"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w:t>
      </w:r>
      <w:r w:rsidR="002F2E72">
        <w:t>à</w:t>
      </w:r>
      <w:r w:rsidR="002F2985" w:rsidRPr="0050469D">
        <w:t xml:space="preserve">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w:t>
      </w:r>
      <w:r w:rsidR="002F2E72">
        <w:t>à</w:t>
      </w:r>
      <w:r w:rsidR="002F2985" w:rsidRPr="0050469D">
        <w:t xml:space="preserve">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CA7C38" w:rsidRPr="0050469D">
        <w:t xml:space="preserve"> Nas duas figuras s</w:t>
      </w:r>
      <w:r w:rsidR="00334B4B" w:rsidRPr="0050469D">
        <w:t>eguintes 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eastAsia="pt-PT"/>
        </w:rPr>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4">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73D54CB9" w:rsidR="000D3764" w:rsidRDefault="000D3764" w:rsidP="000D3764">
      <w:pPr>
        <w:pStyle w:val="Legenda"/>
        <w:jc w:val="center"/>
      </w:pPr>
      <w:bookmarkStart w:id="96" w:name="_Toc513115416"/>
      <w:r>
        <w:t xml:space="preserve">Figura </w:t>
      </w:r>
      <w:fldSimple w:instr=" SEQ Figura \* ARABIC ">
        <w:r w:rsidR="00D42BC4">
          <w:rPr>
            <w:noProof/>
          </w:rPr>
          <w:t>55</w:t>
        </w:r>
      </w:fldSimple>
      <w:r>
        <w:t xml:space="preserve"> - Eixos B e C</w:t>
      </w:r>
      <w:bookmarkEnd w:id="96"/>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5">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0CC9DE92" w:rsidR="000D3764" w:rsidRDefault="000D3764" w:rsidP="000D3764">
      <w:pPr>
        <w:pStyle w:val="Legenda"/>
        <w:jc w:val="center"/>
      </w:pPr>
      <w:bookmarkStart w:id="97" w:name="_Toc513115417"/>
      <w:r>
        <w:t xml:space="preserve">Figura </w:t>
      </w:r>
      <w:fldSimple w:instr=" SEQ Figura \* ARABIC ">
        <w:r w:rsidR="00D42BC4">
          <w:rPr>
            <w:noProof/>
          </w:rPr>
          <w:t>56</w:t>
        </w:r>
      </w:fldSimple>
      <w:r>
        <w:t xml:space="preserve"> - Eixos B e C</w:t>
      </w:r>
      <w:bookmarkEnd w:id="97"/>
    </w:p>
    <w:p w14:paraId="2FBB4762" w14:textId="49039B38" w:rsidR="002D21F5" w:rsidRDefault="002D21F5" w:rsidP="00280B1C"/>
    <w:p w14:paraId="2A66901B" w14:textId="51B1B1AC" w:rsidR="00503263" w:rsidRDefault="00503263" w:rsidP="00280B1C">
      <w:r w:rsidRPr="0050469D">
        <w:t xml:space="preserve">Em relação </w:t>
      </w:r>
      <w:r w:rsidR="002F2E72">
        <w:t>à</w:t>
      </w:r>
      <w:r w:rsidRPr="0050469D">
        <w:t xml:space="preserve">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 figura seguinte)</w:t>
      </w:r>
      <w:r w:rsidRPr="0050469D">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CE5D14">
        <w:t>à</w:t>
      </w:r>
      <w:r w:rsidR="00B4019D" w:rsidRPr="0050469D">
        <w:t xml:space="preserve">s </w:t>
      </w:r>
      <w:r w:rsidRPr="0050469D">
        <w:t>temperaturas.</w:t>
      </w:r>
    </w:p>
    <w:p w14:paraId="6C7351E3" w14:textId="77777777" w:rsidR="002438DF" w:rsidRDefault="002438DF" w:rsidP="00C429A7">
      <w:pPr>
        <w:keepNext/>
        <w:jc w:val="center"/>
      </w:pPr>
      <w:r>
        <w:rPr>
          <w:noProof/>
          <w:lang w:eastAsia="pt-PT"/>
        </w:rPr>
        <w:drawing>
          <wp:inline distT="0" distB="0" distL="0" distR="0" wp14:anchorId="5C844781" wp14:editId="2AB7D83A">
            <wp:extent cx="4500000" cy="177480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6">
                      <a:extLst>
                        <a:ext uri="{28A0092B-C50C-407E-A947-70E740481C1C}">
                          <a14:useLocalDpi xmlns:a14="http://schemas.microsoft.com/office/drawing/2010/main" val="0"/>
                        </a:ext>
                      </a:extLst>
                    </a:blip>
                    <a:stretch>
                      <a:fillRect/>
                    </a:stretch>
                  </pic:blipFill>
                  <pic:spPr>
                    <a:xfrm>
                      <a:off x="0" y="0"/>
                      <a:ext cx="4500000" cy="1774800"/>
                    </a:xfrm>
                    <a:prstGeom prst="rect">
                      <a:avLst/>
                    </a:prstGeom>
                  </pic:spPr>
                </pic:pic>
              </a:graphicData>
            </a:graphic>
          </wp:inline>
        </w:drawing>
      </w:r>
    </w:p>
    <w:p w14:paraId="76598064" w14:textId="4496F559" w:rsidR="002438DF" w:rsidRDefault="002438DF" w:rsidP="002438DF">
      <w:pPr>
        <w:pStyle w:val="Legenda"/>
        <w:jc w:val="center"/>
      </w:pPr>
      <w:bookmarkStart w:id="98" w:name="_Toc513115418"/>
      <w:r>
        <w:t xml:space="preserve">Figura </w:t>
      </w:r>
      <w:fldSimple w:instr=" SEQ Figura \* ARABIC ">
        <w:r w:rsidR="00D42BC4">
          <w:rPr>
            <w:noProof/>
          </w:rPr>
          <w:t>57</w:t>
        </w:r>
      </w:fldSimple>
      <w:r>
        <w:t xml:space="preserve"> - Visualização das temperaturas na HMI</w:t>
      </w:r>
      <w:bookmarkEnd w:id="98"/>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560F11E" w:rsidR="002D21F5" w:rsidRDefault="0063785B" w:rsidP="002D21F5">
      <w:r w:rsidRPr="0050469D">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gcode”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objetos a imprimir em três dimensões</w:t>
      </w:r>
      <w:r w:rsidR="007D5DAD" w:rsidRPr="0050469D">
        <w:t xml:space="preserve"> (botão “Ver 3D”)</w:t>
      </w:r>
      <w:r w:rsidR="002D21F5" w:rsidRPr="0050469D">
        <w:t xml:space="preserve">, </w:t>
      </w:r>
      <w:r w:rsidR="002D21F5" w:rsidRPr="0050469D">
        <w:lastRenderedPageBreak/>
        <w:t xml:space="preserve">através de uma aplicação desenvolvida em EMBER.JS que interpreta o código G e desenha num objeto </w:t>
      </w:r>
      <w:r w:rsidR="002D21F5" w:rsidRPr="00434CFE">
        <w:rPr>
          <w:i/>
        </w:rPr>
        <w:t>canvas</w:t>
      </w:r>
      <w:r w:rsidR="002D21F5" w:rsidRPr="0050469D">
        <w:t xml:space="preserve"> no </w:t>
      </w:r>
      <w:r w:rsidR="002D21F5" w:rsidRPr="0050469D">
        <w:rPr>
          <w:i/>
        </w:rPr>
        <w:t xml:space="preserve">browser </w:t>
      </w:r>
      <w:r w:rsidR="002D21F5" w:rsidRPr="0050469D">
        <w:t>(ver figuras seguintes).</w:t>
      </w:r>
    </w:p>
    <w:p w14:paraId="5FA59D34" w14:textId="77777777" w:rsidR="002D21F5" w:rsidRDefault="002D21F5" w:rsidP="00187B82">
      <w:pPr>
        <w:keepNext/>
        <w:jc w:val="center"/>
      </w:pPr>
      <w:r>
        <w:rPr>
          <w:noProof/>
          <w:lang w:eastAsia="pt-PT"/>
        </w:rPr>
        <w:drawing>
          <wp:inline distT="0" distB="0" distL="0" distR="0" wp14:anchorId="49079083" wp14:editId="473851C8">
            <wp:extent cx="4500000" cy="2944800"/>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500000" cy="2944800"/>
                    </a:xfrm>
                    <a:prstGeom prst="rect">
                      <a:avLst/>
                    </a:prstGeom>
                  </pic:spPr>
                </pic:pic>
              </a:graphicData>
            </a:graphic>
          </wp:inline>
        </w:drawing>
      </w:r>
    </w:p>
    <w:p w14:paraId="6F8CD07E" w14:textId="63704BFD" w:rsidR="002D21F5" w:rsidRDefault="002D21F5" w:rsidP="002D21F5">
      <w:pPr>
        <w:pStyle w:val="Legenda"/>
        <w:jc w:val="center"/>
      </w:pPr>
      <w:bookmarkStart w:id="99" w:name="_Toc513115419"/>
      <w:r>
        <w:t xml:space="preserve">Figura </w:t>
      </w:r>
      <w:fldSimple w:instr=" SEQ Figura \* ARABIC ">
        <w:r w:rsidR="00D42BC4">
          <w:rPr>
            <w:noProof/>
          </w:rPr>
          <w:t>58</w:t>
        </w:r>
      </w:fldSimple>
      <w:r>
        <w:t xml:space="preserve"> - Visualização do objeto em 3D</w:t>
      </w:r>
      <w:bookmarkEnd w:id="99"/>
    </w:p>
    <w:p w14:paraId="0827749A" w14:textId="77777777" w:rsidR="002D21F5" w:rsidRDefault="002D21F5" w:rsidP="002D21F5"/>
    <w:p w14:paraId="6CB0F11D" w14:textId="77777777" w:rsidR="002D21F5" w:rsidRDefault="002D21F5" w:rsidP="002D21F5">
      <w:pPr>
        <w:keepNext/>
        <w:jc w:val="center"/>
      </w:pPr>
      <w:r>
        <w:rPr>
          <w:noProof/>
          <w:lang w:eastAsia="pt-PT"/>
        </w:rPr>
        <w:drawing>
          <wp:inline distT="0" distB="0" distL="0" distR="0" wp14:anchorId="2349B9B2" wp14:editId="613A1D15">
            <wp:extent cx="4500000" cy="2944800"/>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500000" cy="2944800"/>
                    </a:xfrm>
                    <a:prstGeom prst="rect">
                      <a:avLst/>
                    </a:prstGeom>
                  </pic:spPr>
                </pic:pic>
              </a:graphicData>
            </a:graphic>
          </wp:inline>
        </w:drawing>
      </w:r>
    </w:p>
    <w:p w14:paraId="5B1ED613" w14:textId="44BA48CC" w:rsidR="002D21F5" w:rsidRDefault="002D21F5" w:rsidP="002D21F5">
      <w:pPr>
        <w:pStyle w:val="Legenda"/>
        <w:jc w:val="center"/>
      </w:pPr>
      <w:bookmarkStart w:id="100" w:name="_Toc513115420"/>
      <w:r>
        <w:t xml:space="preserve">Figura </w:t>
      </w:r>
      <w:fldSimple w:instr=" SEQ Figura \* ARABIC ">
        <w:r w:rsidR="00D42BC4">
          <w:rPr>
            <w:noProof/>
          </w:rPr>
          <w:t>59</w:t>
        </w:r>
      </w:fldSimple>
      <w:r>
        <w:t xml:space="preserve"> - </w:t>
      </w:r>
      <w:r w:rsidRPr="004C31BE">
        <w:t>Visualização do objeto em 3D</w:t>
      </w:r>
      <w:bookmarkEnd w:id="100"/>
    </w:p>
    <w:p w14:paraId="26E8C8D9" w14:textId="77777777" w:rsidR="002D21F5" w:rsidRDefault="002D21F5" w:rsidP="00ED1019"/>
    <w:p w14:paraId="23AD8F90" w14:textId="77777777" w:rsidR="0063785B" w:rsidRDefault="00E6103A" w:rsidP="002D21F5">
      <w:pPr>
        <w:keepNext/>
        <w:jc w:val="center"/>
      </w:pPr>
      <w:r>
        <w:rPr>
          <w:noProof/>
          <w:lang w:eastAsia="pt-PT"/>
        </w:rPr>
        <w:lastRenderedPageBreak/>
        <w:drawing>
          <wp:inline distT="0" distB="0" distL="0" distR="0" wp14:anchorId="6F678465" wp14:editId="067245C0">
            <wp:extent cx="4500000" cy="25308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385DC6E4" w14:textId="68794549" w:rsidR="006D6D0D" w:rsidRPr="006D6D0D" w:rsidRDefault="0063785B" w:rsidP="006D6D0D">
      <w:pPr>
        <w:pStyle w:val="Legenda"/>
        <w:jc w:val="center"/>
      </w:pPr>
      <w:bookmarkStart w:id="101" w:name="_Toc513115421"/>
      <w:r>
        <w:t xml:space="preserve">Figura </w:t>
      </w:r>
      <w:fldSimple w:instr=" SEQ Figura \* ARABIC ">
        <w:r w:rsidR="00D42BC4">
          <w:rPr>
            <w:noProof/>
          </w:rPr>
          <w:t>60</w:t>
        </w:r>
      </w:fldSimple>
      <w:r>
        <w:t xml:space="preserve"> - Modo de operação Automático</w:t>
      </w:r>
      <w:bookmarkEnd w:id="101"/>
    </w:p>
    <w:p w14:paraId="5053D607" w14:textId="77777777" w:rsidR="000B124F" w:rsidRDefault="000B124F" w:rsidP="00280B1C"/>
    <w:p w14:paraId="4943AC48" w14:textId="53EE2B53" w:rsidR="005B7277" w:rsidRDefault="0063785B" w:rsidP="00280B1C">
      <w:r w:rsidRPr="0050469D">
        <w:t xml:space="preserve">No modo de operação Manual é possível o utilizador efetuar movimentos curtos (entre 0.1 e 10) e singulares nos eixos, e fazer </w:t>
      </w:r>
      <w:r w:rsidRPr="0050469D">
        <w:rPr>
          <w:i/>
        </w:rPr>
        <w:t>Homing</w:t>
      </w:r>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47C7402F">
            <wp:extent cx="4500000" cy="2530800"/>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300F906" w14:textId="12EB8687" w:rsidR="003C18DE" w:rsidRDefault="003C18DE" w:rsidP="003C18DE">
      <w:pPr>
        <w:pStyle w:val="Legenda"/>
        <w:jc w:val="center"/>
      </w:pPr>
      <w:bookmarkStart w:id="102" w:name="_Toc513115422"/>
      <w:r>
        <w:t xml:space="preserve">Figura </w:t>
      </w:r>
      <w:fldSimple w:instr=" SEQ Figura \* ARABIC ">
        <w:r w:rsidR="00D42BC4">
          <w:rPr>
            <w:noProof/>
          </w:rPr>
          <w:t>61</w:t>
        </w:r>
      </w:fldSimple>
      <w:r>
        <w:t xml:space="preserve"> - Modo de Operação Manual</w:t>
      </w:r>
      <w:bookmarkEnd w:id="102"/>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745EB6">
      <w:pPr>
        <w:keepNext/>
        <w:jc w:val="center"/>
      </w:pPr>
      <w:r>
        <w:rPr>
          <w:noProof/>
          <w:lang w:eastAsia="pt-PT"/>
        </w:rPr>
        <w:lastRenderedPageBreak/>
        <w:drawing>
          <wp:inline distT="0" distB="0" distL="0" distR="0" wp14:anchorId="49F80056" wp14:editId="2E6FA3BB">
            <wp:extent cx="4500000" cy="2530800"/>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2129641" w14:textId="70242BF6" w:rsidR="003C18DE" w:rsidRDefault="003C18DE" w:rsidP="003C18DE">
      <w:pPr>
        <w:pStyle w:val="Legenda"/>
        <w:jc w:val="center"/>
      </w:pPr>
      <w:bookmarkStart w:id="103" w:name="_Toc513115423"/>
      <w:r>
        <w:t xml:space="preserve">Figura </w:t>
      </w:r>
      <w:fldSimple w:instr=" SEQ Figura \* ARABIC ">
        <w:r w:rsidR="00D42BC4">
          <w:rPr>
            <w:noProof/>
          </w:rPr>
          <w:t>62</w:t>
        </w:r>
      </w:fldSimple>
      <w:r>
        <w:t xml:space="preserve"> - Modo de Operação MDI</w:t>
      </w:r>
      <w:bookmarkEnd w:id="103"/>
    </w:p>
    <w:p w14:paraId="61984941" w14:textId="77777777" w:rsidR="003C18DE" w:rsidRDefault="003C18DE" w:rsidP="00874DAC">
      <w:pPr>
        <w:keepNext/>
        <w:jc w:val="center"/>
      </w:pPr>
      <w:r>
        <w:rPr>
          <w:noProof/>
          <w:lang w:eastAsia="pt-PT"/>
        </w:rPr>
        <w:drawing>
          <wp:inline distT="0" distB="0" distL="0" distR="0" wp14:anchorId="6FBA9C6C" wp14:editId="040B40EF">
            <wp:extent cx="4500000" cy="3250800"/>
            <wp:effectExtent l="19050" t="19050" r="0" b="6985"/>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2">
                      <a:extLst>
                        <a:ext uri="{28A0092B-C50C-407E-A947-70E740481C1C}">
                          <a14:useLocalDpi xmlns:a14="http://schemas.microsoft.com/office/drawing/2010/main" val="0"/>
                        </a:ext>
                      </a:extLst>
                    </a:blip>
                    <a:stretch>
                      <a:fillRect/>
                    </a:stretch>
                  </pic:blipFill>
                  <pic:spPr>
                    <a:xfrm>
                      <a:off x="0" y="0"/>
                      <a:ext cx="4500000" cy="3250800"/>
                    </a:xfrm>
                    <a:prstGeom prst="rect">
                      <a:avLst/>
                    </a:prstGeom>
                    <a:ln>
                      <a:solidFill>
                        <a:schemeClr val="tx1"/>
                      </a:solidFill>
                    </a:ln>
                    <a:effectLst/>
                  </pic:spPr>
                </pic:pic>
              </a:graphicData>
            </a:graphic>
          </wp:inline>
        </w:drawing>
      </w:r>
    </w:p>
    <w:p w14:paraId="7A6E5DDD" w14:textId="403F2D4D" w:rsidR="003C18DE" w:rsidRPr="003C18DE" w:rsidRDefault="003C18DE" w:rsidP="003C18DE">
      <w:pPr>
        <w:pStyle w:val="Legenda"/>
        <w:jc w:val="center"/>
      </w:pPr>
      <w:bookmarkStart w:id="104" w:name="_Toc513115424"/>
      <w:r>
        <w:t xml:space="preserve">Figura </w:t>
      </w:r>
      <w:fldSimple w:instr=" SEQ Figura \* ARABIC ">
        <w:r w:rsidR="00D42BC4">
          <w:rPr>
            <w:noProof/>
          </w:rPr>
          <w:t>63</w:t>
        </w:r>
      </w:fldSimple>
      <w:r>
        <w:t xml:space="preserve"> - Teclado virtual para inserção de linha no modo MDI</w:t>
      </w:r>
      <w:bookmarkEnd w:id="104"/>
    </w:p>
    <w:p w14:paraId="1BF04231" w14:textId="58ADEAF9" w:rsidR="00C26133" w:rsidRDefault="00D51F95" w:rsidP="0063785B">
      <w:r w:rsidRPr="0050469D">
        <w:t>No grupo inferior, o utilizador pode efetuar alterações de parâmetros em tempo real durante a execução do processo de impress</w:t>
      </w:r>
      <w:r w:rsidR="00C26133" w:rsidRPr="0050469D">
        <w:t>ão. Estes parâmetros incluem temperaturas da câmara, do tabuleiro, do extrusor, ligar sistemas de aquecimento da câmara, do tabuleiro, do extrusor, ligar insuflação de ar da câmara, alterar velocidades de extrusão do polímero, da fibra, entre outros.</w:t>
      </w:r>
      <w:r w:rsidR="00E37EA4" w:rsidRPr="0050469D">
        <w:t xml:space="preserve"> Ver figuras anteriores para visualizar parâmetros respetivos ao sistema de aquecimento, </w:t>
      </w:r>
      <w:r w:rsidR="002F2E72">
        <w:t>à</w:t>
      </w:r>
      <w:r w:rsidR="00CE5D14">
        <w:t xml:space="preserve"> insuflação de ar e à</w:t>
      </w:r>
      <w:r w:rsidR="00E37EA4" w:rsidRPr="0050469D">
        <w:t>s velocidades, e ver figuras seguintes para outros parâmetros e para desligar partes do equipamento.</w:t>
      </w:r>
    </w:p>
    <w:p w14:paraId="50C6A616" w14:textId="77777777" w:rsidR="00E37EA4" w:rsidRDefault="00E37EA4" w:rsidP="00745EB6">
      <w:pPr>
        <w:keepNext/>
        <w:jc w:val="center"/>
      </w:pPr>
      <w:r>
        <w:rPr>
          <w:noProof/>
          <w:lang w:eastAsia="pt-PT"/>
        </w:rPr>
        <w:lastRenderedPageBreak/>
        <w:drawing>
          <wp:inline distT="0" distB="0" distL="0" distR="0" wp14:anchorId="1340DD92" wp14:editId="6A70B4EA">
            <wp:extent cx="4500000" cy="2530800"/>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273EB99" w14:textId="03861514" w:rsidR="00E37EA4" w:rsidRDefault="00E37EA4" w:rsidP="00E37EA4">
      <w:pPr>
        <w:pStyle w:val="Legenda"/>
        <w:jc w:val="center"/>
      </w:pPr>
      <w:bookmarkStart w:id="105" w:name="_Toc513115425"/>
      <w:r>
        <w:t xml:space="preserve">Figura </w:t>
      </w:r>
      <w:fldSimple w:instr=" SEQ Figura \* ARABIC ">
        <w:r w:rsidR="00D42BC4">
          <w:rPr>
            <w:noProof/>
          </w:rPr>
          <w:t>64</w:t>
        </w:r>
      </w:fldSimple>
      <w:r>
        <w:t xml:space="preserve"> - Ajuste de Mesa e Iluminação da Câmara</w:t>
      </w:r>
      <w:bookmarkEnd w:id="105"/>
    </w:p>
    <w:p w14:paraId="50F70109" w14:textId="1F1CB4A2" w:rsidR="00E37EA4" w:rsidRDefault="00E37EA4" w:rsidP="00E37EA4"/>
    <w:p w14:paraId="5D6DD46B" w14:textId="77777777" w:rsidR="00E37EA4" w:rsidRDefault="00E37EA4" w:rsidP="00745EB6">
      <w:pPr>
        <w:keepNext/>
        <w:jc w:val="center"/>
      </w:pPr>
      <w:r>
        <w:rPr>
          <w:noProof/>
          <w:lang w:eastAsia="pt-PT"/>
        </w:rPr>
        <w:drawing>
          <wp:inline distT="0" distB="0" distL="0" distR="0" wp14:anchorId="36555CBD" wp14:editId="48383DD9">
            <wp:extent cx="4500000" cy="2530800"/>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B4A6D17" w14:textId="18ABABC3" w:rsidR="00E37EA4" w:rsidRDefault="00E37EA4" w:rsidP="00E37EA4">
      <w:pPr>
        <w:pStyle w:val="Legenda"/>
        <w:jc w:val="center"/>
      </w:pPr>
      <w:bookmarkStart w:id="106" w:name="_Toc513115426"/>
      <w:r>
        <w:t xml:space="preserve">Figura </w:t>
      </w:r>
      <w:fldSimple w:instr=" SEQ Figura \* ARABIC ">
        <w:r w:rsidR="00D42BC4">
          <w:rPr>
            <w:noProof/>
          </w:rPr>
          <w:t>65</w:t>
        </w:r>
      </w:fldSimple>
      <w:r>
        <w:t xml:space="preserve"> - Desligar partes do equipamento</w:t>
      </w:r>
      <w:bookmarkEnd w:id="106"/>
    </w:p>
    <w:p w14:paraId="1DB9621E" w14:textId="0CE1F8D3" w:rsidR="00E37EA4" w:rsidRDefault="00E37EA4" w:rsidP="00E37EA4"/>
    <w:p w14:paraId="4429088C" w14:textId="74BB93A9"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r w:rsidR="00EE54F9">
        <w:t>.</w:t>
      </w:r>
      <w:r w:rsidRPr="0050469D">
        <w:t>).</w:t>
      </w:r>
    </w:p>
    <w:p w14:paraId="7539C430" w14:textId="28C473E1" w:rsidR="002A0844" w:rsidRDefault="002A0844" w:rsidP="002A0844">
      <w:r w:rsidRPr="0050469D">
        <w:t>Ao clicar no botão “Histórico”, o utilizador irá ver disponibilizada a tabela da figura seguinte.</w:t>
      </w:r>
    </w:p>
    <w:p w14:paraId="442863C4" w14:textId="77777777" w:rsidR="002A0844" w:rsidRDefault="002A0844" w:rsidP="00745EB6">
      <w:pPr>
        <w:keepNext/>
        <w:jc w:val="center"/>
      </w:pPr>
      <w:r>
        <w:rPr>
          <w:noProof/>
          <w:lang w:eastAsia="pt-PT"/>
        </w:rPr>
        <w:lastRenderedPageBreak/>
        <w:drawing>
          <wp:inline distT="0" distB="0" distL="0" distR="0" wp14:anchorId="1E9A611B" wp14:editId="22589AC5">
            <wp:extent cx="4950000" cy="267480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950000" cy="2674800"/>
                    </a:xfrm>
                    <a:prstGeom prst="rect">
                      <a:avLst/>
                    </a:prstGeom>
                  </pic:spPr>
                </pic:pic>
              </a:graphicData>
            </a:graphic>
          </wp:inline>
        </w:drawing>
      </w:r>
    </w:p>
    <w:p w14:paraId="5C8839A2" w14:textId="15661815" w:rsidR="002A0844" w:rsidRDefault="002A0844" w:rsidP="002A0844">
      <w:pPr>
        <w:pStyle w:val="Legenda"/>
        <w:jc w:val="center"/>
      </w:pPr>
      <w:bookmarkStart w:id="107" w:name="_Toc513115427"/>
      <w:r>
        <w:t xml:space="preserve">Figura </w:t>
      </w:r>
      <w:fldSimple w:instr=" SEQ Figura \* ARABIC ">
        <w:r w:rsidR="00D42BC4">
          <w:rPr>
            <w:noProof/>
          </w:rPr>
          <w:t>66</w:t>
        </w:r>
      </w:fldSimple>
      <w:r>
        <w:t xml:space="preserve"> - HMI: tabela de execuções</w:t>
      </w:r>
      <w:bookmarkEnd w:id="107"/>
    </w:p>
    <w:p w14:paraId="5DF224FD" w14:textId="77777777" w:rsidR="00880019" w:rsidRDefault="00880019" w:rsidP="002A0844">
      <w:pPr>
        <w:rPr>
          <w:highlight w:val="yellow"/>
        </w:rPr>
      </w:pPr>
    </w:p>
    <w:p w14:paraId="7117D71D" w14:textId="7A3BA9E8"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745EB6">
      <w:pPr>
        <w:keepNext/>
        <w:jc w:val="center"/>
      </w:pPr>
      <w:r>
        <w:rPr>
          <w:noProof/>
          <w:lang w:eastAsia="pt-PT"/>
        </w:rPr>
        <w:lastRenderedPageBreak/>
        <w:drawing>
          <wp:inline distT="0" distB="0" distL="0" distR="0" wp14:anchorId="4EE6D0D5" wp14:editId="1FAA215E">
            <wp:extent cx="4950000" cy="2674800"/>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950000" cy="2674800"/>
                    </a:xfrm>
                    <a:prstGeom prst="rect">
                      <a:avLst/>
                    </a:prstGeom>
                  </pic:spPr>
                </pic:pic>
              </a:graphicData>
            </a:graphic>
          </wp:inline>
        </w:drawing>
      </w:r>
    </w:p>
    <w:p w14:paraId="562683C8" w14:textId="00B1F943" w:rsidR="002A0844" w:rsidRPr="00C26133" w:rsidRDefault="002A0844" w:rsidP="002A0844">
      <w:pPr>
        <w:pStyle w:val="Legenda"/>
        <w:jc w:val="center"/>
      </w:pPr>
      <w:bookmarkStart w:id="108" w:name="_Toc513115428"/>
      <w:r>
        <w:t xml:space="preserve">Figura </w:t>
      </w:r>
      <w:fldSimple w:instr=" SEQ Figura \* ARABIC ">
        <w:r w:rsidR="00D42BC4">
          <w:rPr>
            <w:noProof/>
          </w:rPr>
          <w:t>67</w:t>
        </w:r>
      </w:fldSimple>
      <w:r>
        <w:t xml:space="preserve"> - HMI: temperaturas de uma execução</w:t>
      </w:r>
      <w:bookmarkEnd w:id="108"/>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9" w:name="_Toc513115351"/>
      <w:r>
        <w:lastRenderedPageBreak/>
        <w:t>4.</w:t>
      </w:r>
      <w:r w:rsidR="00E95509">
        <w:t>5</w:t>
      </w:r>
      <w:r>
        <w:t xml:space="preserve"> Resultados Obtidos</w:t>
      </w:r>
      <w:bookmarkEnd w:id="109"/>
    </w:p>
    <w:p w14:paraId="2AD0857B" w14:textId="325270BA" w:rsidR="009F0F85" w:rsidRPr="0050469D" w:rsidRDefault="00F5389E" w:rsidP="00F5389E">
      <w:r w:rsidRPr="0050469D">
        <w:t>Este capítulo</w:t>
      </w:r>
      <w:r w:rsidR="007A58D0" w:rsidRPr="0050469D">
        <w:t xml:space="preserve"> </w:t>
      </w:r>
      <w:r w:rsidR="005F7AA4" w:rsidRPr="0050469D">
        <w:t>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87746">
        <w:t>trabalho</w:t>
      </w:r>
      <w:r w:rsidR="007A58D0" w:rsidRPr="0050469D">
        <w:t xml:space="preserve"> e ainda estabele</w:t>
      </w:r>
      <w:r w:rsidR="005F7AA4" w:rsidRPr="0050469D">
        <w:t xml:space="preserve">cer termos de comparação com </w:t>
      </w:r>
      <w:r w:rsidR="007A58D0" w:rsidRPr="0050469D">
        <w:t>objeti</w:t>
      </w:r>
      <w:r w:rsidR="005F7AA4" w:rsidRPr="0050469D">
        <w:t xml:space="preserve">vos definidos, assim como com </w:t>
      </w:r>
      <w:r w:rsidR="007A58D0" w:rsidRPr="0050469D">
        <w:t xml:space="preserve">requisitos levantados </w:t>
      </w:r>
      <w:r w:rsidR="005F7AA4" w:rsidRPr="0050469D">
        <w:t>em cooperação com</w:t>
      </w:r>
      <w:r w:rsidR="007A58D0" w:rsidRPr="0050469D">
        <w:t xml:space="preserve"> os potenciais utilizadores.</w:t>
      </w:r>
    </w:p>
    <w:p w14:paraId="46B5261B" w14:textId="4E65225D" w:rsidR="00946D12" w:rsidRPr="0050469D" w:rsidRDefault="007A58D0" w:rsidP="00F5389E">
      <w:r w:rsidRPr="0050469D">
        <w:t xml:space="preserve">O sistema desenvolvido consiste fundamentalmente numa interface </w:t>
      </w:r>
      <w:r w:rsidRPr="00DC4B55">
        <w:rPr>
          <w:i/>
        </w:rPr>
        <w:t>web</w:t>
      </w:r>
      <w:r w:rsidRPr="0050469D">
        <w:t xml:space="preserve"> suportada por uma camada de </w:t>
      </w:r>
      <w:r w:rsidRPr="0050469D">
        <w:rPr>
          <w:i/>
        </w:rPr>
        <w:t>backend</w:t>
      </w:r>
      <w:r w:rsidRPr="0050469D">
        <w:t xml:space="preserve"> que por sua vez estabelece e gere a comunicação com a camada de automaç</w:t>
      </w:r>
      <w:r w:rsidR="009A5C93" w:rsidRPr="0050469D">
        <w:t>ão, e como tal, tornou-se essencial pa</w:t>
      </w:r>
      <w:r w:rsidR="009D49EC" w:rsidRPr="0050469D">
        <w:t xml:space="preserve">ra fechar o ciclo deste </w:t>
      </w:r>
      <w:r w:rsidR="00EB7923">
        <w:t>trabalho</w:t>
      </w:r>
      <w:r w:rsidR="009A5C93" w:rsidRPr="0050469D">
        <w:t xml:space="preserve"> realizar</w:t>
      </w:r>
      <w:r w:rsidR="001E6F9F" w:rsidRPr="0050469D">
        <w:t xml:space="preserve"> teste</w:t>
      </w:r>
      <w:r w:rsidR="00946D12" w:rsidRPr="0050469D">
        <w:t>s</w:t>
      </w:r>
      <w:r w:rsidR="001E6F9F" w:rsidRPr="0050469D">
        <w:t xml:space="preserve"> </w:t>
      </w:r>
      <w:r w:rsidR="008267C1">
        <w:t>à</w:t>
      </w:r>
      <w:r w:rsidR="00946D12" w:rsidRPr="0050469D">
        <w:t xml:space="preserve">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upload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65E30562" w:rsidR="007B5DA1" w:rsidRPr="0050469D" w:rsidRDefault="007B5DA1" w:rsidP="00F5389E">
      <w:r w:rsidRPr="0050469D">
        <w:t xml:space="preserve">Em relação aos sub-objetivos traçados para o </w:t>
      </w:r>
      <w:r w:rsidR="00201217">
        <w:t>trabalho</w:t>
      </w:r>
      <w:r w:rsidRPr="0050469D">
        <w:t>, aqueles que já se encontram implementados e em funcionamento são:</w:t>
      </w:r>
    </w:p>
    <w:p w14:paraId="42B57144" w14:textId="356F0825" w:rsidR="007B5DA1" w:rsidRPr="0050469D" w:rsidRDefault="007B5DA1" w:rsidP="007B5DA1">
      <w:pPr>
        <w:pStyle w:val="PargrafodaLista"/>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PargrafodaLista"/>
        <w:numPr>
          <w:ilvl w:val="0"/>
          <w:numId w:val="13"/>
        </w:numPr>
      </w:pPr>
      <w:r w:rsidRPr="0050469D">
        <w:t>Modos de Operação: Manual e Automático</w:t>
      </w:r>
    </w:p>
    <w:p w14:paraId="1092A0D3" w14:textId="0DDAC26F" w:rsidR="007B5DA1" w:rsidRPr="0050469D" w:rsidRDefault="007B5DA1" w:rsidP="007B5DA1">
      <w:pPr>
        <w:pStyle w:val="PargrafodaLista"/>
        <w:numPr>
          <w:ilvl w:val="0"/>
          <w:numId w:val="13"/>
        </w:numPr>
      </w:pPr>
      <w:r w:rsidRPr="0050469D">
        <w:t>Monitorização de parâmetros em tempo real: posições dos eixos X,Y,Z,B e C e temperaturas da câmara,</w:t>
      </w:r>
      <w:r w:rsidR="0072320F" w:rsidRPr="0050469D">
        <w:t xml:space="preserve"> do tabuleiro, do extrusor, </w:t>
      </w:r>
      <w:r w:rsidRPr="0050469D">
        <w:t>do quadro</w:t>
      </w:r>
      <w:r w:rsidR="0072320F" w:rsidRPr="0050469D">
        <w:t>, da cablagem, do ponto móvel e da água à entrada do chiller</w:t>
      </w:r>
    </w:p>
    <w:p w14:paraId="327D43D0" w14:textId="21769520" w:rsidR="007B5DA1" w:rsidRPr="0050469D" w:rsidRDefault="007B5DA1" w:rsidP="007B5DA1">
      <w:pPr>
        <w:pStyle w:val="PargrafodaLista"/>
        <w:numPr>
          <w:ilvl w:val="0"/>
          <w:numId w:val="13"/>
        </w:numPr>
      </w:pPr>
      <w:r w:rsidRPr="0050469D">
        <w:lastRenderedPageBreak/>
        <w:t>Importar remotamente e executar ficheiros de código G</w:t>
      </w:r>
    </w:p>
    <w:p w14:paraId="480D2C78" w14:textId="309528D9" w:rsidR="007B5DA1" w:rsidRPr="0050469D" w:rsidRDefault="007B5DA1" w:rsidP="007B5DA1">
      <w:pPr>
        <w:pStyle w:val="PargrafodaLista"/>
        <w:numPr>
          <w:ilvl w:val="0"/>
          <w:numId w:val="13"/>
        </w:numPr>
      </w:pPr>
      <w:r w:rsidRPr="0050469D">
        <w:t>Visualizar o código G a ser executado em tempo real</w:t>
      </w:r>
    </w:p>
    <w:p w14:paraId="70247FA2" w14:textId="2C354D36" w:rsidR="007B5DA1" w:rsidRPr="0050469D" w:rsidRDefault="007B5DA1" w:rsidP="007B5DA1">
      <w:pPr>
        <w:pStyle w:val="PargrafodaLista"/>
        <w:numPr>
          <w:ilvl w:val="0"/>
          <w:numId w:val="13"/>
        </w:numPr>
      </w:pPr>
      <w:r w:rsidRPr="0050469D">
        <w:t>Recolha e armazenamento de dados das impressões</w:t>
      </w:r>
    </w:p>
    <w:p w14:paraId="13DFE5AA" w14:textId="726C84B6" w:rsidR="007B5DA1" w:rsidRPr="0050469D" w:rsidRDefault="007B5DA1" w:rsidP="007B5DA1">
      <w:pPr>
        <w:pStyle w:val="PargrafodaLista"/>
        <w:numPr>
          <w:ilvl w:val="0"/>
          <w:numId w:val="13"/>
        </w:numPr>
      </w:pPr>
      <w:r w:rsidRPr="0050469D">
        <w:t>Visualização de histórico de impressões</w:t>
      </w:r>
    </w:p>
    <w:p w14:paraId="482C2D48" w14:textId="58966748" w:rsidR="007B5DA1" w:rsidRPr="0050469D" w:rsidRDefault="007B5DA1" w:rsidP="007B5DA1">
      <w:pPr>
        <w:pStyle w:val="PargrafodaLista"/>
        <w:numPr>
          <w:ilvl w:val="0"/>
          <w:numId w:val="13"/>
        </w:numPr>
      </w:pPr>
      <w:r w:rsidRPr="0050469D">
        <w:t>Visualização da peça em 3D através do código G (apenas possível em ficheiros que contêm 3 eixos)</w:t>
      </w:r>
    </w:p>
    <w:p w14:paraId="1D050974" w14:textId="71BB1C6F" w:rsidR="007B5DA1" w:rsidRDefault="00D4421E" w:rsidP="007B5DA1">
      <w:r w:rsidRPr="0050469D">
        <w:t>Já quanto ao levantamento de requisitos efetuado em conjunto com um grupo de potenciais utilizadores, o ponto de situação da HMI é o das duas figuras abaixo.</w:t>
      </w:r>
    </w:p>
    <w:p w14:paraId="73551A95" w14:textId="77777777" w:rsidR="00D4421E" w:rsidRDefault="00D4421E" w:rsidP="00737CFE">
      <w:pPr>
        <w:keepNext/>
        <w:jc w:val="center"/>
      </w:pPr>
      <w:r>
        <w:rPr>
          <w:noProof/>
          <w:lang w:eastAsia="pt-PT"/>
        </w:rPr>
        <w:drawing>
          <wp:inline distT="0" distB="0" distL="0" distR="0" wp14:anchorId="0B0DBC45" wp14:editId="08504313">
            <wp:extent cx="4950000" cy="4388400"/>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7">
                      <a:extLst>
                        <a:ext uri="{28A0092B-C50C-407E-A947-70E740481C1C}">
                          <a14:useLocalDpi xmlns:a14="http://schemas.microsoft.com/office/drawing/2010/main" val="0"/>
                        </a:ext>
                      </a:extLst>
                    </a:blip>
                    <a:stretch>
                      <a:fillRect/>
                    </a:stretch>
                  </pic:blipFill>
                  <pic:spPr>
                    <a:xfrm>
                      <a:off x="0" y="0"/>
                      <a:ext cx="4950000" cy="4388400"/>
                    </a:xfrm>
                    <a:prstGeom prst="rect">
                      <a:avLst/>
                    </a:prstGeom>
                  </pic:spPr>
                </pic:pic>
              </a:graphicData>
            </a:graphic>
          </wp:inline>
        </w:drawing>
      </w:r>
    </w:p>
    <w:p w14:paraId="323ECF6D" w14:textId="7BB2EE33" w:rsidR="00D4421E" w:rsidRDefault="00D4421E" w:rsidP="00D4421E">
      <w:pPr>
        <w:pStyle w:val="Legenda"/>
        <w:jc w:val="center"/>
      </w:pPr>
      <w:bookmarkStart w:id="110" w:name="_Toc513115429"/>
      <w:r>
        <w:t xml:space="preserve">Figura </w:t>
      </w:r>
      <w:fldSimple w:instr=" SEQ Figura \* ARABIC ">
        <w:r w:rsidR="00D42BC4">
          <w:rPr>
            <w:noProof/>
          </w:rPr>
          <w:t>68</w:t>
        </w:r>
      </w:fldSimple>
      <w:r>
        <w:t xml:space="preserve"> - Requisitos implementados na HMI</w:t>
      </w:r>
      <w:bookmarkEnd w:id="110"/>
    </w:p>
    <w:p w14:paraId="647DA24A" w14:textId="77F63EDD" w:rsidR="00D4421E" w:rsidRDefault="00D4421E" w:rsidP="007B5DA1"/>
    <w:p w14:paraId="5E0E90C0" w14:textId="77777777" w:rsidR="00D4421E" w:rsidRDefault="00D4421E" w:rsidP="00737CFE">
      <w:pPr>
        <w:keepNext/>
        <w:jc w:val="center"/>
      </w:pPr>
      <w:r>
        <w:rPr>
          <w:noProof/>
          <w:lang w:eastAsia="pt-PT"/>
        </w:rPr>
        <w:lastRenderedPageBreak/>
        <w:drawing>
          <wp:inline distT="0" distB="0" distL="0" distR="0" wp14:anchorId="484ECA40" wp14:editId="55553D17">
            <wp:extent cx="4950000" cy="2386800"/>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8">
                      <a:extLst>
                        <a:ext uri="{28A0092B-C50C-407E-A947-70E740481C1C}">
                          <a14:useLocalDpi xmlns:a14="http://schemas.microsoft.com/office/drawing/2010/main" val="0"/>
                        </a:ext>
                      </a:extLst>
                    </a:blip>
                    <a:stretch>
                      <a:fillRect/>
                    </a:stretch>
                  </pic:blipFill>
                  <pic:spPr>
                    <a:xfrm>
                      <a:off x="0" y="0"/>
                      <a:ext cx="4950000" cy="2386800"/>
                    </a:xfrm>
                    <a:prstGeom prst="rect">
                      <a:avLst/>
                    </a:prstGeom>
                  </pic:spPr>
                </pic:pic>
              </a:graphicData>
            </a:graphic>
          </wp:inline>
        </w:drawing>
      </w:r>
    </w:p>
    <w:p w14:paraId="3CD6961A" w14:textId="222E0C4C" w:rsidR="00D4421E" w:rsidRDefault="00D4421E" w:rsidP="00D4421E">
      <w:pPr>
        <w:pStyle w:val="Legenda"/>
        <w:jc w:val="center"/>
      </w:pPr>
      <w:bookmarkStart w:id="111" w:name="_Toc513115430"/>
      <w:r>
        <w:t xml:space="preserve">Figura </w:t>
      </w:r>
      <w:fldSimple w:instr=" SEQ Figura \* ARABIC ">
        <w:r w:rsidR="00D42BC4">
          <w:rPr>
            <w:noProof/>
          </w:rPr>
          <w:t>69</w:t>
        </w:r>
      </w:fldSimple>
      <w:r>
        <w:t xml:space="preserve"> - Requisitos implementados na HMI</w:t>
      </w:r>
      <w:bookmarkEnd w:id="111"/>
    </w:p>
    <w:p w14:paraId="6CCE7AF8" w14:textId="1AE8D492" w:rsidR="00D4421E" w:rsidRDefault="00D4421E" w:rsidP="00D4421E"/>
    <w:p w14:paraId="712FA77F" w14:textId="176FDD73"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ver imagem seguinte) e</w:t>
      </w:r>
      <w:r w:rsidR="006E797B" w:rsidRPr="0050469D">
        <w:t xml:space="preserve"> o</w:t>
      </w:r>
      <w:r w:rsidR="00261292" w:rsidRPr="0050469D">
        <w:t xml:space="preserve"> respetivo código G foi gerado pelo utilizador num </w:t>
      </w:r>
      <w:r w:rsidR="00261292" w:rsidRPr="00B66FF8">
        <w:rPr>
          <w:i/>
        </w:rPr>
        <w:t>software</w:t>
      </w:r>
      <w:r w:rsidR="00261292" w:rsidRPr="0050469D">
        <w:t xml:space="preserve"> próprio para a geração de c</w:t>
      </w:r>
      <w:r w:rsidR="006E797B" w:rsidRPr="0050469D">
        <w:t>ódigo G a partir de imagens 3D (http://slic3r.org/).</w:t>
      </w:r>
    </w:p>
    <w:p w14:paraId="524E3181" w14:textId="77777777" w:rsidR="00396087" w:rsidRDefault="00396087" w:rsidP="00737CFE">
      <w:pPr>
        <w:keepNext/>
        <w:jc w:val="center"/>
      </w:pPr>
      <w:r>
        <w:rPr>
          <w:noProof/>
          <w:lang w:eastAsia="pt-PT"/>
        </w:rPr>
        <w:drawing>
          <wp:inline distT="0" distB="0" distL="0" distR="0" wp14:anchorId="1E014125" wp14:editId="521BE58F">
            <wp:extent cx="4500000" cy="33408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89">
                      <a:extLst>
                        <a:ext uri="{28A0092B-C50C-407E-A947-70E740481C1C}">
                          <a14:useLocalDpi xmlns:a14="http://schemas.microsoft.com/office/drawing/2010/main" val="0"/>
                        </a:ext>
                      </a:extLst>
                    </a:blip>
                    <a:stretch>
                      <a:fillRect/>
                    </a:stretch>
                  </pic:blipFill>
                  <pic:spPr>
                    <a:xfrm>
                      <a:off x="0" y="0"/>
                      <a:ext cx="4500000" cy="3340800"/>
                    </a:xfrm>
                    <a:prstGeom prst="rect">
                      <a:avLst/>
                    </a:prstGeom>
                  </pic:spPr>
                </pic:pic>
              </a:graphicData>
            </a:graphic>
          </wp:inline>
        </w:drawing>
      </w:r>
    </w:p>
    <w:p w14:paraId="50CD3759" w14:textId="14CB009D" w:rsidR="00396087" w:rsidRDefault="00396087" w:rsidP="00396087">
      <w:pPr>
        <w:pStyle w:val="Legenda"/>
        <w:jc w:val="center"/>
      </w:pPr>
      <w:bookmarkStart w:id="112" w:name="_Toc513115431"/>
      <w:r>
        <w:t xml:space="preserve">Figura </w:t>
      </w:r>
      <w:fldSimple w:instr=" SEQ Figura \* ARABIC ">
        <w:r w:rsidR="00D42BC4">
          <w:rPr>
            <w:noProof/>
          </w:rPr>
          <w:t>70</w:t>
        </w:r>
      </w:fldSimple>
      <w:r>
        <w:t xml:space="preserve"> - Imagem 3D da peça gerada </w:t>
      </w:r>
      <w:r w:rsidR="004B050F">
        <w:t>no</w:t>
      </w:r>
      <w:r>
        <w:t xml:space="preserve"> </w:t>
      </w:r>
      <w:r w:rsidRPr="00B66FF8">
        <w:rPr>
          <w:i/>
        </w:rPr>
        <w:t>software</w:t>
      </w:r>
      <w:r w:rsidR="009B6F2D">
        <w:t xml:space="preserve"> gerador de código G (http://slic3r.org)</w:t>
      </w:r>
      <w:bookmarkEnd w:id="112"/>
    </w:p>
    <w:p w14:paraId="3B13B006" w14:textId="62D0FA81" w:rsidR="00396087" w:rsidRDefault="00396087" w:rsidP="00D4421E"/>
    <w:p w14:paraId="062711CA" w14:textId="08B6592C" w:rsidR="004B050F" w:rsidRPr="0050469D" w:rsidRDefault="004B050F" w:rsidP="00D4421E">
      <w:r w:rsidRPr="0050469D">
        <w:t xml:space="preserve">Os passos necessários para a impressão da peça através da HMI eram simples, sendo que a partir do momento em que a HMI disponibiliza o estado do equipamento como “ON” é </w:t>
      </w:r>
      <w:r w:rsidR="009A3DF0" w:rsidRPr="0050469D">
        <w:t>sinal que</w:t>
      </w:r>
      <w:r w:rsidRPr="0050469D">
        <w:t xml:space="preserve"> tem a ligação com a solução de automação corretamente estabelecida, e </w:t>
      </w:r>
      <w:r w:rsidR="00381062" w:rsidRPr="0050469D">
        <w:t xml:space="preserve">a </w:t>
      </w:r>
      <w:r w:rsidRPr="0050469D">
        <w:t xml:space="preserve">partir desse momento bastou ao utilizador </w:t>
      </w:r>
      <w:r w:rsidR="00381062" w:rsidRPr="0050469D">
        <w:t>selecionar</w:t>
      </w:r>
      <w:r w:rsidRPr="0050469D">
        <w:t xml:space="preserve"> a </w:t>
      </w:r>
      <w:r w:rsidRPr="00B66FF8">
        <w:rPr>
          <w:i/>
        </w:rPr>
        <w:t>tab</w:t>
      </w:r>
      <w:r w:rsidRPr="0050469D">
        <w:t xml:space="preserve"> “Automático”, seguido de “Escolher Ficheiro” que abr</w:t>
      </w:r>
      <w:r w:rsidR="005C21F3" w:rsidRPr="0050469D">
        <w:t>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Twincat juntamente com o ficheiro </w:t>
      </w:r>
      <w:r w:rsidR="009A3DF0" w:rsidRPr="0050469D">
        <w:t>respetivo</w:t>
      </w:r>
      <w:r w:rsidR="00381062" w:rsidRPr="0050469D">
        <w:t>.</w:t>
      </w:r>
    </w:p>
    <w:p w14:paraId="56879405" w14:textId="04E23114" w:rsidR="005C21F3" w:rsidRPr="00D4421E"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 figura abaixo.</w:t>
      </w:r>
    </w:p>
    <w:p w14:paraId="056D5487" w14:textId="77777777" w:rsidR="00361C67" w:rsidRDefault="00361C67" w:rsidP="00737CFE">
      <w:pPr>
        <w:keepNext/>
        <w:jc w:val="center"/>
      </w:pPr>
      <w:r>
        <w:rPr>
          <w:noProof/>
          <w:lang w:eastAsia="pt-PT"/>
        </w:rPr>
        <w:drawing>
          <wp:inline distT="0" distB="0" distL="0" distR="0" wp14:anchorId="7D1E2CEA" wp14:editId="7530DED3">
            <wp:extent cx="4500000" cy="253080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89EA828" w14:textId="025E9193" w:rsidR="003934C2" w:rsidRDefault="00361C67" w:rsidP="00361C67">
      <w:pPr>
        <w:pStyle w:val="Legenda"/>
        <w:jc w:val="center"/>
      </w:pPr>
      <w:bookmarkStart w:id="113" w:name="_Toc513115432"/>
      <w:r>
        <w:t xml:space="preserve">Figura </w:t>
      </w:r>
      <w:fldSimple w:instr=" SEQ Figura \* ARABIC ">
        <w:r w:rsidR="00D42BC4">
          <w:rPr>
            <w:noProof/>
          </w:rPr>
          <w:t>71</w:t>
        </w:r>
      </w:fldSimple>
      <w:r>
        <w:t xml:space="preserve"> - HMI a monitorizar impressão</w:t>
      </w:r>
      <w:r w:rsidR="00A54AD0">
        <w:t xml:space="preserve"> da peça</w:t>
      </w:r>
      <w:bookmarkEnd w:id="113"/>
    </w:p>
    <w:p w14:paraId="169DB6FE" w14:textId="08366BD1" w:rsidR="001349AC" w:rsidRDefault="001349AC">
      <w:pPr>
        <w:spacing w:after="200"/>
      </w:pPr>
    </w:p>
    <w:p w14:paraId="2AD2F82F" w14:textId="4CE92166" w:rsidR="00F638D9" w:rsidRDefault="00F638D9">
      <w:pPr>
        <w:spacing w:after="200"/>
      </w:pPr>
      <w:r w:rsidRPr="0050469D">
        <w:t>Na figura abaixo é possível verificar o processo de impressão numa fase ainda inicial, permitindo identificar as primeiras camadas da peça.</w:t>
      </w:r>
    </w:p>
    <w:p w14:paraId="6C892AC3" w14:textId="77777777" w:rsidR="00361C67" w:rsidRDefault="00361C67" w:rsidP="00DD3A53">
      <w:pPr>
        <w:keepNext/>
        <w:spacing w:after="200"/>
        <w:jc w:val="center"/>
      </w:pPr>
      <w:r>
        <w:rPr>
          <w:noProof/>
          <w:lang w:eastAsia="pt-PT"/>
        </w:rPr>
        <w:lastRenderedPageBreak/>
        <w:drawing>
          <wp:inline distT="0" distB="0" distL="0" distR="0" wp14:anchorId="5ED1C86A" wp14:editId="238E92F6">
            <wp:extent cx="4500000" cy="253080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1E1A93E" w14:textId="5F36D30A" w:rsidR="00361C67" w:rsidRDefault="00361C67" w:rsidP="00361C67">
      <w:pPr>
        <w:pStyle w:val="Legenda"/>
        <w:jc w:val="center"/>
      </w:pPr>
      <w:bookmarkStart w:id="114" w:name="_Toc513115433"/>
      <w:r>
        <w:t xml:space="preserve">Figura </w:t>
      </w:r>
      <w:fldSimple w:instr=" SEQ Figura \* ARABIC ">
        <w:r w:rsidR="00D42BC4">
          <w:rPr>
            <w:noProof/>
          </w:rPr>
          <w:t>72</w:t>
        </w:r>
      </w:fldSimple>
      <w:r>
        <w:t xml:space="preserve"> - Primeiras camadas da peça</w:t>
      </w:r>
      <w:bookmarkEnd w:id="114"/>
    </w:p>
    <w:p w14:paraId="0FF445E1" w14:textId="70A95EA8" w:rsidR="00361C67" w:rsidRDefault="00361C67" w:rsidP="00361C67"/>
    <w:p w14:paraId="5A532631" w14:textId="658F9195" w:rsidR="00361C67" w:rsidRDefault="003C359C" w:rsidP="00361C67">
      <w:r w:rsidRPr="0050469D">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DD3A53">
      <w:pPr>
        <w:keepNext/>
        <w:jc w:val="center"/>
      </w:pPr>
      <w:r>
        <w:rPr>
          <w:noProof/>
          <w:lang w:eastAsia="pt-PT"/>
        </w:rPr>
        <w:drawing>
          <wp:inline distT="0" distB="0" distL="0" distR="0" wp14:anchorId="7C0EBB8A" wp14:editId="72AD65DD">
            <wp:extent cx="4500000" cy="2530800"/>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CAB2184" w14:textId="58429447" w:rsidR="00361C67" w:rsidRDefault="00361C67" w:rsidP="00361C67">
      <w:pPr>
        <w:pStyle w:val="Legenda"/>
        <w:jc w:val="center"/>
      </w:pPr>
      <w:bookmarkStart w:id="115" w:name="_Toc513115434"/>
      <w:r>
        <w:t xml:space="preserve">Figura </w:t>
      </w:r>
      <w:fldSimple w:instr=" SEQ Figura \* ARABIC ">
        <w:r w:rsidR="00D42BC4">
          <w:rPr>
            <w:noProof/>
          </w:rPr>
          <w:t>73</w:t>
        </w:r>
      </w:fldSimple>
      <w:r>
        <w:t xml:space="preserve"> - Peça finalizada</w:t>
      </w:r>
      <w:bookmarkEnd w:id="115"/>
    </w:p>
    <w:p w14:paraId="780403B3" w14:textId="70B84AD6" w:rsidR="00406AF5" w:rsidRDefault="00406AF5" w:rsidP="00361C67"/>
    <w:p w14:paraId="3AB9CC19" w14:textId="5A1E1C2F" w:rsidR="00406AF5" w:rsidRDefault="00406AF5" w:rsidP="00406AF5">
      <w:r w:rsidRPr="0050469D">
        <w:t>A execução do ficheiro “box.nc” que continha o código G da peça e respetiva impressão da mesma demorou 49 minutos e 44 segundos, decorreu dentro do expectável e o resultado final pode ser visualizado nas figuras abaixo.</w:t>
      </w:r>
      <w:r>
        <w:t xml:space="preserve"> </w:t>
      </w:r>
    </w:p>
    <w:p w14:paraId="6378C676" w14:textId="77777777" w:rsidR="00361C67" w:rsidRDefault="00361C67" w:rsidP="00DD3A53">
      <w:pPr>
        <w:keepNext/>
        <w:jc w:val="center"/>
      </w:pPr>
      <w:r>
        <w:rPr>
          <w:noProof/>
          <w:lang w:eastAsia="pt-PT"/>
        </w:rPr>
        <w:lastRenderedPageBreak/>
        <w:drawing>
          <wp:inline distT="0" distB="0" distL="0" distR="0" wp14:anchorId="1A800601" wp14:editId="6BE8F435">
            <wp:extent cx="4500000" cy="2530800"/>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8522753" w14:textId="19ADA3FB" w:rsidR="00361C67" w:rsidRDefault="00361C67" w:rsidP="00361C67">
      <w:pPr>
        <w:pStyle w:val="Legenda"/>
        <w:jc w:val="center"/>
      </w:pPr>
      <w:bookmarkStart w:id="116" w:name="_Toc513115435"/>
      <w:r>
        <w:t xml:space="preserve">Figura </w:t>
      </w:r>
      <w:fldSimple w:instr=" SEQ Figura \* ARABIC ">
        <w:r w:rsidR="00D42BC4">
          <w:rPr>
            <w:noProof/>
          </w:rPr>
          <w:t>74</w:t>
        </w:r>
      </w:fldSimple>
      <w:r>
        <w:t xml:space="preserve"> - Peça finalizada e ainda no tabuleiro de impressão</w:t>
      </w:r>
      <w:bookmarkEnd w:id="116"/>
    </w:p>
    <w:p w14:paraId="686E1F1A" w14:textId="72CDBA26" w:rsidR="00361C67" w:rsidRDefault="00361C67" w:rsidP="00361C67"/>
    <w:p w14:paraId="26BC4D4A" w14:textId="77777777" w:rsidR="00361C67" w:rsidRDefault="00361C67" w:rsidP="00DD3A53">
      <w:pPr>
        <w:keepNext/>
        <w:jc w:val="center"/>
      </w:pPr>
      <w:r>
        <w:rPr>
          <w:noProof/>
          <w:lang w:eastAsia="pt-PT"/>
        </w:rPr>
        <w:drawing>
          <wp:inline distT="0" distB="0" distL="0" distR="0" wp14:anchorId="79569469" wp14:editId="4D7BAF96">
            <wp:extent cx="4500000" cy="253080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596B3818" w14:textId="02827286" w:rsidR="00361C67" w:rsidRDefault="00361C67" w:rsidP="00361C67">
      <w:pPr>
        <w:pStyle w:val="Legenda"/>
        <w:jc w:val="center"/>
      </w:pPr>
      <w:bookmarkStart w:id="117" w:name="_Toc513115436"/>
      <w:r>
        <w:t xml:space="preserve">Figura </w:t>
      </w:r>
      <w:fldSimple w:instr=" SEQ Figura \* ARABIC ">
        <w:r w:rsidR="00D42BC4">
          <w:rPr>
            <w:noProof/>
          </w:rPr>
          <w:t>75</w:t>
        </w:r>
      </w:fldSimple>
      <w:r>
        <w:t xml:space="preserve"> - Peça finalizada e impressa através da HMI</w:t>
      </w:r>
      <w:bookmarkEnd w:id="117"/>
    </w:p>
    <w:p w14:paraId="121835E1" w14:textId="6C0889AF" w:rsidR="008420A5" w:rsidRDefault="008420A5" w:rsidP="008420A5"/>
    <w:p w14:paraId="1E96EA2C" w14:textId="77777777" w:rsidR="008420A5" w:rsidRPr="008420A5" w:rsidRDefault="008420A5" w:rsidP="008420A5"/>
    <w:p w14:paraId="316A1A7B" w14:textId="6E2A32CB" w:rsidR="00406AF5" w:rsidRDefault="00406AF5" w:rsidP="003C1606">
      <w:r w:rsidRPr="0050469D">
        <w:t>Após realizado o trabal</w:t>
      </w:r>
      <w:r w:rsidR="00D869C0" w:rsidRPr="0050469D">
        <w:t>ho de impressão da peça</w:t>
      </w:r>
      <w:r w:rsidRPr="0050469D">
        <w:t xml:space="preserve"> é possível fazer análises aos dados registados durante o me</w:t>
      </w:r>
      <w:r w:rsidR="00D869C0" w:rsidRPr="0050469D">
        <w:t xml:space="preserve">smo em relação </w:t>
      </w:r>
      <w:r w:rsidR="00CE5D14">
        <w:t>à</w:t>
      </w:r>
      <w:r w:rsidR="00D869C0" w:rsidRPr="0050469D">
        <w:t>s temperaturas sendo disponibilizados os valores mínimos, máximos, médias e ainda um gráfico com uma linha para cada temperatura (ver figuras abaixo).</w:t>
      </w:r>
    </w:p>
    <w:p w14:paraId="515917ED" w14:textId="614BBBA2" w:rsidR="00814947" w:rsidRDefault="00A54AD0" w:rsidP="00DD3A53">
      <w:pPr>
        <w:keepNext/>
        <w:jc w:val="center"/>
      </w:pPr>
      <w:r>
        <w:rPr>
          <w:noProof/>
          <w:lang w:eastAsia="pt-PT"/>
        </w:rPr>
        <w:lastRenderedPageBreak/>
        <w:drawing>
          <wp:inline distT="0" distB="0" distL="0" distR="0" wp14:anchorId="126A2DCB" wp14:editId="62D8985F">
            <wp:extent cx="4680000" cy="2718000"/>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80000" cy="2718000"/>
                    </a:xfrm>
                    <a:prstGeom prst="rect">
                      <a:avLst/>
                    </a:prstGeom>
                  </pic:spPr>
                </pic:pic>
              </a:graphicData>
            </a:graphic>
          </wp:inline>
        </w:drawing>
      </w:r>
    </w:p>
    <w:p w14:paraId="28891187" w14:textId="34F9329A" w:rsidR="00361C67" w:rsidRDefault="00814947" w:rsidP="00814947">
      <w:pPr>
        <w:pStyle w:val="Legenda"/>
        <w:jc w:val="center"/>
      </w:pPr>
      <w:bookmarkStart w:id="118" w:name="_Toc513115437"/>
      <w:r>
        <w:t xml:space="preserve">Figura </w:t>
      </w:r>
      <w:fldSimple w:instr=" SEQ Figura \* ARABIC ">
        <w:r w:rsidR="00D42BC4">
          <w:rPr>
            <w:noProof/>
          </w:rPr>
          <w:t>76</w:t>
        </w:r>
      </w:fldSimple>
      <w:r>
        <w:t xml:space="preserve"> - Execução do ficheiro "box.nc" registada na base de dados</w:t>
      </w:r>
      <w:bookmarkEnd w:id="118"/>
    </w:p>
    <w:p w14:paraId="59A8F2E2" w14:textId="2A17E54D" w:rsidR="00814947" w:rsidRDefault="00814947" w:rsidP="00814947"/>
    <w:p w14:paraId="62D2988E" w14:textId="77777777" w:rsidR="00814947" w:rsidRDefault="00814947" w:rsidP="00DD3A53">
      <w:pPr>
        <w:keepNext/>
        <w:jc w:val="center"/>
      </w:pPr>
      <w:r>
        <w:rPr>
          <w:noProof/>
          <w:lang w:eastAsia="pt-PT"/>
        </w:rPr>
        <w:drawing>
          <wp:inline distT="0" distB="0" distL="0" distR="0" wp14:anchorId="6DCD6D09" wp14:editId="4E4B599C">
            <wp:extent cx="4680000" cy="2732400"/>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80000" cy="2732400"/>
                    </a:xfrm>
                    <a:prstGeom prst="rect">
                      <a:avLst/>
                    </a:prstGeom>
                  </pic:spPr>
                </pic:pic>
              </a:graphicData>
            </a:graphic>
          </wp:inline>
        </w:drawing>
      </w:r>
    </w:p>
    <w:p w14:paraId="71C48C91" w14:textId="6489E6D6" w:rsidR="00814947" w:rsidRPr="00814947" w:rsidRDefault="00814947" w:rsidP="00814947">
      <w:pPr>
        <w:pStyle w:val="Legenda"/>
        <w:jc w:val="center"/>
      </w:pPr>
      <w:bookmarkStart w:id="119" w:name="_Toc513115438"/>
      <w:r>
        <w:t xml:space="preserve">Figura </w:t>
      </w:r>
      <w:fldSimple w:instr=" SEQ Figura \* ARABIC ">
        <w:r w:rsidR="00D42BC4">
          <w:rPr>
            <w:noProof/>
          </w:rPr>
          <w:t>77</w:t>
        </w:r>
      </w:fldSimple>
      <w:r>
        <w:t xml:space="preserve"> - Temperaturas registadas e gráfico produzido com as mesmas</w:t>
      </w:r>
      <w:bookmarkEnd w:id="119"/>
    </w:p>
    <w:p w14:paraId="141D5480" w14:textId="1CEEA398" w:rsidR="00A54AD0" w:rsidRDefault="00A54AD0" w:rsidP="00361C67"/>
    <w:p w14:paraId="0A06C375" w14:textId="7E395937" w:rsidR="00417DC9" w:rsidRPr="0050469D" w:rsidRDefault="00417DC9" w:rsidP="00361C67">
      <w:r w:rsidRPr="0050469D">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7D429C7F"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que indica um alto grau de satisfação na usabilidade do sistema. Este valor</w:t>
      </w:r>
      <w:r w:rsidRPr="0050469D">
        <w:t xml:space="preserve"> </w:t>
      </w:r>
      <w:r w:rsidR="00360E7D" w:rsidRPr="0050469D">
        <w:t xml:space="preserve">comparativamente ao </w:t>
      </w:r>
      <w:r w:rsidR="00360E7D" w:rsidRPr="0050469D">
        <w:lastRenderedPageBreak/>
        <w:t>valor da</w:t>
      </w:r>
      <w:r w:rsidR="009C2881" w:rsidRPr="0050469D">
        <w:t>s avaliações</w:t>
      </w:r>
      <w:r w:rsidR="00360E7D" w:rsidRPr="0050469D">
        <w:t xml:space="preserve"> feita</w:t>
      </w:r>
      <w:r w:rsidR="009C2881" w:rsidRPr="0050469D">
        <w:t>s</w:t>
      </w:r>
      <w:r w:rsidR="00360E7D" w:rsidRPr="0050469D">
        <w:t xml:space="preserve"> </w:t>
      </w:r>
      <w:r w:rsidR="00CE5D14">
        <w:t>à</w:t>
      </w:r>
      <w:r w:rsidR="00360E7D" w:rsidRPr="0050469D">
        <w:t>s maquetes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 xml:space="preserve">Analisando os resultados obtidos por utilizador, podemos verificar que o utilizador 3 manteve a avaliação de 90, enquanto que o utilizador 4 foi o único cuja avaliação sofreu uma descida, de 90 para 87.5, e os utilizadores 1 e 2 deram uma avaliação superior </w:t>
      </w:r>
      <w:r w:rsidR="008267C1">
        <w:t>à</w:t>
      </w:r>
      <w:r w:rsidR="001E0BBB" w:rsidRPr="0050469D">
        <w:t xml:space="preserve"> das maquetes, de 90 para 92.5 e de 82.5 para 87.5 respetivamente. Estes resultados indicam que, de uma forma geral, os utilizadores encontram-se satisfeitos com a HMI desenv</w:t>
      </w:r>
      <w:r w:rsidR="00CE5D14">
        <w:t>olvida e que esta correspondeu à</w:t>
      </w:r>
      <w:r w:rsidR="001E0BBB" w:rsidRPr="0050469D">
        <w:t>s suas expectativas.</w:t>
      </w:r>
    </w:p>
    <w:p w14:paraId="017FD71B" w14:textId="77777777" w:rsidR="00B634FA" w:rsidRDefault="00B634FA" w:rsidP="00DD3A53">
      <w:pPr>
        <w:keepNext/>
        <w:jc w:val="center"/>
      </w:pPr>
      <w:r>
        <w:rPr>
          <w:noProof/>
          <w:lang w:eastAsia="pt-PT"/>
        </w:rPr>
        <w:drawing>
          <wp:inline distT="0" distB="0" distL="0" distR="0" wp14:anchorId="17503250" wp14:editId="5A872179">
            <wp:extent cx="4680000" cy="142920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97">
                      <a:extLst>
                        <a:ext uri="{28A0092B-C50C-407E-A947-70E740481C1C}">
                          <a14:useLocalDpi xmlns:a14="http://schemas.microsoft.com/office/drawing/2010/main" val="0"/>
                        </a:ext>
                      </a:extLst>
                    </a:blip>
                    <a:stretch>
                      <a:fillRect/>
                    </a:stretch>
                  </pic:blipFill>
                  <pic:spPr>
                    <a:xfrm>
                      <a:off x="0" y="0"/>
                      <a:ext cx="4680000" cy="1429200"/>
                    </a:xfrm>
                    <a:prstGeom prst="rect">
                      <a:avLst/>
                    </a:prstGeom>
                  </pic:spPr>
                </pic:pic>
              </a:graphicData>
            </a:graphic>
          </wp:inline>
        </w:drawing>
      </w:r>
    </w:p>
    <w:p w14:paraId="206BD711" w14:textId="4219AB6D" w:rsidR="00B634FA" w:rsidRDefault="00B634FA" w:rsidP="00B634FA">
      <w:pPr>
        <w:pStyle w:val="Legenda"/>
        <w:jc w:val="center"/>
      </w:pPr>
      <w:bookmarkStart w:id="120" w:name="_Toc513115457"/>
      <w:r>
        <w:t xml:space="preserve">Tabela </w:t>
      </w:r>
      <w:fldSimple w:instr=" SEQ Tabela \* ARABIC ">
        <w:r w:rsidR="00D42BC4">
          <w:rPr>
            <w:noProof/>
          </w:rPr>
          <w:t>4</w:t>
        </w:r>
      </w:fldSimple>
      <w:r>
        <w:t xml:space="preserve"> - Avaliação SUS após teste</w:t>
      </w:r>
      <w:bookmarkEnd w:id="120"/>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21" w:name="_Toc513115352"/>
      <w:r>
        <w:lastRenderedPageBreak/>
        <w:t>5</w:t>
      </w:r>
      <w:r w:rsidR="002F6F57" w:rsidRPr="002A4B1A">
        <w:t xml:space="preserve">. </w:t>
      </w:r>
      <w:r w:rsidR="002F6F57">
        <w:t>Conclusões e Trabalho Futuro</w:t>
      </w:r>
      <w:bookmarkEnd w:id="121"/>
    </w:p>
    <w:p w14:paraId="28BEB8F5" w14:textId="77777777" w:rsidR="002D5C8A" w:rsidRPr="0050469D" w:rsidRDefault="002D5C8A" w:rsidP="002D5C8A">
      <w:r w:rsidRPr="0050469D">
        <w:t xml:space="preserve">No âmbito </w:t>
      </w:r>
      <w:r>
        <w:t xml:space="preserve">desta dissertação </w:t>
      </w:r>
      <w:r w:rsidRPr="0050469D">
        <w:t>propus-me desenvolver uma HMI customizada ao processo de Fabrico Aditivo, assim como estudar conceitos e analisar abordagens já existentes.</w:t>
      </w:r>
    </w:p>
    <w:p w14:paraId="0D5BC75A" w14:textId="516AF441" w:rsidR="00F770DD" w:rsidRPr="0050469D" w:rsidRDefault="001A2D9A" w:rsidP="00280B1C">
      <w:r w:rsidRPr="0050469D">
        <w:t>N</w:t>
      </w:r>
      <w:r w:rsidR="008E4F03" w:rsidRPr="0050469D">
        <w:t>uma</w:t>
      </w:r>
      <w:r w:rsidRPr="0050469D">
        <w:t xml:space="preserve"> primeira fase do </w:t>
      </w:r>
      <w:r w:rsidR="00EB7923">
        <w:t>trabalho</w:t>
      </w:r>
      <w:r w:rsidRPr="0050469D">
        <w:t xml:space="preserve">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arquitetura e tecnologias utilizadas</w:t>
      </w:r>
      <w:r w:rsidR="00357172" w:rsidRPr="0050469D">
        <w:t>.</w:t>
      </w:r>
      <w:r w:rsidR="008E4F03" w:rsidRPr="0050469D">
        <w:t xml:space="preserve"> </w:t>
      </w:r>
      <w:r w:rsidR="003C36CD" w:rsidRPr="0050469D">
        <w:t xml:space="preserve">Os primeiros passos do </w:t>
      </w:r>
      <w:r w:rsidR="00201217">
        <w:t>trabalho</w:t>
      </w:r>
      <w:r w:rsidR="003C36CD" w:rsidRPr="0050469D">
        <w:t>, sobretudo aqueles relativos a investigação e pesquisa de outras abordagens revelaram-se fundamentais para alavancar o mesmo e ajudar na tomada de decisões sobre tecnologias a utilizar e como o fazer. Aqui</w:t>
      </w:r>
      <w:r w:rsidR="008E4F03" w:rsidRPr="0050469D">
        <w:t xml:space="preserve"> foi possível verificar que, apesar de já existirem algumas abordagens com semelhanças em relação </w:t>
      </w:r>
      <w:r w:rsidR="008267C1">
        <w:t>à</w:t>
      </w:r>
      <w:r w:rsidR="008E4F03" w:rsidRPr="0050469D">
        <w:t xml:space="preserve"> minha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7651A031" w14:textId="59A389A6" w:rsidR="00F770DD" w:rsidRDefault="00F770DD" w:rsidP="00280B1C">
      <w:r w:rsidRPr="0050469D">
        <w:t xml:space="preserve">Na segunda fase do </w:t>
      </w:r>
      <w:r w:rsidR="00EB7923">
        <w:t>trabalho</w:t>
      </w:r>
      <w:r w:rsidRPr="0050469D">
        <w:t xml:space="preserve"> foi desenvolvida uma solução</w:t>
      </w:r>
      <w:r w:rsidR="00ED342E" w:rsidRPr="0050469D">
        <w:t xml:space="preserve"> de raíz,</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os ajustes necessários. Por último, foi desenvolvida a solução</w:t>
      </w:r>
      <w:r w:rsidR="00D30ACB" w:rsidRPr="0050469D">
        <w:t xml:space="preserve"> final</w:t>
      </w:r>
      <w:r w:rsidR="003D1E7D" w:rsidRPr="0050469D">
        <w:t xml:space="preserve"> e </w:t>
      </w:r>
      <w:r w:rsidR="00D30ACB" w:rsidRPr="0050469D">
        <w:t xml:space="preserve">foram </w:t>
      </w:r>
      <w:r w:rsidR="003D1E7D" w:rsidRPr="0050469D">
        <w:t xml:space="preserve">efetuados testes com a mesma no equipamento real que resultaram na impressão de uma peça </w:t>
      </w:r>
      <w:r w:rsidR="00D30ACB" w:rsidRPr="0050469D">
        <w:t>utilizando como processo de fabrico o Fabrico Aditivo</w:t>
      </w:r>
      <w:r w:rsidR="003D1E7D" w:rsidRPr="0050469D">
        <w:t xml:space="preserve">. Estes testes, que foram realizados com a colaboração dos utilizadores, permitiram fechar um ciclo e confirmar na prática o propósito da criação deste </w:t>
      </w:r>
      <w:r w:rsidR="00201217">
        <w:t>trabalho</w:t>
      </w:r>
      <w:r w:rsidR="003D1E7D" w:rsidRPr="0050469D">
        <w:t>.</w:t>
      </w:r>
    </w:p>
    <w:p w14:paraId="40652308" w14:textId="1CE3CA3B" w:rsidR="00EB1641" w:rsidRPr="0050469D" w:rsidRDefault="00EB1641" w:rsidP="00280B1C">
      <w:r>
        <w:t>A metodologia de desenvolvimento da interface, centrada no operador, e com processos de validação e avaliação da usabilidade recorrendo a protótipos e testes com utilizadores, revelou-se fundamental para ter atingido o conjunto de objetivos propostos, e resultando numa solução final com uma avaliação de usabilidade próximo do “excelente” de acordo com o instrumento de avaliação utilizado.</w:t>
      </w:r>
    </w:p>
    <w:p w14:paraId="06185971" w14:textId="24B2F53C" w:rsidR="008E4F03" w:rsidRPr="0050469D" w:rsidRDefault="006C02E6" w:rsidP="00280B1C">
      <w:r w:rsidRPr="0050469D">
        <w:t xml:space="preserve">Este </w:t>
      </w:r>
      <w:r w:rsidR="00EB7923">
        <w:t>trabalho</w:t>
      </w:r>
      <w:r w:rsidRPr="0050469D">
        <w:t xml:space="preserve">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w:t>
      </w:r>
      <w:r w:rsidR="00572CA1" w:rsidRPr="0050469D">
        <w:lastRenderedPageBreak/>
        <w:t>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025C98E0" w14:textId="39609306" w:rsidR="00EB1641" w:rsidRDefault="00960AA2" w:rsidP="00280B1C">
      <w:r w:rsidRPr="0050469D">
        <w:t xml:space="preserve">Durante o desenvolvimento do </w:t>
      </w:r>
      <w:r w:rsidR="00EB7923">
        <w:t>trabalho</w:t>
      </w:r>
      <w:r w:rsidRPr="0050469D">
        <w:t xml:space="preserve">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w:t>
      </w:r>
      <w:r w:rsidR="008267C1">
        <w:t>à</w:t>
      </w:r>
      <w:r w:rsidR="002B6F23" w:rsidRPr="0050469D">
        <w:t xml:space="preserve"> pesquisa e investigação de abordagens já existentes considerando as </w:t>
      </w:r>
      <w:r w:rsidR="006F5D37" w:rsidRPr="0050469D">
        <w:t xml:space="preserve">restrições de hardware e </w:t>
      </w:r>
      <w:r w:rsidR="006F5D37" w:rsidRPr="00B66FF8">
        <w:rPr>
          <w:i/>
        </w:rPr>
        <w:t>software</w:t>
      </w:r>
      <w:r w:rsidR="006F5D37" w:rsidRPr="0050469D">
        <w:t xml:space="preserve"> de automação, isto é, era mandatório que a camada de </w:t>
      </w:r>
      <w:r w:rsidR="006F5D37" w:rsidRPr="00B66FF8">
        <w:rPr>
          <w:i/>
        </w:rPr>
        <w:t>software</w:t>
      </w:r>
      <w:r w:rsidR="006F5D37" w:rsidRPr="0050469D">
        <w:t xml:space="preserve"> desenvolvido para a solução final tivesse a capacidade de comunicar em tempo real com o </w:t>
      </w:r>
      <w:r w:rsidR="006F5D37" w:rsidRPr="00B66FF8">
        <w:rPr>
          <w:i/>
        </w:rPr>
        <w:t>software</w:t>
      </w:r>
      <w:r w:rsidR="006F5D37" w:rsidRPr="0050469D">
        <w:t xml:space="preserve"> Twincat do fabricante Beckhoff, tarefa que não se revelou fácil mas que foi ultrapassada com intensa pesquisa até encontrar um artigo que descreve um sistema com todos os condimentos procurados </w:t>
      </w:r>
      <w:r w:rsidR="006F5D37"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t>
      </w:r>
      <w:r w:rsidR="006F5D37" w:rsidRPr="00DC4B55">
        <w:rPr>
          <w:i/>
        </w:rPr>
        <w:t>web</w:t>
      </w:r>
      <w:r w:rsidR="006F5D37" w:rsidRPr="0050469D">
        <w:t xml:space="preserve">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w:t>
      </w:r>
      <w:r w:rsidR="008267C1">
        <w:t>à</w:t>
      </w:r>
      <w:r w:rsidR="000B2A00" w:rsidRPr="0050469D">
        <w:t xml:space="preserve"> forma como era disponibilizada a informação relativa </w:t>
      </w:r>
      <w:r w:rsidR="008267C1">
        <w:t>à</w:t>
      </w:r>
      <w:r w:rsidR="000B2A00" w:rsidRPr="0050469D">
        <w:t xml:space="preserve"> posição corrente dos eixos B (inclinação do tabuleiro) e C (rotação do tabuleiro). Apesar das pesquisas efetuadas, não foi encontrado nenhum componente </w:t>
      </w:r>
      <w:r w:rsidR="00195811" w:rsidRPr="0050469D">
        <w:t xml:space="preserve">que </w:t>
      </w:r>
      <w:r w:rsidR="000B2A00" w:rsidRPr="0050469D">
        <w:t xml:space="preserve">representasse graficamente os eixos mencionados e que fosse de aplicação direta na interface, pois esta é uma situação específica deste </w:t>
      </w:r>
      <w:r w:rsidR="00EB7923">
        <w:t>projeto</w:t>
      </w:r>
      <w:r w:rsidR="000B2A00" w:rsidRPr="0050469D">
        <w:t xml:space="preserve"> e que, por isso, contém características únicas. Assim, a opção tomada foi de construir de raíz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w:t>
      </w:r>
    </w:p>
    <w:p w14:paraId="332DB0B8" w14:textId="7F073FFA" w:rsidR="00960AA2" w:rsidRPr="0050469D" w:rsidRDefault="00195811" w:rsidP="00280B1C">
      <w:r w:rsidRPr="0050469D">
        <w:t>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w:t>
      </w:r>
      <w:r w:rsidR="00EB1641">
        <w:t>adas</w:t>
      </w:r>
      <w:r w:rsidRPr="0050469D">
        <w:t xml:space="preserve"> e não foram impeditivas </w:t>
      </w:r>
      <w:r w:rsidR="00A83F80" w:rsidRPr="0050469D">
        <w:t>para a finalização</w:t>
      </w:r>
      <w:r w:rsidRPr="0050469D">
        <w:t xml:space="preserve"> </w:t>
      </w:r>
      <w:r w:rsidR="00A83F80" w:rsidRPr="0050469D">
        <w:t>d</w:t>
      </w:r>
      <w:r w:rsidRPr="0050469D">
        <w:t xml:space="preserve">o </w:t>
      </w:r>
      <w:r w:rsidR="002636D6">
        <w:t>trabalho</w:t>
      </w:r>
      <w:r w:rsidRPr="0050469D">
        <w:t xml:space="preserve"> </w:t>
      </w:r>
      <w:r w:rsidR="00A83F80" w:rsidRPr="0050469D">
        <w:t>e para</w:t>
      </w:r>
      <w:r w:rsidRPr="0050469D">
        <w:t xml:space="preserve"> a execução de um teste </w:t>
      </w:r>
      <w:r w:rsidR="00A83F80" w:rsidRPr="0050469D">
        <w:t>de impressão de uma peça no equipamento real.</w:t>
      </w:r>
    </w:p>
    <w:p w14:paraId="0EBDFB23" w14:textId="4634B4C8" w:rsidR="009F0F85" w:rsidRPr="00361C67" w:rsidRDefault="00720BF2">
      <w:pPr>
        <w:rPr>
          <w:smallCaps/>
          <w:spacing w:val="5"/>
          <w:sz w:val="36"/>
          <w:szCs w:val="36"/>
        </w:rPr>
      </w:pPr>
      <w:r w:rsidRPr="0050469D">
        <w:t>Por fim, é importante realçar que a</w:t>
      </w:r>
      <w:r w:rsidR="00B3589F" w:rsidRPr="0050469D">
        <w:t xml:space="preserve"> concretização deste </w:t>
      </w:r>
      <w:r w:rsidR="002636D6">
        <w:t>trabalho</w:t>
      </w:r>
      <w:r w:rsidR="00B3589F" w:rsidRPr="0050469D">
        <w:t xml:space="preserve"> permite</w:t>
      </w:r>
      <w:r w:rsidR="00B37AF1" w:rsidRPr="0050469D">
        <w:t xml:space="preserve"> abrir caminho </w:t>
      </w:r>
      <w:r w:rsidR="008267C1">
        <w:t>à</w:t>
      </w:r>
      <w:r w:rsidR="00B37AF1" w:rsidRPr="0050469D">
        <w:t xml:space="preserve">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w:t>
      </w:r>
      <w:r w:rsidR="00436354" w:rsidRPr="0050469D">
        <w:lastRenderedPageBreak/>
        <w:t xml:space="preserve">implementação das funcionalidades que estão listadas como requisitos mas que ainda não 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45150A7F" w:rsidR="00C4798E" w:rsidRPr="00EA54A9" w:rsidRDefault="00C4798E" w:rsidP="00C4798E">
      <w:pPr>
        <w:pStyle w:val="Cabealho1"/>
        <w:rPr>
          <w:lang w:val="en-US"/>
        </w:rPr>
      </w:pPr>
      <w:bookmarkStart w:id="122" w:name="_Toc513115353"/>
      <w:r w:rsidRPr="00EA54A9">
        <w:rPr>
          <w:lang w:val="en-US"/>
        </w:rPr>
        <w:lastRenderedPageBreak/>
        <w:t>Referências</w:t>
      </w:r>
      <w:bookmarkEnd w:id="122"/>
    </w:p>
    <w:p w14:paraId="65DCDD43" w14:textId="02596563" w:rsidR="00166DF2" w:rsidRPr="00F47A73" w:rsidRDefault="004B3084" w:rsidP="00166DF2">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166DF2" w:rsidRPr="00166DF2">
        <w:rPr>
          <w:rFonts w:ascii="Calibri" w:hAnsi="Calibri" w:cs="Calibri"/>
          <w:noProof/>
          <w:lang w:val="en-US"/>
        </w:rPr>
        <w:t xml:space="preserve">3D printing -- Additive manufacturing: An introduction. </w:t>
      </w:r>
      <w:r w:rsidR="00166DF2" w:rsidRPr="00F47A73">
        <w:rPr>
          <w:rFonts w:ascii="Calibri" w:hAnsi="Calibri" w:cs="Calibri"/>
          <w:noProof/>
          <w:lang w:val="en-US"/>
        </w:rPr>
        <w:t xml:space="preserve">(2014). </w:t>
      </w:r>
    </w:p>
    <w:p w14:paraId="652135F2"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B2822">
        <w:rPr>
          <w:rFonts w:ascii="Calibri" w:hAnsi="Calibri" w:cs="Calibri"/>
          <w:noProof/>
          <w:lang w:val="en-US"/>
        </w:rPr>
        <w:t xml:space="preserve">Afonso, A. P., Lima, J. R., &amp; Cota, M. P. (2013). </w:t>
      </w:r>
      <w:r w:rsidRPr="00F47A73">
        <w:rPr>
          <w:rFonts w:ascii="Calibri" w:hAnsi="Calibri" w:cs="Calibri"/>
          <w:noProof/>
          <w:lang w:val="en-US"/>
        </w:rPr>
        <w:t xml:space="preserve">Usability assessment of web interfaces: User Testing. In </w:t>
      </w:r>
      <w:r w:rsidRPr="00F47A73">
        <w:rPr>
          <w:rFonts w:ascii="Calibri" w:hAnsi="Calibri" w:cs="Calibri"/>
          <w:i/>
          <w:iCs/>
          <w:noProof/>
          <w:lang w:val="en-US"/>
        </w:rPr>
        <w:t>2013 8th Iberian Conference on Information Systems and Technologies (CISTI)</w:t>
      </w:r>
      <w:r w:rsidRPr="00F47A73">
        <w:rPr>
          <w:rFonts w:ascii="Calibri" w:hAnsi="Calibri" w:cs="Calibri"/>
          <w:noProof/>
          <w:lang w:val="en-US"/>
        </w:rPr>
        <w:t xml:space="preserve"> (pp. 1–7).</w:t>
      </w:r>
    </w:p>
    <w:p w14:paraId="461F6040" w14:textId="7EB7D1F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Alphonsus, E. R., &amp; Abdullah, M. O. (2016). A review on the applications of programmable logic controllers (PLCs), </w:t>
      </w:r>
      <w:r w:rsidRPr="00F47A73">
        <w:rPr>
          <w:rFonts w:ascii="Calibri" w:hAnsi="Calibri" w:cs="Calibri"/>
          <w:i/>
          <w:iCs/>
          <w:noProof/>
          <w:lang w:val="en-US"/>
        </w:rPr>
        <w:t>60 OP</w:t>
      </w:r>
      <w:r w:rsidRPr="00F47A73">
        <w:rPr>
          <w:rFonts w:ascii="Calibri" w:hAnsi="Calibri" w:cs="Calibri"/>
          <w:noProof/>
          <w:lang w:val="en-US"/>
        </w:rPr>
        <w:t>-</w:t>
      </w:r>
      <w:r w:rsidRPr="00F47A73">
        <w:rPr>
          <w:rFonts w:ascii="Calibri" w:hAnsi="Calibri" w:cs="Calibri"/>
          <w:i/>
          <w:iCs/>
          <w:noProof/>
          <w:lang w:val="en-US"/>
        </w:rPr>
        <w:t>I</w:t>
      </w:r>
      <w:r w:rsidRPr="00F47A73">
        <w:rPr>
          <w:rFonts w:ascii="Calibri" w:hAnsi="Calibri" w:cs="Calibri"/>
          <w:noProof/>
          <w:lang w:val="en-US"/>
        </w:rPr>
        <w:t xml:space="preserve">, 1185. </w:t>
      </w:r>
    </w:p>
    <w:p w14:paraId="3CBC6133" w14:textId="3179A59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Aoki, H., Mitani, J., Kanamori, Y., &amp; Fukui, Y. (2015). </w:t>
      </w:r>
      <w:r w:rsidRPr="00F47A73">
        <w:rPr>
          <w:rFonts w:ascii="Calibri" w:hAnsi="Calibri" w:cs="Calibri"/>
          <w:noProof/>
          <w:lang w:val="en-US"/>
        </w:rPr>
        <w:t xml:space="preserve">AR based ornament design system for 3D printing, </w:t>
      </w:r>
      <w:r w:rsidRPr="00F47A73">
        <w:rPr>
          <w:rFonts w:ascii="Calibri" w:hAnsi="Calibri" w:cs="Calibri"/>
          <w:i/>
          <w:iCs/>
          <w:noProof/>
          <w:lang w:val="en-US"/>
        </w:rPr>
        <w:t>2</w:t>
      </w:r>
      <w:r w:rsidRPr="00F47A73">
        <w:rPr>
          <w:rFonts w:ascii="Calibri" w:hAnsi="Calibri" w:cs="Calibri"/>
          <w:noProof/>
          <w:lang w:val="en-US"/>
        </w:rPr>
        <w:t xml:space="preserve">(1 OP-Journal of Computational Design and Engineering, Vol 2, Iss 1, Pp 47-54 (2015)), 47. </w:t>
      </w:r>
    </w:p>
    <w:p w14:paraId="21E9B539" w14:textId="02AAB88B"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Azuma, R., Baillot, Y., Behringer, R., Feiner, S., Julier, S., &amp; MacIntyre, B. (2001). Recent advances in augmented reality. </w:t>
      </w:r>
      <w:r w:rsidRPr="00F47A73">
        <w:rPr>
          <w:rFonts w:ascii="Calibri" w:hAnsi="Calibri" w:cs="Calibri"/>
          <w:i/>
          <w:iCs/>
          <w:noProof/>
          <w:lang w:val="en-US"/>
        </w:rPr>
        <w:t>IEEE Computer Graphics and Applications</w:t>
      </w:r>
      <w:r w:rsidRPr="00F47A73">
        <w:rPr>
          <w:rFonts w:ascii="Calibri" w:hAnsi="Calibri" w:cs="Calibri"/>
          <w:noProof/>
          <w:lang w:val="en-US"/>
        </w:rPr>
        <w:t xml:space="preserve">, </w:t>
      </w:r>
      <w:r w:rsidRPr="00F47A73">
        <w:rPr>
          <w:rFonts w:ascii="Calibri" w:hAnsi="Calibri" w:cs="Calibri"/>
          <w:i/>
          <w:iCs/>
          <w:noProof/>
          <w:lang w:val="en-US"/>
        </w:rPr>
        <w:t>21</w:t>
      </w:r>
      <w:r w:rsidRPr="00F47A73">
        <w:rPr>
          <w:rFonts w:ascii="Calibri" w:hAnsi="Calibri" w:cs="Calibri"/>
          <w:noProof/>
          <w:lang w:val="en-US"/>
        </w:rPr>
        <w:t xml:space="preserve">(6), 34–47. </w:t>
      </w:r>
    </w:p>
    <w:p w14:paraId="1DDA216D" w14:textId="7485CA4F"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Berman, B. (2012). 3-D printing: The new industrial revolution. </w:t>
      </w:r>
      <w:r w:rsidRPr="00AB2822">
        <w:rPr>
          <w:rFonts w:ascii="Calibri" w:hAnsi="Calibri" w:cs="Calibri"/>
          <w:i/>
          <w:iCs/>
          <w:noProof/>
        </w:rPr>
        <w:t>Business Horizons</w:t>
      </w:r>
      <w:r w:rsidRPr="00AB2822">
        <w:rPr>
          <w:rFonts w:ascii="Calibri" w:hAnsi="Calibri" w:cs="Calibri"/>
          <w:noProof/>
        </w:rPr>
        <w:t xml:space="preserve">, </w:t>
      </w:r>
      <w:r w:rsidRPr="00AB2822">
        <w:rPr>
          <w:rFonts w:ascii="Calibri" w:hAnsi="Calibri" w:cs="Calibri"/>
          <w:i/>
          <w:iCs/>
          <w:noProof/>
        </w:rPr>
        <w:t>55</w:t>
      </w:r>
      <w:r w:rsidRPr="00AB2822">
        <w:rPr>
          <w:rFonts w:ascii="Calibri" w:hAnsi="Calibri" w:cs="Calibri"/>
          <w:noProof/>
        </w:rPr>
        <w:t xml:space="preserve">(2), 155–162. </w:t>
      </w:r>
    </w:p>
    <w:p w14:paraId="544124A5" w14:textId="72A4DC9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Bermudez-Ortega, J., Besada-Portas, E., Lopez-Orozco, J. A., Chacon, J., &amp; de la Cruz, J. M. (2016). </w:t>
      </w:r>
      <w:r w:rsidRPr="00F47A73">
        <w:rPr>
          <w:rFonts w:ascii="Calibri" w:hAnsi="Calibri" w:cs="Calibri"/>
          <w:noProof/>
          <w:lang w:val="en-US"/>
        </w:rPr>
        <w:t xml:space="preserve">2016 IEEE Conference on Control Applications (CCA), Control Applications (CCA), 2016 IEEE Conference on (p. 810). </w:t>
      </w:r>
    </w:p>
    <w:p w14:paraId="6227A3CF"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Berners-Lee, T. (1991). The Original HTTP as defined in 1991. </w:t>
      </w:r>
      <w:r w:rsidRPr="00F47A73">
        <w:rPr>
          <w:rFonts w:ascii="Calibri" w:hAnsi="Calibri" w:cs="Calibri"/>
          <w:i/>
          <w:iCs/>
          <w:noProof/>
          <w:lang w:val="en-US"/>
        </w:rPr>
        <w:t>World Wide Web Consortium (W3C)</w:t>
      </w:r>
      <w:r w:rsidRPr="00F47A73">
        <w:rPr>
          <w:rFonts w:ascii="Calibri" w:hAnsi="Calibri" w:cs="Calibri"/>
          <w:noProof/>
          <w:lang w:val="en-US"/>
        </w:rPr>
        <w:t>.</w:t>
      </w:r>
    </w:p>
    <w:p w14:paraId="25C41C2F" w14:textId="4194A6EC"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Boone, L. (2017). Industry 4.0</w:t>
      </w:r>
      <w:r w:rsidR="00B94080">
        <w:rPr>
          <w:rFonts w:ascii="Calibri" w:hAnsi="Calibri" w:cs="Calibri"/>
          <w:noProof/>
          <w:lang w:val="en-US"/>
        </w:rPr>
        <w:t xml:space="preserve"> (Fourth industrial revolution)</w:t>
      </w:r>
      <w:r w:rsidRPr="00F47A73">
        <w:rPr>
          <w:rFonts w:ascii="Calibri" w:hAnsi="Calibri" w:cs="Calibri"/>
          <w:noProof/>
          <w:lang w:val="en-US"/>
        </w:rPr>
        <w:t>, January, 2017. 2p.</w:t>
      </w:r>
    </w:p>
    <w:p w14:paraId="6F7A04B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Brooke, J. (1995). SUS: A quick and dirty usability scale. </w:t>
      </w:r>
      <w:r w:rsidRPr="00166DF2">
        <w:rPr>
          <w:rFonts w:ascii="Calibri" w:hAnsi="Calibri" w:cs="Calibri"/>
          <w:i/>
          <w:iCs/>
          <w:noProof/>
        </w:rPr>
        <w:t>Usability Eval. Ind.</w:t>
      </w:r>
      <w:r w:rsidRPr="00166DF2">
        <w:rPr>
          <w:rFonts w:ascii="Calibri" w:hAnsi="Calibri" w:cs="Calibri"/>
          <w:noProof/>
        </w:rPr>
        <w:t xml:space="preserve">, </w:t>
      </w:r>
      <w:r w:rsidRPr="00166DF2">
        <w:rPr>
          <w:rFonts w:ascii="Calibri" w:hAnsi="Calibri" w:cs="Calibri"/>
          <w:i/>
          <w:iCs/>
          <w:noProof/>
        </w:rPr>
        <w:t>189</w:t>
      </w:r>
      <w:r w:rsidRPr="00166DF2">
        <w:rPr>
          <w:rFonts w:ascii="Calibri" w:hAnsi="Calibri" w:cs="Calibri"/>
          <w:noProof/>
        </w:rPr>
        <w:t>.</w:t>
      </w:r>
    </w:p>
    <w:p w14:paraId="371327C3" w14:textId="691A0C60"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Canas, R. M. da S., &amp; Pires, J. S. (2014). </w:t>
      </w:r>
      <w:r w:rsidRPr="00F47A73">
        <w:rPr>
          <w:rFonts w:ascii="Calibri" w:hAnsi="Calibri" w:cs="Calibri"/>
          <w:noProof/>
          <w:lang w:val="en-US"/>
        </w:rPr>
        <w:t xml:space="preserve">Simoldes : the impact of additive manufacturing : 3D Printing Technology. </w:t>
      </w:r>
    </w:p>
    <w:p w14:paraId="74E92A7F"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Capo, A.J., Carreras, J., Dias, J.M., Galli, R., &amp; Gamito, M. (2003). </w:t>
      </w:r>
      <w:r w:rsidRPr="00F47A73">
        <w:rPr>
          <w:rFonts w:ascii="Calibri" w:hAnsi="Calibri" w:cs="Calibri"/>
          <w:noProof/>
          <w:lang w:val="en-US"/>
        </w:rPr>
        <w:t>A4D: Augmented Reality 4D System for Architecture and Building Construction.</w:t>
      </w:r>
    </w:p>
    <w:p w14:paraId="30102EFE" w14:textId="1DBB8B7B"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Carvalho, A. I. R. de, &amp; Ferrolho, A. M. P. (2016). </w:t>
      </w:r>
      <w:r w:rsidRPr="00166DF2">
        <w:rPr>
          <w:rFonts w:ascii="Calibri" w:hAnsi="Calibri" w:cs="Calibri"/>
          <w:i/>
          <w:iCs/>
          <w:noProof/>
        </w:rPr>
        <w:t>Desenvolvimento e melhoramento da Célula Flexível de Fabrico da ESTGV</w:t>
      </w:r>
      <w:r w:rsidRPr="00166DF2">
        <w:rPr>
          <w:rFonts w:ascii="Calibri" w:hAnsi="Calibri" w:cs="Calibri"/>
          <w:noProof/>
        </w:rPr>
        <w:t xml:space="preserve">. </w:t>
      </w:r>
    </w:p>
    <w:p w14:paraId="77E78CA1" w14:textId="2FC34BC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Cavallaro, R. (1997). The FoxTrax hockey puck tracking system. </w:t>
      </w:r>
      <w:r w:rsidRPr="00F47A73">
        <w:rPr>
          <w:rFonts w:ascii="Calibri" w:hAnsi="Calibri" w:cs="Calibri"/>
          <w:i/>
          <w:iCs/>
          <w:noProof/>
          <w:lang w:val="en-US"/>
        </w:rPr>
        <w:t>IEEE Computer Graphics and Applications</w:t>
      </w:r>
      <w:r w:rsidRPr="00F47A73">
        <w:rPr>
          <w:rFonts w:ascii="Calibri" w:hAnsi="Calibri" w:cs="Calibri"/>
          <w:noProof/>
          <w:lang w:val="en-US"/>
        </w:rPr>
        <w:t xml:space="preserve">. </w:t>
      </w:r>
    </w:p>
    <w:p w14:paraId="090AEBD6" w14:textId="0E12352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Cloud Computing: An Overview. (2009). </w:t>
      </w:r>
      <w:r w:rsidRPr="00F47A73">
        <w:rPr>
          <w:rFonts w:ascii="Calibri" w:hAnsi="Calibri" w:cs="Calibri"/>
          <w:i/>
          <w:iCs/>
          <w:noProof/>
          <w:lang w:val="en-US"/>
        </w:rPr>
        <w:t>Queue</w:t>
      </w:r>
      <w:r w:rsidRPr="00F47A73">
        <w:rPr>
          <w:rFonts w:ascii="Calibri" w:hAnsi="Calibri" w:cs="Calibri"/>
          <w:noProof/>
          <w:lang w:val="en-US"/>
        </w:rPr>
        <w:t xml:space="preserve">, </w:t>
      </w:r>
      <w:r w:rsidRPr="00F47A73">
        <w:rPr>
          <w:rFonts w:ascii="Calibri" w:hAnsi="Calibri" w:cs="Calibri"/>
          <w:i/>
          <w:iCs/>
          <w:noProof/>
          <w:lang w:val="en-US"/>
        </w:rPr>
        <w:t>7</w:t>
      </w:r>
      <w:r w:rsidRPr="00F47A73">
        <w:rPr>
          <w:rFonts w:ascii="Calibri" w:hAnsi="Calibri" w:cs="Calibri"/>
          <w:noProof/>
          <w:lang w:val="en-US"/>
        </w:rPr>
        <w:t xml:space="preserve">(5), 2:3--2:4. </w:t>
      </w:r>
    </w:p>
    <w:p w14:paraId="0306213A" w14:textId="58A77D25"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Constain, N. B. P., Queiroz, M. H. de, &amp; Catarina, U. F. de S. (2011). Integração de sistemas SCADA com a implementação de controle supervisório em CLP para sistemas de </w:t>
      </w:r>
      <w:r w:rsidRPr="00166DF2">
        <w:rPr>
          <w:rFonts w:ascii="Calibri" w:hAnsi="Calibri" w:cs="Calibri"/>
          <w:noProof/>
        </w:rPr>
        <w:lastRenderedPageBreak/>
        <w:t xml:space="preserve">manufatura. </w:t>
      </w:r>
    </w:p>
    <w:p w14:paraId="1D354F31"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Daneels, A., &amp; Salter, W. (1999). What is SCADA?</w:t>
      </w:r>
    </w:p>
    <w:p w14:paraId="212BC938" w14:textId="0F1F2B7B" w:rsidR="00166DF2" w:rsidRPr="00B94080"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Dias, F. A. N. B., &amp; Fonseca, I. S. A. da. (2015). Desenvolvimento de ferramenta para interligação de dispositivos uti</w:t>
      </w:r>
      <w:r w:rsidR="00B94080">
        <w:rPr>
          <w:rFonts w:ascii="Calibri" w:hAnsi="Calibri" w:cs="Calibri"/>
          <w:noProof/>
        </w:rPr>
        <w:t>lizando protocolos industriais.</w:t>
      </w:r>
    </w:p>
    <w:p w14:paraId="27D33F97"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Dorf, R. C., &amp; Bishop, R. H. (2010). </w:t>
      </w:r>
      <w:r w:rsidRPr="00F47A73">
        <w:rPr>
          <w:rFonts w:ascii="Calibri" w:hAnsi="Calibri" w:cs="Calibri"/>
          <w:i/>
          <w:iCs/>
          <w:noProof/>
          <w:lang w:val="en-US"/>
        </w:rPr>
        <w:t>Modern Control Systems</w:t>
      </w:r>
      <w:r w:rsidRPr="00F47A73">
        <w:rPr>
          <w:rFonts w:ascii="Calibri" w:hAnsi="Calibri" w:cs="Calibri"/>
          <w:noProof/>
          <w:lang w:val="en-US"/>
        </w:rPr>
        <w:t>.</w:t>
      </w:r>
    </w:p>
    <w:p w14:paraId="6E3B39F4"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Edwards, P. N. (1996). </w:t>
      </w:r>
      <w:r w:rsidRPr="00F47A73">
        <w:rPr>
          <w:rFonts w:ascii="Calibri" w:hAnsi="Calibri" w:cs="Calibri"/>
          <w:i/>
          <w:iCs/>
          <w:noProof/>
          <w:lang w:val="en-US"/>
        </w:rPr>
        <w:t>The Closed World</w:t>
      </w:r>
      <w:r w:rsidRPr="00F47A73">
        <w:rPr>
          <w:rFonts w:ascii="Calibri" w:hAnsi="Calibri" w:cs="Calibri"/>
          <w:noProof/>
          <w:lang w:val="en-US"/>
        </w:rPr>
        <w:t>.</w:t>
      </w:r>
    </w:p>
    <w:p w14:paraId="712B2506"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Ferreira, R. S. (2010). </w:t>
      </w:r>
      <w:r w:rsidRPr="00166DF2">
        <w:rPr>
          <w:rFonts w:ascii="Calibri" w:hAnsi="Calibri" w:cs="Calibri"/>
          <w:i/>
          <w:iCs/>
          <w:noProof/>
        </w:rPr>
        <w:t>Desenvolvimento, testes e qualidade de software</w:t>
      </w:r>
      <w:r w:rsidRPr="00166DF2">
        <w:rPr>
          <w:rFonts w:ascii="Calibri" w:hAnsi="Calibri" w:cs="Calibri"/>
          <w:noProof/>
        </w:rPr>
        <w:t>.</w:t>
      </w:r>
    </w:p>
    <w:p w14:paraId="1F3839DD"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F47A73">
        <w:rPr>
          <w:rFonts w:ascii="Calibri" w:hAnsi="Calibri" w:cs="Calibri"/>
          <w:i/>
          <w:iCs/>
          <w:noProof/>
          <w:lang w:val="en-US"/>
        </w:rPr>
        <w:t>64</w:t>
      </w:r>
      <w:r w:rsidRPr="00F47A73">
        <w:rPr>
          <w:rFonts w:ascii="Calibri" w:hAnsi="Calibri" w:cs="Calibri"/>
          <w:noProof/>
          <w:lang w:val="en-US"/>
        </w:rPr>
        <w:t xml:space="preserve">(4 OP-Control Engineering. </w:t>
      </w:r>
      <w:r w:rsidRPr="00166DF2">
        <w:rPr>
          <w:rFonts w:ascii="Calibri" w:hAnsi="Calibri" w:cs="Calibri"/>
          <w:noProof/>
        </w:rPr>
        <w:t>April 2017, Vol. 64 Issue 4, p17, 3 p.), 17.</w:t>
      </w:r>
    </w:p>
    <w:p w14:paraId="4B108F4D" w14:textId="3A2E40F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Guerra, L., Sousa, S. D., &amp; Nunes, E. P. (2016). </w:t>
      </w:r>
      <w:r w:rsidRPr="00F47A73">
        <w:rPr>
          <w:rFonts w:ascii="Calibri" w:hAnsi="Calibri" w:cs="Calibri"/>
          <w:noProof/>
          <w:lang w:val="en-US"/>
        </w:rPr>
        <w:t xml:space="preserve">2016 IEEE International Conference on Industrial Engineering and Engineering Management (IEEM), Industrial Engineering and Engineering Management (IEEM), 2016 IEEE International Conference. </w:t>
      </w:r>
    </w:p>
    <w:p w14:paraId="555669C4" w14:textId="7D166F7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F47A73">
        <w:rPr>
          <w:rFonts w:ascii="Calibri" w:hAnsi="Calibri" w:cs="Calibri"/>
          <w:i/>
          <w:iCs/>
          <w:noProof/>
          <w:lang w:val="en-US"/>
        </w:rPr>
        <w:t>62</w:t>
      </w:r>
      <w:r w:rsidRPr="00F47A73">
        <w:rPr>
          <w:rFonts w:ascii="Calibri" w:hAnsi="Calibri" w:cs="Calibri"/>
          <w:noProof/>
          <w:lang w:val="en-US"/>
        </w:rPr>
        <w:t xml:space="preserve">(6 OP-Control Engineering. June 2015, Vol. 62 Issue 6, M10, 3 p.), 10. </w:t>
      </w:r>
    </w:p>
    <w:p w14:paraId="6F247A83" w14:textId="77CC973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HTML </w:t>
      </w:r>
      <w:r w:rsidR="00B94080">
        <w:rPr>
          <w:rFonts w:ascii="Calibri" w:hAnsi="Calibri" w:cs="Calibri"/>
          <w:noProof/>
          <w:lang w:val="en-US"/>
        </w:rPr>
        <w:t>5.2 W3C Recommendation. (2017).</w:t>
      </w:r>
    </w:p>
    <w:p w14:paraId="657CEC86" w14:textId="12127D36" w:rsidR="00166DF2" w:rsidRPr="00F47A73" w:rsidRDefault="00B94080" w:rsidP="00166DF2">
      <w:pPr>
        <w:widowControl w:val="0"/>
        <w:autoSpaceDE w:val="0"/>
        <w:autoSpaceDN w:val="0"/>
        <w:adjustRightInd w:val="0"/>
        <w:spacing w:line="240" w:lineRule="auto"/>
        <w:ind w:left="480" w:hanging="480"/>
        <w:rPr>
          <w:rFonts w:ascii="Calibri" w:hAnsi="Calibri" w:cs="Calibri"/>
          <w:noProof/>
          <w:lang w:val="en-US"/>
        </w:rPr>
      </w:pPr>
      <w:r>
        <w:rPr>
          <w:rFonts w:ascii="Calibri" w:hAnsi="Calibri" w:cs="Calibri"/>
          <w:noProof/>
          <w:lang w:val="en-US"/>
        </w:rPr>
        <w:t>HTTP/2 Usage. (2017).</w:t>
      </w:r>
    </w:p>
    <w:p w14:paraId="048AB11E" w14:textId="5C4C6852"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Kacur, J., Durdan, M., &amp; Laciak, M. (2013). Proceedings of the 14th International Carpathian Control Conference (ICCC), Carpathian Control Conference (ICCC), 2013 14th International. </w:t>
      </w:r>
    </w:p>
    <w:p w14:paraId="57B9769B" w14:textId="55B0BCD1"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Kerezovic, T., &amp; Sziebig, G. (2016). 2016 IEEE/SICE International Symposium on System Integration (SII), System Integration (SII), 2016 IEEE/SICE International Symposium on. </w:t>
      </w:r>
    </w:p>
    <w:p w14:paraId="010806AF" w14:textId="05B38B9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Li, H., &amp; Zhang, J. (2011). 2011 Second International Conference on Mechanic Automation and Control Engineering, Mechanic Automation and Control Engineering (MACE), 2011 Second International Conference on.</w:t>
      </w:r>
    </w:p>
    <w:p w14:paraId="2BF50A0B"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Mehdi Mekni, A. L. (2014). Augmented Reality: Applications, Challenges and Future Trends.</w:t>
      </w:r>
    </w:p>
    <w:p w14:paraId="728F10C0" w14:textId="5ADA331B"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Mohn, E. (2015). Augmented Reality. OP  - Salem Press Encyclopedia of Science, 2015. 2p.</w:t>
      </w:r>
    </w:p>
    <w:p w14:paraId="75828966"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Nielsen, J. (2000). Why You Only Need to Test with 5 Users. Retrieved from https://www.nngroup.com/articles/why-you-only-need-to-test-with-5-users/</w:t>
      </w:r>
    </w:p>
    <w:p w14:paraId="2BDE090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lastRenderedPageBreak/>
        <w:t xml:space="preserve">Nogueira, T. (2009). </w:t>
      </w:r>
      <w:r w:rsidRPr="00166DF2">
        <w:rPr>
          <w:rFonts w:ascii="Calibri" w:hAnsi="Calibri" w:cs="Calibri"/>
          <w:i/>
          <w:iCs/>
          <w:noProof/>
        </w:rPr>
        <w:t>REDES DE COMUNICAÇÃO PARA SISTEMAS DE AUTOMAÇÃO INDUSTRIAL</w:t>
      </w:r>
      <w:r w:rsidRPr="00166DF2">
        <w:rPr>
          <w:rFonts w:ascii="Calibri" w:hAnsi="Calibri" w:cs="Calibri"/>
          <w:noProof/>
        </w:rPr>
        <w:t>.</w:t>
      </w:r>
    </w:p>
    <w:p w14:paraId="000C94C8"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Rosenberg, J., &amp; Mateos, A. (2010). </w:t>
      </w:r>
      <w:r w:rsidRPr="00F47A73">
        <w:rPr>
          <w:rFonts w:ascii="Calibri" w:hAnsi="Calibri" w:cs="Calibri"/>
          <w:i/>
          <w:iCs/>
          <w:noProof/>
          <w:lang w:val="en-US"/>
        </w:rPr>
        <w:t>The Cloud at Your Service</w:t>
      </w:r>
      <w:r w:rsidRPr="00F47A73">
        <w:rPr>
          <w:rFonts w:ascii="Calibri" w:hAnsi="Calibri" w:cs="Calibri"/>
          <w:noProof/>
          <w:lang w:val="en-US"/>
        </w:rPr>
        <w:t xml:space="preserve"> (1st ed.). Greenwich, CT, USA: Manning Publications Co.</w:t>
      </w:r>
    </w:p>
    <w:p w14:paraId="7DB46437" w14:textId="74CC6391"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Soares, T. A. C., &amp; Mariano, S. J. P. S. (2012). </w:t>
      </w:r>
      <w:r w:rsidRPr="00166DF2">
        <w:rPr>
          <w:rFonts w:ascii="Calibri" w:hAnsi="Calibri" w:cs="Calibri"/>
          <w:noProof/>
        </w:rPr>
        <w:t xml:space="preserve">Controlo e automação: sistema de rega inteligente. </w:t>
      </w:r>
    </w:p>
    <w:p w14:paraId="0C758E97" w14:textId="556DB7F1"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Souza, R. B. de, &amp; Medeiros, A. A. D. de. (2005). Uma arquitetura para sistemas supervisórios industriais e sua aplicação em processos de elevação artificial de petróleo. </w:t>
      </w:r>
    </w:p>
    <w:p w14:paraId="14EBFAAB"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Sowinski, L. L. (2017). The case for automation: industry experts weigh in on the steps to take and the benefits of greater warehouse automation.</w:t>
      </w:r>
    </w:p>
    <w:p w14:paraId="3BFC345C" w14:textId="6604369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Strawn, G. (2014). Masterminds of the Arpanet. </w:t>
      </w:r>
      <w:r w:rsidRPr="00F47A73">
        <w:rPr>
          <w:rFonts w:ascii="Calibri" w:hAnsi="Calibri" w:cs="Calibri"/>
          <w:i/>
          <w:iCs/>
          <w:noProof/>
          <w:lang w:val="en-US"/>
        </w:rPr>
        <w:t>IT Professional</w:t>
      </w:r>
      <w:r w:rsidRPr="00F47A73">
        <w:rPr>
          <w:rFonts w:ascii="Calibri" w:hAnsi="Calibri" w:cs="Calibri"/>
          <w:noProof/>
          <w:lang w:val="en-US"/>
        </w:rPr>
        <w:t xml:space="preserve">, </w:t>
      </w:r>
      <w:r w:rsidRPr="00F47A73">
        <w:rPr>
          <w:rFonts w:ascii="Calibri" w:hAnsi="Calibri" w:cs="Calibri"/>
          <w:i/>
          <w:iCs/>
          <w:noProof/>
          <w:lang w:val="en-US"/>
        </w:rPr>
        <w:t>16</w:t>
      </w:r>
      <w:r w:rsidRPr="00F47A73">
        <w:rPr>
          <w:rFonts w:ascii="Calibri" w:hAnsi="Calibri" w:cs="Calibri"/>
          <w:noProof/>
          <w:lang w:val="en-US"/>
        </w:rPr>
        <w:t xml:space="preserve">(3), 66–68. </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4C4498CF" w:rsidR="00C4798E" w:rsidRPr="002A4B1A" w:rsidRDefault="00C4798E" w:rsidP="00C4798E">
      <w:pPr>
        <w:pStyle w:val="Cabealho1"/>
      </w:pPr>
      <w:bookmarkStart w:id="123" w:name="_Toc513115354"/>
      <w:r>
        <w:lastRenderedPageBreak/>
        <w:t>Anexos</w:t>
      </w:r>
      <w:bookmarkEnd w:id="123"/>
    </w:p>
    <w:p w14:paraId="5B37EACE" w14:textId="77777777" w:rsidR="00C4798E" w:rsidRPr="00C4798E" w:rsidRDefault="00C4798E" w:rsidP="00C4798E"/>
    <w:p w14:paraId="67F33B6F" w14:textId="77777777" w:rsidR="006836A1" w:rsidRDefault="00477FA5" w:rsidP="009F456D">
      <w:pPr>
        <w:keepNext/>
        <w:jc w:val="center"/>
      </w:pPr>
      <w:r>
        <w:rPr>
          <w:noProof/>
          <w:lang w:eastAsia="pt-PT"/>
        </w:rPr>
        <w:drawing>
          <wp:inline distT="0" distB="0" distL="0" distR="0" wp14:anchorId="5F831FC6" wp14:editId="6669AC56">
            <wp:extent cx="4950000" cy="2404800"/>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950000" cy="2404800"/>
                    </a:xfrm>
                    <a:prstGeom prst="rect">
                      <a:avLst/>
                    </a:prstGeom>
                  </pic:spPr>
                </pic:pic>
              </a:graphicData>
            </a:graphic>
          </wp:inline>
        </w:drawing>
      </w:r>
    </w:p>
    <w:p w14:paraId="647EA5CF" w14:textId="1D08A2E3" w:rsidR="00C4798E" w:rsidRDefault="006836A1" w:rsidP="006836A1">
      <w:pPr>
        <w:pStyle w:val="Legenda"/>
        <w:jc w:val="center"/>
      </w:pPr>
      <w:r>
        <w:t xml:space="preserve">Figura A </w:t>
      </w:r>
      <w:fldSimple w:instr=" SEQ Figura_A \* ARABIC ">
        <w:r w:rsidR="00D42BC4">
          <w:rPr>
            <w:noProof/>
          </w:rPr>
          <w:t>1</w:t>
        </w:r>
      </w:fldSimple>
      <w:r>
        <w:t xml:space="preserve"> – Questionário ao Utilizador 1</w:t>
      </w:r>
    </w:p>
    <w:p w14:paraId="1EA607AF" w14:textId="0F84D6C5" w:rsidR="00477FA5" w:rsidRDefault="00477FA5" w:rsidP="00C4798E"/>
    <w:p w14:paraId="4FFA43DB" w14:textId="77777777" w:rsidR="006836A1" w:rsidRDefault="00477FA5" w:rsidP="009F456D">
      <w:pPr>
        <w:keepNext/>
        <w:jc w:val="center"/>
      </w:pPr>
      <w:r>
        <w:rPr>
          <w:noProof/>
          <w:lang w:eastAsia="pt-PT"/>
        </w:rPr>
        <w:drawing>
          <wp:inline distT="0" distB="0" distL="0" distR="0" wp14:anchorId="1A1F3933" wp14:editId="643247E4">
            <wp:extent cx="4950000" cy="2523600"/>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950000" cy="2523600"/>
                    </a:xfrm>
                    <a:prstGeom prst="rect">
                      <a:avLst/>
                    </a:prstGeom>
                  </pic:spPr>
                </pic:pic>
              </a:graphicData>
            </a:graphic>
          </wp:inline>
        </w:drawing>
      </w:r>
    </w:p>
    <w:p w14:paraId="763000DB" w14:textId="747368C5" w:rsidR="00477FA5" w:rsidRDefault="006836A1" w:rsidP="006836A1">
      <w:pPr>
        <w:pStyle w:val="Legenda"/>
        <w:jc w:val="center"/>
      </w:pPr>
      <w:r>
        <w:t xml:space="preserve">Figura A </w:t>
      </w:r>
      <w:fldSimple w:instr=" SEQ Figura_A \* ARABIC ">
        <w:r w:rsidR="00D42BC4">
          <w:rPr>
            <w:noProof/>
          </w:rPr>
          <w:t>2</w:t>
        </w:r>
      </w:fldSimple>
      <w:r>
        <w:t xml:space="preserve"> - Questionário ao Utilizador 2</w:t>
      </w:r>
    </w:p>
    <w:p w14:paraId="47528693" w14:textId="011B11FA" w:rsidR="00477FA5" w:rsidRDefault="00477FA5" w:rsidP="00C4798E"/>
    <w:p w14:paraId="51B04D58" w14:textId="77777777" w:rsidR="006836A1" w:rsidRDefault="00477FA5" w:rsidP="009F456D">
      <w:pPr>
        <w:keepNext/>
        <w:jc w:val="center"/>
      </w:pPr>
      <w:r>
        <w:rPr>
          <w:noProof/>
          <w:lang w:eastAsia="pt-PT"/>
        </w:rPr>
        <w:lastRenderedPageBreak/>
        <w:drawing>
          <wp:inline distT="0" distB="0" distL="0" distR="0" wp14:anchorId="18310D2E" wp14:editId="74ED3276">
            <wp:extent cx="4950000" cy="3049200"/>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0">
                      <a:extLst>
                        <a:ext uri="{28A0092B-C50C-407E-A947-70E740481C1C}">
                          <a14:useLocalDpi xmlns:a14="http://schemas.microsoft.com/office/drawing/2010/main" val="0"/>
                        </a:ext>
                      </a:extLst>
                    </a:blip>
                    <a:stretch>
                      <a:fillRect/>
                    </a:stretch>
                  </pic:blipFill>
                  <pic:spPr>
                    <a:xfrm>
                      <a:off x="0" y="0"/>
                      <a:ext cx="4950000" cy="3049200"/>
                    </a:xfrm>
                    <a:prstGeom prst="rect">
                      <a:avLst/>
                    </a:prstGeom>
                  </pic:spPr>
                </pic:pic>
              </a:graphicData>
            </a:graphic>
          </wp:inline>
        </w:drawing>
      </w:r>
    </w:p>
    <w:p w14:paraId="068D471E" w14:textId="106EBDDF" w:rsidR="00477FA5" w:rsidRDefault="006836A1" w:rsidP="006836A1">
      <w:pPr>
        <w:pStyle w:val="Legenda"/>
        <w:jc w:val="center"/>
      </w:pPr>
      <w:r>
        <w:t xml:space="preserve">Figura A </w:t>
      </w:r>
      <w:fldSimple w:instr=" SEQ Figura_A \* ARABIC ">
        <w:r w:rsidR="00D42BC4">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9F456D">
      <w:pPr>
        <w:keepNext/>
        <w:jc w:val="center"/>
      </w:pPr>
      <w:r>
        <w:rPr>
          <w:noProof/>
          <w:lang w:eastAsia="pt-PT"/>
        </w:rPr>
        <w:drawing>
          <wp:inline distT="0" distB="0" distL="0" distR="0" wp14:anchorId="753E640C" wp14:editId="45638561">
            <wp:extent cx="4950000" cy="2862000"/>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950000" cy="2862000"/>
                    </a:xfrm>
                    <a:prstGeom prst="rect">
                      <a:avLst/>
                    </a:prstGeom>
                  </pic:spPr>
                </pic:pic>
              </a:graphicData>
            </a:graphic>
          </wp:inline>
        </w:drawing>
      </w:r>
    </w:p>
    <w:p w14:paraId="0D3139E1" w14:textId="60069E30" w:rsidR="00477FA5" w:rsidRPr="00C4798E" w:rsidRDefault="006836A1" w:rsidP="006836A1">
      <w:pPr>
        <w:pStyle w:val="Legenda"/>
        <w:jc w:val="center"/>
      </w:pPr>
      <w:r>
        <w:t xml:space="preserve">Figura A </w:t>
      </w:r>
      <w:fldSimple w:instr=" SEQ Figura_A \* ARABIC ">
        <w:r w:rsidR="00D42BC4">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CD5F71" w14:textId="77777777" w:rsidR="003971FD" w:rsidRDefault="003971FD" w:rsidP="00AA60D4">
      <w:r>
        <w:separator/>
      </w:r>
    </w:p>
  </w:endnote>
  <w:endnote w:type="continuationSeparator" w:id="0">
    <w:p w14:paraId="782A917B" w14:textId="77777777" w:rsidR="003971FD" w:rsidRDefault="003971FD"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7E618B" w:rsidRDefault="007E618B" w:rsidP="00AA60D4">
    <w:pPr>
      <w:pStyle w:val="Rodap"/>
    </w:pPr>
  </w:p>
  <w:p w14:paraId="0905A20C" w14:textId="77777777" w:rsidR="007E618B" w:rsidRDefault="007E618B"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1314A615" w:rsidR="007E618B" w:rsidRDefault="007E618B">
        <w:pPr>
          <w:pStyle w:val="Rodap"/>
          <w:jc w:val="right"/>
        </w:pPr>
        <w:r>
          <w:fldChar w:fldCharType="begin"/>
        </w:r>
        <w:r>
          <w:instrText xml:space="preserve"> PAGE   \* MERGEFORMAT </w:instrText>
        </w:r>
        <w:r>
          <w:fldChar w:fldCharType="separate"/>
        </w:r>
        <w:r w:rsidR="0052759D">
          <w:rPr>
            <w:noProof/>
          </w:rPr>
          <w:t>i</w:t>
        </w:r>
        <w:r>
          <w:rPr>
            <w:noProof/>
          </w:rPr>
          <w:fldChar w:fldCharType="end"/>
        </w:r>
      </w:p>
    </w:sdtContent>
  </w:sdt>
  <w:p w14:paraId="0905A20F" w14:textId="77777777" w:rsidR="007E618B" w:rsidRDefault="007E618B"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39EB3F" w14:textId="77777777" w:rsidR="003971FD" w:rsidRDefault="003971FD" w:rsidP="00AA60D4">
      <w:r>
        <w:separator/>
      </w:r>
    </w:p>
  </w:footnote>
  <w:footnote w:type="continuationSeparator" w:id="0">
    <w:p w14:paraId="559DE89B" w14:textId="77777777" w:rsidR="003971FD" w:rsidRDefault="003971FD"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7E618B" w:rsidRDefault="007E618B"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34AF"/>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37F5D"/>
    <w:rsid w:val="00040C2A"/>
    <w:rsid w:val="00040ED6"/>
    <w:rsid w:val="00041C1E"/>
    <w:rsid w:val="000440FA"/>
    <w:rsid w:val="0004735B"/>
    <w:rsid w:val="000503FF"/>
    <w:rsid w:val="00051DAE"/>
    <w:rsid w:val="00051E32"/>
    <w:rsid w:val="00052E79"/>
    <w:rsid w:val="00053306"/>
    <w:rsid w:val="000548D5"/>
    <w:rsid w:val="000558F0"/>
    <w:rsid w:val="00056543"/>
    <w:rsid w:val="000638C7"/>
    <w:rsid w:val="00063DB3"/>
    <w:rsid w:val="000649FA"/>
    <w:rsid w:val="00064B63"/>
    <w:rsid w:val="00065DFE"/>
    <w:rsid w:val="00065F0A"/>
    <w:rsid w:val="0006640D"/>
    <w:rsid w:val="00070034"/>
    <w:rsid w:val="00070D10"/>
    <w:rsid w:val="00070FB2"/>
    <w:rsid w:val="0007185A"/>
    <w:rsid w:val="000723E7"/>
    <w:rsid w:val="0007332D"/>
    <w:rsid w:val="000748B5"/>
    <w:rsid w:val="00076971"/>
    <w:rsid w:val="000777A9"/>
    <w:rsid w:val="000813D2"/>
    <w:rsid w:val="00082531"/>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5BF8"/>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8C0"/>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0D"/>
    <w:rsid w:val="001101E5"/>
    <w:rsid w:val="00110202"/>
    <w:rsid w:val="00110E7E"/>
    <w:rsid w:val="001123E1"/>
    <w:rsid w:val="00112427"/>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2971"/>
    <w:rsid w:val="001447AD"/>
    <w:rsid w:val="00145C3A"/>
    <w:rsid w:val="00147239"/>
    <w:rsid w:val="001475AC"/>
    <w:rsid w:val="00147EB0"/>
    <w:rsid w:val="00150D90"/>
    <w:rsid w:val="00151B34"/>
    <w:rsid w:val="00151CF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6DF2"/>
    <w:rsid w:val="001672B5"/>
    <w:rsid w:val="001678F5"/>
    <w:rsid w:val="00167C53"/>
    <w:rsid w:val="00167E13"/>
    <w:rsid w:val="00170EBF"/>
    <w:rsid w:val="00171ADF"/>
    <w:rsid w:val="00171FE3"/>
    <w:rsid w:val="001723D5"/>
    <w:rsid w:val="00172CC4"/>
    <w:rsid w:val="00173B00"/>
    <w:rsid w:val="001742CA"/>
    <w:rsid w:val="001744F4"/>
    <w:rsid w:val="00174565"/>
    <w:rsid w:val="00174586"/>
    <w:rsid w:val="00175665"/>
    <w:rsid w:val="00176849"/>
    <w:rsid w:val="00176FCB"/>
    <w:rsid w:val="00180002"/>
    <w:rsid w:val="001818A8"/>
    <w:rsid w:val="00183692"/>
    <w:rsid w:val="00183FDB"/>
    <w:rsid w:val="00184F35"/>
    <w:rsid w:val="0018519A"/>
    <w:rsid w:val="00185795"/>
    <w:rsid w:val="001869F6"/>
    <w:rsid w:val="00187B82"/>
    <w:rsid w:val="001922C0"/>
    <w:rsid w:val="00193634"/>
    <w:rsid w:val="00194584"/>
    <w:rsid w:val="00195811"/>
    <w:rsid w:val="00197626"/>
    <w:rsid w:val="00197635"/>
    <w:rsid w:val="001A2D9A"/>
    <w:rsid w:val="001A2EF5"/>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650C"/>
    <w:rsid w:val="001C7289"/>
    <w:rsid w:val="001D1F97"/>
    <w:rsid w:val="001D21E1"/>
    <w:rsid w:val="001D2545"/>
    <w:rsid w:val="001D341D"/>
    <w:rsid w:val="001D5081"/>
    <w:rsid w:val="001D50B6"/>
    <w:rsid w:val="001D522A"/>
    <w:rsid w:val="001D5CB9"/>
    <w:rsid w:val="001E09A2"/>
    <w:rsid w:val="001E0BBB"/>
    <w:rsid w:val="001E11D7"/>
    <w:rsid w:val="001E1886"/>
    <w:rsid w:val="001E1FE7"/>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1F7E4D"/>
    <w:rsid w:val="002001CB"/>
    <w:rsid w:val="00201217"/>
    <w:rsid w:val="0020144E"/>
    <w:rsid w:val="00202433"/>
    <w:rsid w:val="00202720"/>
    <w:rsid w:val="00203DDB"/>
    <w:rsid w:val="002040D9"/>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7B0"/>
    <w:rsid w:val="00247F80"/>
    <w:rsid w:val="0025361F"/>
    <w:rsid w:val="00254247"/>
    <w:rsid w:val="002576C3"/>
    <w:rsid w:val="00257AC5"/>
    <w:rsid w:val="00260277"/>
    <w:rsid w:val="00261292"/>
    <w:rsid w:val="0026161E"/>
    <w:rsid w:val="0026205E"/>
    <w:rsid w:val="002626CB"/>
    <w:rsid w:val="002627C2"/>
    <w:rsid w:val="002636D6"/>
    <w:rsid w:val="00263CD4"/>
    <w:rsid w:val="00267CEA"/>
    <w:rsid w:val="00271318"/>
    <w:rsid w:val="00272330"/>
    <w:rsid w:val="0027285E"/>
    <w:rsid w:val="00272D65"/>
    <w:rsid w:val="00273FBF"/>
    <w:rsid w:val="00276B7A"/>
    <w:rsid w:val="00280B1C"/>
    <w:rsid w:val="00282712"/>
    <w:rsid w:val="00283EBD"/>
    <w:rsid w:val="002841CE"/>
    <w:rsid w:val="00284498"/>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4CE6"/>
    <w:rsid w:val="002C6FB1"/>
    <w:rsid w:val="002C7E4B"/>
    <w:rsid w:val="002D21F5"/>
    <w:rsid w:val="002D2567"/>
    <w:rsid w:val="002D2B1D"/>
    <w:rsid w:val="002D4F4C"/>
    <w:rsid w:val="002D5C8A"/>
    <w:rsid w:val="002D65F1"/>
    <w:rsid w:val="002E0689"/>
    <w:rsid w:val="002E12C5"/>
    <w:rsid w:val="002E230D"/>
    <w:rsid w:val="002E2D4E"/>
    <w:rsid w:val="002E31CC"/>
    <w:rsid w:val="002E33DD"/>
    <w:rsid w:val="002E6937"/>
    <w:rsid w:val="002E7B26"/>
    <w:rsid w:val="002F1A33"/>
    <w:rsid w:val="002F2985"/>
    <w:rsid w:val="002F2E72"/>
    <w:rsid w:val="002F35A1"/>
    <w:rsid w:val="002F3611"/>
    <w:rsid w:val="002F3AB4"/>
    <w:rsid w:val="002F4A2D"/>
    <w:rsid w:val="002F5FFC"/>
    <w:rsid w:val="002F6F57"/>
    <w:rsid w:val="002F7EEE"/>
    <w:rsid w:val="0030152A"/>
    <w:rsid w:val="00301B97"/>
    <w:rsid w:val="00302B9E"/>
    <w:rsid w:val="00303E8E"/>
    <w:rsid w:val="0030525B"/>
    <w:rsid w:val="00305438"/>
    <w:rsid w:val="00306659"/>
    <w:rsid w:val="00306EF8"/>
    <w:rsid w:val="00307603"/>
    <w:rsid w:val="003077F5"/>
    <w:rsid w:val="00307B2D"/>
    <w:rsid w:val="00307E23"/>
    <w:rsid w:val="00310B4C"/>
    <w:rsid w:val="003140FC"/>
    <w:rsid w:val="00315077"/>
    <w:rsid w:val="00315AE0"/>
    <w:rsid w:val="00317681"/>
    <w:rsid w:val="00317CF5"/>
    <w:rsid w:val="003217D0"/>
    <w:rsid w:val="00323315"/>
    <w:rsid w:val="00323B47"/>
    <w:rsid w:val="00323C61"/>
    <w:rsid w:val="00324727"/>
    <w:rsid w:val="00325087"/>
    <w:rsid w:val="003258D5"/>
    <w:rsid w:val="0032659F"/>
    <w:rsid w:val="00326BB7"/>
    <w:rsid w:val="00326CA7"/>
    <w:rsid w:val="00327372"/>
    <w:rsid w:val="003304CA"/>
    <w:rsid w:val="00330B1F"/>
    <w:rsid w:val="003315F2"/>
    <w:rsid w:val="0033183A"/>
    <w:rsid w:val="00331E5F"/>
    <w:rsid w:val="0033228E"/>
    <w:rsid w:val="00332D48"/>
    <w:rsid w:val="003347C8"/>
    <w:rsid w:val="00334B4B"/>
    <w:rsid w:val="00334F17"/>
    <w:rsid w:val="003355AB"/>
    <w:rsid w:val="0033617C"/>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1FD"/>
    <w:rsid w:val="0039759D"/>
    <w:rsid w:val="003A0980"/>
    <w:rsid w:val="003A13DB"/>
    <w:rsid w:val="003A1477"/>
    <w:rsid w:val="003A16D6"/>
    <w:rsid w:val="003A2C86"/>
    <w:rsid w:val="003A499C"/>
    <w:rsid w:val="003A59E4"/>
    <w:rsid w:val="003A677D"/>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E20EE"/>
    <w:rsid w:val="003E45A8"/>
    <w:rsid w:val="003F0D92"/>
    <w:rsid w:val="003F16D4"/>
    <w:rsid w:val="003F1B47"/>
    <w:rsid w:val="003F1F94"/>
    <w:rsid w:val="003F4AA8"/>
    <w:rsid w:val="003F4E67"/>
    <w:rsid w:val="003F5F6B"/>
    <w:rsid w:val="003F6DFD"/>
    <w:rsid w:val="004001C6"/>
    <w:rsid w:val="00401456"/>
    <w:rsid w:val="00401798"/>
    <w:rsid w:val="00401D22"/>
    <w:rsid w:val="00402458"/>
    <w:rsid w:val="004049B1"/>
    <w:rsid w:val="004051F9"/>
    <w:rsid w:val="00406535"/>
    <w:rsid w:val="00406AF5"/>
    <w:rsid w:val="00407B88"/>
    <w:rsid w:val="00410105"/>
    <w:rsid w:val="004111BB"/>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4CFE"/>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47D70"/>
    <w:rsid w:val="004533A4"/>
    <w:rsid w:val="004535EF"/>
    <w:rsid w:val="00453B73"/>
    <w:rsid w:val="00454679"/>
    <w:rsid w:val="0045495C"/>
    <w:rsid w:val="004550AC"/>
    <w:rsid w:val="0045745B"/>
    <w:rsid w:val="004616E6"/>
    <w:rsid w:val="00461D1A"/>
    <w:rsid w:val="0046232A"/>
    <w:rsid w:val="00463B55"/>
    <w:rsid w:val="00464445"/>
    <w:rsid w:val="004664ED"/>
    <w:rsid w:val="00466FB1"/>
    <w:rsid w:val="00470D97"/>
    <w:rsid w:val="00471110"/>
    <w:rsid w:val="0047153B"/>
    <w:rsid w:val="0047209D"/>
    <w:rsid w:val="00473B0D"/>
    <w:rsid w:val="00473D18"/>
    <w:rsid w:val="00473F7C"/>
    <w:rsid w:val="00474276"/>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93005"/>
    <w:rsid w:val="0049320F"/>
    <w:rsid w:val="00493362"/>
    <w:rsid w:val="0049374B"/>
    <w:rsid w:val="00494CED"/>
    <w:rsid w:val="00494FAB"/>
    <w:rsid w:val="0049628F"/>
    <w:rsid w:val="0049629D"/>
    <w:rsid w:val="00496EB7"/>
    <w:rsid w:val="00497D1D"/>
    <w:rsid w:val="004A0C64"/>
    <w:rsid w:val="004A3F25"/>
    <w:rsid w:val="004A4067"/>
    <w:rsid w:val="004A5BB4"/>
    <w:rsid w:val="004A6464"/>
    <w:rsid w:val="004A7135"/>
    <w:rsid w:val="004B050F"/>
    <w:rsid w:val="004B181C"/>
    <w:rsid w:val="004B3084"/>
    <w:rsid w:val="004B333A"/>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1651C"/>
    <w:rsid w:val="00521DA4"/>
    <w:rsid w:val="00523B51"/>
    <w:rsid w:val="00523CA6"/>
    <w:rsid w:val="00526411"/>
    <w:rsid w:val="005274DD"/>
    <w:rsid w:val="0052759D"/>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21A8"/>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1C"/>
    <w:rsid w:val="005833E9"/>
    <w:rsid w:val="005842ED"/>
    <w:rsid w:val="00585299"/>
    <w:rsid w:val="005854DE"/>
    <w:rsid w:val="00587746"/>
    <w:rsid w:val="00587DFA"/>
    <w:rsid w:val="00590541"/>
    <w:rsid w:val="00590805"/>
    <w:rsid w:val="00590A9B"/>
    <w:rsid w:val="00590D93"/>
    <w:rsid w:val="0059123A"/>
    <w:rsid w:val="005924A5"/>
    <w:rsid w:val="00592A56"/>
    <w:rsid w:val="00593AD5"/>
    <w:rsid w:val="00593CF0"/>
    <w:rsid w:val="00593D04"/>
    <w:rsid w:val="005955AA"/>
    <w:rsid w:val="00595B89"/>
    <w:rsid w:val="005967F6"/>
    <w:rsid w:val="0059684F"/>
    <w:rsid w:val="005A0250"/>
    <w:rsid w:val="005A25DF"/>
    <w:rsid w:val="005A2968"/>
    <w:rsid w:val="005A2F77"/>
    <w:rsid w:val="005A3466"/>
    <w:rsid w:val="005A3F39"/>
    <w:rsid w:val="005A653D"/>
    <w:rsid w:val="005A6B2A"/>
    <w:rsid w:val="005A702B"/>
    <w:rsid w:val="005B012A"/>
    <w:rsid w:val="005B08CB"/>
    <w:rsid w:val="005B0E14"/>
    <w:rsid w:val="005B139C"/>
    <w:rsid w:val="005B164F"/>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4A46"/>
    <w:rsid w:val="005D606F"/>
    <w:rsid w:val="005D6275"/>
    <w:rsid w:val="005D63D4"/>
    <w:rsid w:val="005E07D8"/>
    <w:rsid w:val="005E1405"/>
    <w:rsid w:val="005E237A"/>
    <w:rsid w:val="005E339D"/>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D3C"/>
    <w:rsid w:val="00613F49"/>
    <w:rsid w:val="00615651"/>
    <w:rsid w:val="006160F2"/>
    <w:rsid w:val="00616301"/>
    <w:rsid w:val="0061678A"/>
    <w:rsid w:val="00616EF0"/>
    <w:rsid w:val="00617E8B"/>
    <w:rsid w:val="00620293"/>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777"/>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4011"/>
    <w:rsid w:val="00664DCD"/>
    <w:rsid w:val="006665F7"/>
    <w:rsid w:val="00666C52"/>
    <w:rsid w:val="00667C69"/>
    <w:rsid w:val="00667F04"/>
    <w:rsid w:val="006711A1"/>
    <w:rsid w:val="0067177C"/>
    <w:rsid w:val="00671CC8"/>
    <w:rsid w:val="00672BAE"/>
    <w:rsid w:val="006738C4"/>
    <w:rsid w:val="00675387"/>
    <w:rsid w:val="006763CE"/>
    <w:rsid w:val="0067662D"/>
    <w:rsid w:val="00677AB2"/>
    <w:rsid w:val="00680EC0"/>
    <w:rsid w:val="006814C9"/>
    <w:rsid w:val="00682215"/>
    <w:rsid w:val="006827DF"/>
    <w:rsid w:val="00682B6F"/>
    <w:rsid w:val="006836A1"/>
    <w:rsid w:val="00683FB3"/>
    <w:rsid w:val="00686B7D"/>
    <w:rsid w:val="006903E8"/>
    <w:rsid w:val="00691186"/>
    <w:rsid w:val="00691553"/>
    <w:rsid w:val="00692B6A"/>
    <w:rsid w:val="00693648"/>
    <w:rsid w:val="0069380C"/>
    <w:rsid w:val="00693D24"/>
    <w:rsid w:val="00694055"/>
    <w:rsid w:val="006A176C"/>
    <w:rsid w:val="006A17FC"/>
    <w:rsid w:val="006A1D77"/>
    <w:rsid w:val="006B13FF"/>
    <w:rsid w:val="006B56D1"/>
    <w:rsid w:val="006C02E6"/>
    <w:rsid w:val="006C18F7"/>
    <w:rsid w:val="006C2CA6"/>
    <w:rsid w:val="006C3068"/>
    <w:rsid w:val="006C4DB3"/>
    <w:rsid w:val="006C51E8"/>
    <w:rsid w:val="006C78FE"/>
    <w:rsid w:val="006C7C68"/>
    <w:rsid w:val="006C7D20"/>
    <w:rsid w:val="006D1CF1"/>
    <w:rsid w:val="006D2F56"/>
    <w:rsid w:val="006D2FFD"/>
    <w:rsid w:val="006D3AC3"/>
    <w:rsid w:val="006D4BE3"/>
    <w:rsid w:val="006D6A38"/>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4C1"/>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2FA"/>
    <w:rsid w:val="007209EE"/>
    <w:rsid w:val="00720BF2"/>
    <w:rsid w:val="007214BE"/>
    <w:rsid w:val="00722BE4"/>
    <w:rsid w:val="00722EE6"/>
    <w:rsid w:val="0072320F"/>
    <w:rsid w:val="00725294"/>
    <w:rsid w:val="00725B0C"/>
    <w:rsid w:val="00725EC2"/>
    <w:rsid w:val="007266E5"/>
    <w:rsid w:val="00726B64"/>
    <w:rsid w:val="007276B4"/>
    <w:rsid w:val="007317B8"/>
    <w:rsid w:val="007321DB"/>
    <w:rsid w:val="007322AC"/>
    <w:rsid w:val="007328A0"/>
    <w:rsid w:val="00733C05"/>
    <w:rsid w:val="00733C9A"/>
    <w:rsid w:val="00733DDE"/>
    <w:rsid w:val="00735659"/>
    <w:rsid w:val="00737CA9"/>
    <w:rsid w:val="00737CFE"/>
    <w:rsid w:val="007409E9"/>
    <w:rsid w:val="00740E4C"/>
    <w:rsid w:val="00741D73"/>
    <w:rsid w:val="00742CE2"/>
    <w:rsid w:val="00742EED"/>
    <w:rsid w:val="00745057"/>
    <w:rsid w:val="007452B0"/>
    <w:rsid w:val="00745EB6"/>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446"/>
    <w:rsid w:val="00773CC9"/>
    <w:rsid w:val="00774D62"/>
    <w:rsid w:val="00776AAB"/>
    <w:rsid w:val="00776B1D"/>
    <w:rsid w:val="00780008"/>
    <w:rsid w:val="007830B4"/>
    <w:rsid w:val="007837C0"/>
    <w:rsid w:val="00783AD0"/>
    <w:rsid w:val="00783CF9"/>
    <w:rsid w:val="00784238"/>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5DFB"/>
    <w:rsid w:val="007C6C5B"/>
    <w:rsid w:val="007C79BA"/>
    <w:rsid w:val="007C7C8E"/>
    <w:rsid w:val="007D0A45"/>
    <w:rsid w:val="007D1F7F"/>
    <w:rsid w:val="007D1FE6"/>
    <w:rsid w:val="007D2B0F"/>
    <w:rsid w:val="007D2FA8"/>
    <w:rsid w:val="007D40E2"/>
    <w:rsid w:val="007D4E27"/>
    <w:rsid w:val="007D519D"/>
    <w:rsid w:val="007D5DAD"/>
    <w:rsid w:val="007D66CA"/>
    <w:rsid w:val="007D7AB2"/>
    <w:rsid w:val="007E0ED3"/>
    <w:rsid w:val="007E1D4A"/>
    <w:rsid w:val="007E1F03"/>
    <w:rsid w:val="007E2A22"/>
    <w:rsid w:val="007E2E0D"/>
    <w:rsid w:val="007E34F3"/>
    <w:rsid w:val="007E35E2"/>
    <w:rsid w:val="007E3A5E"/>
    <w:rsid w:val="007E5750"/>
    <w:rsid w:val="007E5E98"/>
    <w:rsid w:val="007E618B"/>
    <w:rsid w:val="007E6460"/>
    <w:rsid w:val="007E7708"/>
    <w:rsid w:val="007F0685"/>
    <w:rsid w:val="007F1412"/>
    <w:rsid w:val="007F2120"/>
    <w:rsid w:val="007F2A06"/>
    <w:rsid w:val="007F38BA"/>
    <w:rsid w:val="007F3D0B"/>
    <w:rsid w:val="007F4597"/>
    <w:rsid w:val="007F4601"/>
    <w:rsid w:val="007F594F"/>
    <w:rsid w:val="007F5ED0"/>
    <w:rsid w:val="007F5F7D"/>
    <w:rsid w:val="007F77AF"/>
    <w:rsid w:val="0080171D"/>
    <w:rsid w:val="00801931"/>
    <w:rsid w:val="00802753"/>
    <w:rsid w:val="008037FF"/>
    <w:rsid w:val="00804510"/>
    <w:rsid w:val="00804701"/>
    <w:rsid w:val="008062B8"/>
    <w:rsid w:val="008068D9"/>
    <w:rsid w:val="00812814"/>
    <w:rsid w:val="00812D32"/>
    <w:rsid w:val="0081361A"/>
    <w:rsid w:val="0081428B"/>
    <w:rsid w:val="00814947"/>
    <w:rsid w:val="00814F57"/>
    <w:rsid w:val="0081617B"/>
    <w:rsid w:val="0081640A"/>
    <w:rsid w:val="008175EF"/>
    <w:rsid w:val="00820711"/>
    <w:rsid w:val="008219F3"/>
    <w:rsid w:val="008228D4"/>
    <w:rsid w:val="008231A3"/>
    <w:rsid w:val="008256CA"/>
    <w:rsid w:val="008267C1"/>
    <w:rsid w:val="00830EA7"/>
    <w:rsid w:val="00830F6D"/>
    <w:rsid w:val="0083160A"/>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3D3"/>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E08"/>
    <w:rsid w:val="008941D1"/>
    <w:rsid w:val="00894C71"/>
    <w:rsid w:val="00895714"/>
    <w:rsid w:val="00896412"/>
    <w:rsid w:val="00896925"/>
    <w:rsid w:val="008A032D"/>
    <w:rsid w:val="008A070A"/>
    <w:rsid w:val="008A3672"/>
    <w:rsid w:val="008A3E13"/>
    <w:rsid w:val="008A404F"/>
    <w:rsid w:val="008A41F4"/>
    <w:rsid w:val="008A43CA"/>
    <w:rsid w:val="008A448E"/>
    <w:rsid w:val="008A62B3"/>
    <w:rsid w:val="008A7227"/>
    <w:rsid w:val="008A7CA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04E4"/>
    <w:rsid w:val="008E4F03"/>
    <w:rsid w:val="008E5316"/>
    <w:rsid w:val="008E5DEC"/>
    <w:rsid w:val="008E62D1"/>
    <w:rsid w:val="008E6C5A"/>
    <w:rsid w:val="008E6D7A"/>
    <w:rsid w:val="008E75CC"/>
    <w:rsid w:val="008F0711"/>
    <w:rsid w:val="008F0A1A"/>
    <w:rsid w:val="008F0A3D"/>
    <w:rsid w:val="008F4745"/>
    <w:rsid w:val="008F4F8B"/>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3761B"/>
    <w:rsid w:val="00941AA2"/>
    <w:rsid w:val="0094216F"/>
    <w:rsid w:val="009427B4"/>
    <w:rsid w:val="0094575C"/>
    <w:rsid w:val="00945D7F"/>
    <w:rsid w:val="00946D12"/>
    <w:rsid w:val="00950659"/>
    <w:rsid w:val="009510DC"/>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9FA"/>
    <w:rsid w:val="00964BB3"/>
    <w:rsid w:val="009667DD"/>
    <w:rsid w:val="00967FC1"/>
    <w:rsid w:val="00971AD4"/>
    <w:rsid w:val="00973117"/>
    <w:rsid w:val="00973129"/>
    <w:rsid w:val="0097317C"/>
    <w:rsid w:val="00974AFF"/>
    <w:rsid w:val="00975C5C"/>
    <w:rsid w:val="009800FF"/>
    <w:rsid w:val="00980943"/>
    <w:rsid w:val="00980D84"/>
    <w:rsid w:val="00980FA4"/>
    <w:rsid w:val="00982D1C"/>
    <w:rsid w:val="009830BA"/>
    <w:rsid w:val="0098378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32E3"/>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D83"/>
    <w:rsid w:val="009C4E64"/>
    <w:rsid w:val="009C5177"/>
    <w:rsid w:val="009C592B"/>
    <w:rsid w:val="009C6260"/>
    <w:rsid w:val="009C62B1"/>
    <w:rsid w:val="009C6DE6"/>
    <w:rsid w:val="009D0BBD"/>
    <w:rsid w:val="009D0DF1"/>
    <w:rsid w:val="009D2629"/>
    <w:rsid w:val="009D299F"/>
    <w:rsid w:val="009D2CC9"/>
    <w:rsid w:val="009D49EC"/>
    <w:rsid w:val="009D5911"/>
    <w:rsid w:val="009D626A"/>
    <w:rsid w:val="009D6FD0"/>
    <w:rsid w:val="009E0E68"/>
    <w:rsid w:val="009E1CE8"/>
    <w:rsid w:val="009E529E"/>
    <w:rsid w:val="009F0F85"/>
    <w:rsid w:val="009F14E0"/>
    <w:rsid w:val="009F195B"/>
    <w:rsid w:val="009F236B"/>
    <w:rsid w:val="009F30DD"/>
    <w:rsid w:val="009F3730"/>
    <w:rsid w:val="009F3C83"/>
    <w:rsid w:val="009F4252"/>
    <w:rsid w:val="009F456D"/>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3F2E"/>
    <w:rsid w:val="00A14179"/>
    <w:rsid w:val="00A15C67"/>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0BE"/>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292"/>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822"/>
    <w:rsid w:val="00AB2CFE"/>
    <w:rsid w:val="00AB2FC3"/>
    <w:rsid w:val="00AB3CD7"/>
    <w:rsid w:val="00AB5D66"/>
    <w:rsid w:val="00AB68C7"/>
    <w:rsid w:val="00AB6A8C"/>
    <w:rsid w:val="00AB78AF"/>
    <w:rsid w:val="00AB7B47"/>
    <w:rsid w:val="00AB7C64"/>
    <w:rsid w:val="00AC0351"/>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5831"/>
    <w:rsid w:val="00AE6158"/>
    <w:rsid w:val="00AE71A0"/>
    <w:rsid w:val="00AE7637"/>
    <w:rsid w:val="00AE7921"/>
    <w:rsid w:val="00AE7ABE"/>
    <w:rsid w:val="00AF13F1"/>
    <w:rsid w:val="00AF2571"/>
    <w:rsid w:val="00AF285C"/>
    <w:rsid w:val="00AF396C"/>
    <w:rsid w:val="00AF4370"/>
    <w:rsid w:val="00AF59D2"/>
    <w:rsid w:val="00AF680F"/>
    <w:rsid w:val="00AF79CE"/>
    <w:rsid w:val="00AF7DFA"/>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3861"/>
    <w:rsid w:val="00B251F7"/>
    <w:rsid w:val="00B25693"/>
    <w:rsid w:val="00B31239"/>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6FF8"/>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0136"/>
    <w:rsid w:val="00B925C3"/>
    <w:rsid w:val="00B92E17"/>
    <w:rsid w:val="00B94080"/>
    <w:rsid w:val="00BA26C3"/>
    <w:rsid w:val="00BA35EF"/>
    <w:rsid w:val="00BA3839"/>
    <w:rsid w:val="00BA5B28"/>
    <w:rsid w:val="00BA62EC"/>
    <w:rsid w:val="00BB012C"/>
    <w:rsid w:val="00BB0B36"/>
    <w:rsid w:val="00BB11DA"/>
    <w:rsid w:val="00BB1435"/>
    <w:rsid w:val="00BB2635"/>
    <w:rsid w:val="00BB4000"/>
    <w:rsid w:val="00BB643A"/>
    <w:rsid w:val="00BB728B"/>
    <w:rsid w:val="00BB74D7"/>
    <w:rsid w:val="00BC22F6"/>
    <w:rsid w:val="00BC40E5"/>
    <w:rsid w:val="00BC611D"/>
    <w:rsid w:val="00BC72F1"/>
    <w:rsid w:val="00BD29DC"/>
    <w:rsid w:val="00BD3E6B"/>
    <w:rsid w:val="00BD5F39"/>
    <w:rsid w:val="00BD7012"/>
    <w:rsid w:val="00BE0187"/>
    <w:rsid w:val="00BE01A3"/>
    <w:rsid w:val="00BE0711"/>
    <w:rsid w:val="00BE1588"/>
    <w:rsid w:val="00BE5E82"/>
    <w:rsid w:val="00BE790D"/>
    <w:rsid w:val="00BF0247"/>
    <w:rsid w:val="00BF09F3"/>
    <w:rsid w:val="00BF0C8E"/>
    <w:rsid w:val="00BF1C13"/>
    <w:rsid w:val="00BF1F35"/>
    <w:rsid w:val="00BF1F63"/>
    <w:rsid w:val="00BF2412"/>
    <w:rsid w:val="00BF24EA"/>
    <w:rsid w:val="00BF2650"/>
    <w:rsid w:val="00BF34E5"/>
    <w:rsid w:val="00BF378D"/>
    <w:rsid w:val="00BF38A5"/>
    <w:rsid w:val="00BF44E9"/>
    <w:rsid w:val="00BF530A"/>
    <w:rsid w:val="00BF643D"/>
    <w:rsid w:val="00BF6624"/>
    <w:rsid w:val="00BF6FDB"/>
    <w:rsid w:val="00BF7315"/>
    <w:rsid w:val="00BF77A9"/>
    <w:rsid w:val="00C00057"/>
    <w:rsid w:val="00C005D3"/>
    <w:rsid w:val="00C00932"/>
    <w:rsid w:val="00C01ED7"/>
    <w:rsid w:val="00C020EC"/>
    <w:rsid w:val="00C02500"/>
    <w:rsid w:val="00C03392"/>
    <w:rsid w:val="00C04722"/>
    <w:rsid w:val="00C04A92"/>
    <w:rsid w:val="00C04E95"/>
    <w:rsid w:val="00C05711"/>
    <w:rsid w:val="00C059AA"/>
    <w:rsid w:val="00C06035"/>
    <w:rsid w:val="00C060DB"/>
    <w:rsid w:val="00C067CE"/>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0AEE"/>
    <w:rsid w:val="00C41C24"/>
    <w:rsid w:val="00C41C25"/>
    <w:rsid w:val="00C4207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688"/>
    <w:rsid w:val="00C72F0F"/>
    <w:rsid w:val="00C74928"/>
    <w:rsid w:val="00C75794"/>
    <w:rsid w:val="00C75E7C"/>
    <w:rsid w:val="00C7770B"/>
    <w:rsid w:val="00C77C90"/>
    <w:rsid w:val="00C80C03"/>
    <w:rsid w:val="00C81F71"/>
    <w:rsid w:val="00C82AC8"/>
    <w:rsid w:val="00C85389"/>
    <w:rsid w:val="00C85865"/>
    <w:rsid w:val="00C85E64"/>
    <w:rsid w:val="00C86577"/>
    <w:rsid w:val="00C86779"/>
    <w:rsid w:val="00C868C8"/>
    <w:rsid w:val="00C87B0E"/>
    <w:rsid w:val="00C904A8"/>
    <w:rsid w:val="00C94426"/>
    <w:rsid w:val="00C96E10"/>
    <w:rsid w:val="00CA0B75"/>
    <w:rsid w:val="00CA13EE"/>
    <w:rsid w:val="00CA336D"/>
    <w:rsid w:val="00CA631E"/>
    <w:rsid w:val="00CA6380"/>
    <w:rsid w:val="00CA6A3D"/>
    <w:rsid w:val="00CA7C38"/>
    <w:rsid w:val="00CB0E2C"/>
    <w:rsid w:val="00CB28CC"/>
    <w:rsid w:val="00CB3180"/>
    <w:rsid w:val="00CB3E19"/>
    <w:rsid w:val="00CB49A1"/>
    <w:rsid w:val="00CB534B"/>
    <w:rsid w:val="00CB61FB"/>
    <w:rsid w:val="00CB62BD"/>
    <w:rsid w:val="00CB65B6"/>
    <w:rsid w:val="00CC0504"/>
    <w:rsid w:val="00CC07E8"/>
    <w:rsid w:val="00CC44FC"/>
    <w:rsid w:val="00CC4727"/>
    <w:rsid w:val="00CC4C84"/>
    <w:rsid w:val="00CC5139"/>
    <w:rsid w:val="00CC6926"/>
    <w:rsid w:val="00CC7E4A"/>
    <w:rsid w:val="00CD1505"/>
    <w:rsid w:val="00CD1F8F"/>
    <w:rsid w:val="00CD402D"/>
    <w:rsid w:val="00CD455C"/>
    <w:rsid w:val="00CD4AB4"/>
    <w:rsid w:val="00CD4FF6"/>
    <w:rsid w:val="00CD5DF0"/>
    <w:rsid w:val="00CE013B"/>
    <w:rsid w:val="00CE236C"/>
    <w:rsid w:val="00CE29EF"/>
    <w:rsid w:val="00CE2AF0"/>
    <w:rsid w:val="00CE2DCE"/>
    <w:rsid w:val="00CE5998"/>
    <w:rsid w:val="00CE5D14"/>
    <w:rsid w:val="00CF1A35"/>
    <w:rsid w:val="00CF2AC0"/>
    <w:rsid w:val="00CF2E04"/>
    <w:rsid w:val="00CF3AB5"/>
    <w:rsid w:val="00CF5039"/>
    <w:rsid w:val="00CF5A34"/>
    <w:rsid w:val="00CF60E4"/>
    <w:rsid w:val="00D00AD8"/>
    <w:rsid w:val="00D00BF9"/>
    <w:rsid w:val="00D038A0"/>
    <w:rsid w:val="00D04181"/>
    <w:rsid w:val="00D043A4"/>
    <w:rsid w:val="00D05F2F"/>
    <w:rsid w:val="00D069FA"/>
    <w:rsid w:val="00D07009"/>
    <w:rsid w:val="00D07A1F"/>
    <w:rsid w:val="00D109CE"/>
    <w:rsid w:val="00D115C4"/>
    <w:rsid w:val="00D11A74"/>
    <w:rsid w:val="00D13D24"/>
    <w:rsid w:val="00D148DE"/>
    <w:rsid w:val="00D15D3B"/>
    <w:rsid w:val="00D16010"/>
    <w:rsid w:val="00D162D6"/>
    <w:rsid w:val="00D176B9"/>
    <w:rsid w:val="00D20285"/>
    <w:rsid w:val="00D20972"/>
    <w:rsid w:val="00D20C56"/>
    <w:rsid w:val="00D20FAB"/>
    <w:rsid w:val="00D22C86"/>
    <w:rsid w:val="00D25806"/>
    <w:rsid w:val="00D262D3"/>
    <w:rsid w:val="00D26BC9"/>
    <w:rsid w:val="00D30ACB"/>
    <w:rsid w:val="00D3392E"/>
    <w:rsid w:val="00D33F2E"/>
    <w:rsid w:val="00D3718C"/>
    <w:rsid w:val="00D37FB2"/>
    <w:rsid w:val="00D40287"/>
    <w:rsid w:val="00D403E1"/>
    <w:rsid w:val="00D42BC4"/>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6E42"/>
    <w:rsid w:val="00D6776E"/>
    <w:rsid w:val="00D709FC"/>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1F68"/>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4CF6"/>
    <w:rsid w:val="00DB74A0"/>
    <w:rsid w:val="00DB7501"/>
    <w:rsid w:val="00DB7A80"/>
    <w:rsid w:val="00DC2A7D"/>
    <w:rsid w:val="00DC319C"/>
    <w:rsid w:val="00DC35BF"/>
    <w:rsid w:val="00DC4B55"/>
    <w:rsid w:val="00DC645B"/>
    <w:rsid w:val="00DC6BDC"/>
    <w:rsid w:val="00DC7D3D"/>
    <w:rsid w:val="00DD35C3"/>
    <w:rsid w:val="00DD3A53"/>
    <w:rsid w:val="00DD4DE5"/>
    <w:rsid w:val="00DD58C5"/>
    <w:rsid w:val="00DD5B02"/>
    <w:rsid w:val="00DD6646"/>
    <w:rsid w:val="00DD665A"/>
    <w:rsid w:val="00DD7A4A"/>
    <w:rsid w:val="00DD7C79"/>
    <w:rsid w:val="00DE1431"/>
    <w:rsid w:val="00DE23F5"/>
    <w:rsid w:val="00DE37AA"/>
    <w:rsid w:val="00DE47F9"/>
    <w:rsid w:val="00DE4969"/>
    <w:rsid w:val="00DE744F"/>
    <w:rsid w:val="00DE7D71"/>
    <w:rsid w:val="00DF083F"/>
    <w:rsid w:val="00DF0AD4"/>
    <w:rsid w:val="00DF1CF8"/>
    <w:rsid w:val="00DF22BB"/>
    <w:rsid w:val="00DF3771"/>
    <w:rsid w:val="00DF41BF"/>
    <w:rsid w:val="00DF468A"/>
    <w:rsid w:val="00DF4974"/>
    <w:rsid w:val="00DF6317"/>
    <w:rsid w:val="00E02C42"/>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B65"/>
    <w:rsid w:val="00E50C79"/>
    <w:rsid w:val="00E51511"/>
    <w:rsid w:val="00E518AA"/>
    <w:rsid w:val="00E5238F"/>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2BBB"/>
    <w:rsid w:val="00E65111"/>
    <w:rsid w:val="00E652ED"/>
    <w:rsid w:val="00E674F2"/>
    <w:rsid w:val="00E6786F"/>
    <w:rsid w:val="00E67CE4"/>
    <w:rsid w:val="00E67EF7"/>
    <w:rsid w:val="00E71658"/>
    <w:rsid w:val="00E724D7"/>
    <w:rsid w:val="00E7384A"/>
    <w:rsid w:val="00E7424D"/>
    <w:rsid w:val="00E74F45"/>
    <w:rsid w:val="00E758CD"/>
    <w:rsid w:val="00E764E3"/>
    <w:rsid w:val="00E76F76"/>
    <w:rsid w:val="00E77129"/>
    <w:rsid w:val="00E81585"/>
    <w:rsid w:val="00E82F3A"/>
    <w:rsid w:val="00E83B17"/>
    <w:rsid w:val="00E84665"/>
    <w:rsid w:val="00E9205D"/>
    <w:rsid w:val="00E93132"/>
    <w:rsid w:val="00E9335C"/>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1641"/>
    <w:rsid w:val="00EB4485"/>
    <w:rsid w:val="00EB58C4"/>
    <w:rsid w:val="00EB5A1D"/>
    <w:rsid w:val="00EB5F7D"/>
    <w:rsid w:val="00EB6A80"/>
    <w:rsid w:val="00EB7086"/>
    <w:rsid w:val="00EB7923"/>
    <w:rsid w:val="00EB7AD5"/>
    <w:rsid w:val="00EB7E79"/>
    <w:rsid w:val="00EC0C97"/>
    <w:rsid w:val="00EC27F7"/>
    <w:rsid w:val="00EC2CA9"/>
    <w:rsid w:val="00EC333B"/>
    <w:rsid w:val="00EC5109"/>
    <w:rsid w:val="00EC76B1"/>
    <w:rsid w:val="00EC7AC2"/>
    <w:rsid w:val="00ED074A"/>
    <w:rsid w:val="00ED1019"/>
    <w:rsid w:val="00ED1068"/>
    <w:rsid w:val="00ED1936"/>
    <w:rsid w:val="00ED2D3A"/>
    <w:rsid w:val="00ED342E"/>
    <w:rsid w:val="00ED4024"/>
    <w:rsid w:val="00ED578C"/>
    <w:rsid w:val="00ED63ED"/>
    <w:rsid w:val="00ED6B8F"/>
    <w:rsid w:val="00EE341B"/>
    <w:rsid w:val="00EE54F9"/>
    <w:rsid w:val="00EE5CE8"/>
    <w:rsid w:val="00EE6712"/>
    <w:rsid w:val="00EE6CDC"/>
    <w:rsid w:val="00EE72C6"/>
    <w:rsid w:val="00EF1010"/>
    <w:rsid w:val="00EF407F"/>
    <w:rsid w:val="00EF42EB"/>
    <w:rsid w:val="00EF6771"/>
    <w:rsid w:val="00F002AC"/>
    <w:rsid w:val="00F00E8B"/>
    <w:rsid w:val="00F025E8"/>
    <w:rsid w:val="00F026BB"/>
    <w:rsid w:val="00F02722"/>
    <w:rsid w:val="00F05FA3"/>
    <w:rsid w:val="00F10B1C"/>
    <w:rsid w:val="00F112A7"/>
    <w:rsid w:val="00F1137D"/>
    <w:rsid w:val="00F11F20"/>
    <w:rsid w:val="00F122E7"/>
    <w:rsid w:val="00F12687"/>
    <w:rsid w:val="00F12CA1"/>
    <w:rsid w:val="00F13DAB"/>
    <w:rsid w:val="00F158F1"/>
    <w:rsid w:val="00F16498"/>
    <w:rsid w:val="00F176B1"/>
    <w:rsid w:val="00F202D9"/>
    <w:rsid w:val="00F21E2B"/>
    <w:rsid w:val="00F264F1"/>
    <w:rsid w:val="00F26ADE"/>
    <w:rsid w:val="00F26B2A"/>
    <w:rsid w:val="00F3559D"/>
    <w:rsid w:val="00F356F2"/>
    <w:rsid w:val="00F37BCD"/>
    <w:rsid w:val="00F40D33"/>
    <w:rsid w:val="00F418C9"/>
    <w:rsid w:val="00F41B2A"/>
    <w:rsid w:val="00F43948"/>
    <w:rsid w:val="00F44C12"/>
    <w:rsid w:val="00F44D58"/>
    <w:rsid w:val="00F4715D"/>
    <w:rsid w:val="00F47953"/>
    <w:rsid w:val="00F47A73"/>
    <w:rsid w:val="00F51AF4"/>
    <w:rsid w:val="00F5389E"/>
    <w:rsid w:val="00F538AC"/>
    <w:rsid w:val="00F56792"/>
    <w:rsid w:val="00F57D09"/>
    <w:rsid w:val="00F61373"/>
    <w:rsid w:val="00F6158D"/>
    <w:rsid w:val="00F617BB"/>
    <w:rsid w:val="00F62EB4"/>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1700"/>
    <w:rsid w:val="00FB35B6"/>
    <w:rsid w:val="00FB3BA1"/>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1434"/>
    <w:rsid w:val="00FE195C"/>
    <w:rsid w:val="00FE3E3A"/>
    <w:rsid w:val="00FE41D8"/>
    <w:rsid w:val="00FE4B6A"/>
    <w:rsid w:val="00FE6429"/>
    <w:rsid w:val="00FE7373"/>
    <w:rsid w:val="00FE7FFD"/>
    <w:rsid w:val="00FF1DCE"/>
    <w:rsid w:val="00FF2A7B"/>
    <w:rsid w:val="00FF3B92"/>
    <w:rsid w:val="00FF3FC3"/>
    <w:rsid w:val="00FF41B4"/>
    <w:rsid w:val="00FF43AE"/>
    <w:rsid w:val="00FF4C2D"/>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english.asp?twincat/twincat-3.htm" TargetMode="External"/><Relationship Id="rId84" Type="http://schemas.openxmlformats.org/officeDocument/2006/relationships/image" Target="media/image69.png"/><Relationship Id="rId89" Type="http://schemas.openxmlformats.org/officeDocument/2006/relationships/image" Target="media/image74.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hyperlink" Target="https://moqups.com/" TargetMode="External"/><Relationship Id="rId66" Type="http://schemas.openxmlformats.org/officeDocument/2006/relationships/image" Target="media/image53.png"/><Relationship Id="rId74" Type="http://schemas.openxmlformats.org/officeDocument/2006/relationships/image" Target="media/image59.PNG"/><Relationship Id="rId79" Type="http://schemas.openxmlformats.org/officeDocument/2006/relationships/image" Target="media/image64.png"/><Relationship Id="rId87" Type="http://schemas.openxmlformats.org/officeDocument/2006/relationships/image" Target="media/image72.PNG"/><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67.PNG"/><Relationship Id="rId90" Type="http://schemas.openxmlformats.org/officeDocument/2006/relationships/image" Target="media/image75.jpeg"/><Relationship Id="rId95" Type="http://schemas.openxmlformats.org/officeDocument/2006/relationships/image" Target="media/image80.PN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image" Target="media/image54.gif"/><Relationship Id="rId77" Type="http://schemas.openxmlformats.org/officeDocument/2006/relationships/image" Target="media/image62.PNG"/><Relationship Id="rId100" Type="http://schemas.openxmlformats.org/officeDocument/2006/relationships/image" Target="media/image85.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93" Type="http://schemas.openxmlformats.org/officeDocument/2006/relationships/image" Target="media/image78.jpeg"/><Relationship Id="rId98" Type="http://schemas.openxmlformats.org/officeDocument/2006/relationships/image" Target="media/image83.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hyperlink" Target="https://www.beckhoff.com/" TargetMode="External"/><Relationship Id="rId103" Type="http://schemas.openxmlformats.org/officeDocument/2006/relationships/theme" Target="theme/theme1.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proto.io/" TargetMode="External"/><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jpe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image" Target="media/image46.PNG"/><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image" Target="media/image52.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jpeg"/><Relationship Id="rId99" Type="http://schemas.openxmlformats.org/officeDocument/2006/relationships/image" Target="media/image84.PNG"/><Relationship Id="rId101" Type="http://schemas.openxmlformats.org/officeDocument/2006/relationships/image" Target="media/image86.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1.PNG"/><Relationship Id="rId97" Type="http://schemas.openxmlformats.org/officeDocument/2006/relationships/image" Target="media/image8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21717B-3030-4AB6-92E4-A3837B874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01</TotalTime>
  <Pages>119</Pages>
  <Words>37924</Words>
  <Characters>204790</Characters>
  <Application>Microsoft Office Word</Application>
  <DocSecurity>0</DocSecurity>
  <Lines>1706</Lines>
  <Paragraphs>48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42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810</cp:revision>
  <cp:lastPrinted>2018-04-30T14:10:00Z</cp:lastPrinted>
  <dcterms:created xsi:type="dcterms:W3CDTF">2017-05-24T15:07:00Z</dcterms:created>
  <dcterms:modified xsi:type="dcterms:W3CDTF">2018-05-03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